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5159BD" w14:textId="476A2B4D" w:rsidR="00ED44EF" w:rsidRDefault="00ED44EF" w:rsidP="00ED44EF">
      <w:pPr>
        <w:jc w:val="center"/>
        <w:rPr>
          <w:b/>
        </w:rPr>
      </w:pPr>
      <w:bookmarkStart w:id="0" w:name="_Hlk87194631"/>
      <w:bookmarkEnd w:id="0"/>
      <w:r>
        <w:rPr>
          <w:b/>
        </w:rPr>
        <w:t xml:space="preserve">The </w:t>
      </w:r>
      <w:r w:rsidR="004F2343">
        <w:rPr>
          <w:b/>
        </w:rPr>
        <w:t>Basic</w:t>
      </w:r>
      <w:r>
        <w:rPr>
          <w:b/>
        </w:rPr>
        <w:t xml:space="preserve"> Layout of a Denim Textile Industry: A Basic Review</w:t>
      </w:r>
    </w:p>
    <w:p w14:paraId="791A4137" w14:textId="1027DCBD" w:rsidR="001943EF" w:rsidRDefault="001943EF" w:rsidP="001943EF">
      <w:pPr>
        <w:jc w:val="center"/>
      </w:pPr>
      <w:r>
        <w:t>Md. Touhidul Islam</w:t>
      </w:r>
      <w:r>
        <w:rPr>
          <w:vertAlign w:val="superscript"/>
        </w:rPr>
        <w:t>1*</w:t>
      </w:r>
      <w:r>
        <w:t>, Md. Nahid hassan</w:t>
      </w:r>
      <w:r>
        <w:rPr>
          <w:vertAlign w:val="superscript"/>
        </w:rPr>
        <w:t>2</w:t>
      </w:r>
    </w:p>
    <w:p w14:paraId="01C1F05A" w14:textId="51B379DE" w:rsidR="001943EF" w:rsidRDefault="001943EF" w:rsidP="001943EF">
      <w:r>
        <w:t>Department of Textile Engineering</w:t>
      </w:r>
      <w:r w:rsidR="00D96619">
        <w:t>, Mawlana Bhashan</w:t>
      </w:r>
      <w:r>
        <w:t>i Science and Tec</w:t>
      </w:r>
      <w:r w:rsidR="00D96619">
        <w:t>h</w:t>
      </w:r>
      <w:r>
        <w:t>nology University, Tangail, Dhaka-Bangladesh</w:t>
      </w:r>
    </w:p>
    <w:p w14:paraId="4D7BC0F2" w14:textId="6D570CF7" w:rsidR="001943EF" w:rsidRPr="00D96619" w:rsidRDefault="00D96619" w:rsidP="00ED44EF">
      <w:r>
        <w:rPr>
          <w:vertAlign w:val="superscript"/>
        </w:rPr>
        <w:t>*</w:t>
      </w:r>
      <w:r>
        <w:t>Corresponding Author: Md. Touhidul Islam, Department of Textile Engineering, Mawlana Bhashani Science and Technology University, Tangail, Dhaka-Bangladesh; Email: te17035@mbstu.ac.bd</w:t>
      </w:r>
    </w:p>
    <w:p w14:paraId="2DAEAD86" w14:textId="77777777" w:rsidR="00ED44EF" w:rsidRDefault="00ED44EF" w:rsidP="00ED44EF">
      <w:pPr>
        <w:rPr>
          <w:b/>
        </w:rPr>
      </w:pPr>
      <w:r w:rsidRPr="0019086C">
        <w:rPr>
          <w:b/>
        </w:rPr>
        <w:t>Abstrac</w:t>
      </w:r>
      <w:r>
        <w:rPr>
          <w:b/>
        </w:rPr>
        <w:t xml:space="preserve">t </w:t>
      </w:r>
    </w:p>
    <w:p w14:paraId="7213162C" w14:textId="2AB15B6B" w:rsidR="00ED44EF" w:rsidRPr="0065631C" w:rsidRDefault="00ED44EF" w:rsidP="00ED44EF">
      <w:pPr>
        <w:jc w:val="both"/>
      </w:pPr>
      <w:r w:rsidRPr="00E65FAF">
        <w:rPr>
          <w:color w:val="000000"/>
          <w:spacing w:val="3"/>
          <w:shd w:val="clear" w:color="auto" w:fill="FFFFFF"/>
        </w:rPr>
        <w:t xml:space="preserve">Denim was produced in the city of Nîmes in France and was originally </w:t>
      </w:r>
      <w:r w:rsidRPr="0065631C">
        <w:rPr>
          <w:color w:val="000000"/>
          <w:spacing w:val="3"/>
          <w:shd w:val="clear" w:color="auto" w:fill="FFFFFF"/>
        </w:rPr>
        <w:t>called the </w:t>
      </w:r>
      <w:r w:rsidRPr="0065631C">
        <w:rPr>
          <w:rStyle w:val="Emphasis"/>
          <w:i w:val="0"/>
          <w:iCs w:val="0"/>
          <w:color w:val="000000"/>
          <w:spacing w:val="3"/>
          <w:bdr w:val="none" w:sz="0" w:space="0" w:color="auto" w:frame="1"/>
          <w:shd w:val="clear" w:color="auto" w:fill="FFFFFF"/>
        </w:rPr>
        <w:t>serge de</w:t>
      </w:r>
      <w:r w:rsidRPr="00E65FAF">
        <w:rPr>
          <w:rStyle w:val="Emphasis"/>
          <w:color w:val="000000"/>
          <w:spacing w:val="3"/>
          <w:bdr w:val="none" w:sz="0" w:space="0" w:color="auto" w:frame="1"/>
          <w:shd w:val="clear" w:color="auto" w:fill="FFFFFF"/>
        </w:rPr>
        <w:t xml:space="preserve"> </w:t>
      </w:r>
      <w:r w:rsidRPr="0065631C">
        <w:rPr>
          <w:rStyle w:val="Emphasis"/>
          <w:i w:val="0"/>
          <w:iCs w:val="0"/>
          <w:color w:val="000000"/>
          <w:spacing w:val="3"/>
          <w:bdr w:val="none" w:sz="0" w:space="0" w:color="auto" w:frame="1"/>
          <w:shd w:val="clear" w:color="auto" w:fill="FFFFFF"/>
        </w:rPr>
        <w:t>Nîme</w:t>
      </w:r>
      <w:r w:rsidRPr="00E65FAF">
        <w:rPr>
          <w:rStyle w:val="Emphasis"/>
          <w:color w:val="000000"/>
          <w:spacing w:val="3"/>
          <w:bdr w:val="none" w:sz="0" w:space="0" w:color="auto" w:frame="1"/>
          <w:shd w:val="clear" w:color="auto" w:fill="FFFFFF"/>
        </w:rPr>
        <w:t>s</w:t>
      </w:r>
      <w:r w:rsidRPr="00E65FAF">
        <w:rPr>
          <w:color w:val="000000"/>
          <w:spacing w:val="3"/>
          <w:shd w:val="clear" w:color="auto" w:fill="FFFFFF"/>
        </w:rPr>
        <w:t>. The word denim is an English </w:t>
      </w:r>
      <w:r>
        <w:t>colloquialism</w:t>
      </w:r>
      <w:r w:rsidRPr="00E65FAF">
        <w:rPr>
          <w:color w:val="000000"/>
          <w:spacing w:val="3"/>
        </w:rPr>
        <w:t> of th</w:t>
      </w:r>
      <w:r w:rsidR="00AF7D48">
        <w:rPr>
          <w:color w:val="000000"/>
          <w:spacing w:val="3"/>
          <w:shd w:val="clear" w:color="auto" w:fill="FFFFFF"/>
        </w:rPr>
        <w:t>e French term: “de</w:t>
      </w:r>
      <w:r w:rsidRPr="00E65FAF">
        <w:rPr>
          <w:color w:val="000000"/>
          <w:spacing w:val="3"/>
          <w:shd w:val="clear" w:color="auto" w:fill="FFFFFF"/>
        </w:rPr>
        <w:t>nim.”</w:t>
      </w:r>
      <w:r>
        <w:rPr>
          <w:color w:val="000000"/>
          <w:spacing w:val="3"/>
          <w:shd w:val="clear" w:color="auto" w:fill="FFFFFF"/>
        </w:rPr>
        <w:t xml:space="preserve"> Day by day Bangladesh denim sector very much developed and also helps to increased productivity.</w:t>
      </w:r>
      <w:r>
        <w:t xml:space="preserve"> </w:t>
      </w:r>
      <w:r w:rsidRPr="00312CDD">
        <w:rPr>
          <w:bCs/>
        </w:rPr>
        <w:t>Bangladesh have seen a significant increase in investing in denim fabric manufacturing, increasing the country's production performance by reducing fabric dependence on imports.</w:t>
      </w:r>
      <w:r>
        <w:rPr>
          <w:bCs/>
        </w:rPr>
        <w:t xml:space="preserve"> It is important </w:t>
      </w:r>
      <w:r w:rsidRPr="00DA0DD4">
        <w:rPr>
          <w:bCs/>
        </w:rPr>
        <w:t>due to its aspects of durability, and not easily torn which benefited physical laborers much</w:t>
      </w:r>
      <w:r>
        <w:rPr>
          <w:bCs/>
        </w:rPr>
        <w:t xml:space="preserve">. The government also play a vital role in denim textile industry. This paper </w:t>
      </w:r>
      <w:r w:rsidR="00F95C10">
        <w:rPr>
          <w:bCs/>
        </w:rPr>
        <w:t>shows</w:t>
      </w:r>
      <w:r>
        <w:rPr>
          <w:bCs/>
        </w:rPr>
        <w:t xml:space="preserve"> different section of denim textile industry such as: sewing section, cutting section, washing, IE and finishing department. The main aim of this paper is how to </w:t>
      </w:r>
      <w:r w:rsidR="0065631C">
        <w:rPr>
          <w:bCs/>
        </w:rPr>
        <w:t>role all</w:t>
      </w:r>
      <w:r>
        <w:rPr>
          <w:bCs/>
        </w:rPr>
        <w:t xml:space="preserve"> the section of denim textile industry.</w:t>
      </w:r>
      <w:r w:rsidR="0065631C">
        <w:t xml:space="preserve"> </w:t>
      </w:r>
      <w:r w:rsidRPr="004B2A7F">
        <w:rPr>
          <w:bCs/>
        </w:rPr>
        <w:t>Textile education is insufficient without industry attachment, which bridges the gap between theoretical and practical aspects and acclimates students to the industrial world.</w:t>
      </w:r>
      <w:r w:rsidR="0065631C">
        <w:t xml:space="preserve"> </w:t>
      </w:r>
      <w:r w:rsidRPr="002126F5">
        <w:rPr>
          <w:bCs/>
        </w:rPr>
        <w:t>We can gain about theoretical development on an industrial level from this attachment. We can understand more about the machines used in various departments, their technical specifications, characteristics, operating system, and so on, and we believe that without this type of industrial connection, it is impossible to obtain industry-based information about textile engineering adequately.</w:t>
      </w:r>
      <w:r w:rsidRPr="002126F5">
        <w:t xml:space="preserve"> </w:t>
      </w:r>
      <w:r w:rsidRPr="002126F5">
        <w:rPr>
          <w:bCs/>
        </w:rPr>
        <w:t>The Industrial Attachment on Denim Manufacturing Technology was used to organize this study (</w:t>
      </w:r>
      <w:r>
        <w:rPr>
          <w:bCs/>
        </w:rPr>
        <w:t>sewing section</w:t>
      </w:r>
      <w:r w:rsidRPr="002126F5">
        <w:rPr>
          <w:bCs/>
        </w:rPr>
        <w:t xml:space="preserve">, </w:t>
      </w:r>
      <w:r>
        <w:rPr>
          <w:bCs/>
        </w:rPr>
        <w:t>cutting</w:t>
      </w:r>
      <w:r w:rsidRPr="002126F5">
        <w:rPr>
          <w:bCs/>
        </w:rPr>
        <w:t xml:space="preserve">, </w:t>
      </w:r>
      <w:r>
        <w:rPr>
          <w:bCs/>
        </w:rPr>
        <w:t>IE</w:t>
      </w:r>
      <w:r w:rsidRPr="002126F5">
        <w:rPr>
          <w:bCs/>
        </w:rPr>
        <w:t xml:space="preserve">, </w:t>
      </w:r>
      <w:r>
        <w:rPr>
          <w:bCs/>
        </w:rPr>
        <w:t xml:space="preserve">washing section, CAD Section, and </w:t>
      </w:r>
      <w:r w:rsidR="00781AFD" w:rsidRPr="002126F5">
        <w:rPr>
          <w:bCs/>
        </w:rPr>
        <w:t>finishing</w:t>
      </w:r>
      <w:r>
        <w:rPr>
          <w:bCs/>
        </w:rPr>
        <w:t xml:space="preserve"> department.</w:t>
      </w:r>
      <w:r w:rsidRPr="005B0BCE">
        <w:t xml:space="preserve"> </w:t>
      </w:r>
      <w:r w:rsidRPr="005B0BCE">
        <w:rPr>
          <w:bCs/>
        </w:rPr>
        <w:t>Various operating procedures for the production of denim in the industry are presented in this paper. The technique and process of several procedures and processes are presented here</w:t>
      </w:r>
      <w:r>
        <w:rPr>
          <w:bCs/>
        </w:rPr>
        <w:t xml:space="preserve"> such </w:t>
      </w:r>
      <w:r w:rsidR="0065631C">
        <w:rPr>
          <w:bCs/>
        </w:rPr>
        <w:t>as:</w:t>
      </w:r>
      <w:r>
        <w:rPr>
          <w:bCs/>
        </w:rPr>
        <w:t xml:space="preserve"> </w:t>
      </w:r>
      <w:r>
        <w:rPr>
          <w:rFonts w:ascii="Arial" w:hAnsi="Arial" w:cs="Arial"/>
          <w:color w:val="444444"/>
          <w:sz w:val="20"/>
          <w:szCs w:val="20"/>
        </w:rPr>
        <w:t> </w:t>
      </w:r>
      <w:r w:rsidRPr="005B0BCE">
        <w:rPr>
          <w:color w:val="000000" w:themeColor="text1"/>
        </w:rPr>
        <w:t xml:space="preserve">machine specifications, manpower, </w:t>
      </w:r>
      <w:r w:rsidR="003740B7" w:rsidRPr="005B0BCE">
        <w:rPr>
          <w:color w:val="000000" w:themeColor="text1"/>
        </w:rPr>
        <w:t>maintenance,</w:t>
      </w:r>
      <w:r w:rsidR="003740B7" w:rsidRPr="005B0BCE">
        <w:rPr>
          <w:color w:val="444444"/>
        </w:rPr>
        <w:t xml:space="preserve"> layout</w:t>
      </w:r>
      <w:r w:rsidRPr="005B0BCE">
        <w:t xml:space="preserve"> of the different section</w:t>
      </w:r>
      <w:r>
        <w:t>, dye processes and wet processes.</w:t>
      </w:r>
    </w:p>
    <w:p w14:paraId="61468CE5" w14:textId="77777777" w:rsidR="00ED44EF" w:rsidRPr="005B0BCE" w:rsidRDefault="00ED44EF" w:rsidP="00ED44EF">
      <w:pPr>
        <w:jc w:val="both"/>
        <w:rPr>
          <w:bCs/>
        </w:rPr>
      </w:pPr>
    </w:p>
    <w:p w14:paraId="63EA85E2" w14:textId="2FFB3E1E" w:rsidR="00ED44EF" w:rsidRPr="001943EF" w:rsidRDefault="00ED44EF">
      <w:pPr>
        <w:rPr>
          <w:bCs/>
        </w:rPr>
      </w:pPr>
      <w:r w:rsidRPr="003740B7">
        <w:rPr>
          <w:b/>
          <w:bCs/>
        </w:rPr>
        <w:t>Keyword</w:t>
      </w:r>
      <w:r w:rsidR="00D96619">
        <w:rPr>
          <w:b/>
          <w:bCs/>
        </w:rPr>
        <w:t>s</w:t>
      </w:r>
      <w:r w:rsidRPr="003740B7">
        <w:rPr>
          <w:b/>
          <w:bCs/>
        </w:rPr>
        <w:t>:</w:t>
      </w:r>
      <w:r w:rsidR="003740B7">
        <w:rPr>
          <w:b/>
          <w:bCs/>
        </w:rPr>
        <w:t xml:space="preserve"> </w:t>
      </w:r>
      <w:r w:rsidR="00D96619">
        <w:rPr>
          <w:bCs/>
        </w:rPr>
        <w:t>Denim;</w:t>
      </w:r>
      <w:r w:rsidR="00781AFD" w:rsidRPr="001943EF">
        <w:rPr>
          <w:bCs/>
        </w:rPr>
        <w:t xml:space="preserve"> </w:t>
      </w:r>
      <w:r w:rsidR="00D96619">
        <w:rPr>
          <w:bCs/>
        </w:rPr>
        <w:t>a</w:t>
      </w:r>
      <w:r w:rsidR="001943EF" w:rsidRPr="001943EF">
        <w:rPr>
          <w:bCs/>
        </w:rPr>
        <w:t>dministration</w:t>
      </w:r>
      <w:r w:rsidR="004E4FD6">
        <w:rPr>
          <w:bCs/>
        </w:rPr>
        <w:t>;</w:t>
      </w:r>
      <w:r w:rsidR="001943EF">
        <w:rPr>
          <w:b/>
          <w:bCs/>
        </w:rPr>
        <w:t xml:space="preserve"> </w:t>
      </w:r>
      <w:r w:rsidR="00D96619">
        <w:rPr>
          <w:bCs/>
        </w:rPr>
        <w:t>m</w:t>
      </w:r>
      <w:r w:rsidR="001943EF" w:rsidRPr="001943EF">
        <w:rPr>
          <w:bCs/>
        </w:rPr>
        <w:t>anagement</w:t>
      </w:r>
      <w:r w:rsidR="004E4FD6">
        <w:rPr>
          <w:bCs/>
        </w:rPr>
        <w:t>;</w:t>
      </w:r>
      <w:r w:rsidR="001943EF" w:rsidRPr="001943EF">
        <w:rPr>
          <w:bCs/>
        </w:rPr>
        <w:t xml:space="preserve"> </w:t>
      </w:r>
      <w:r w:rsidR="00D96619">
        <w:rPr>
          <w:bCs/>
        </w:rPr>
        <w:t>m</w:t>
      </w:r>
      <w:r w:rsidR="001943EF" w:rsidRPr="001943EF">
        <w:rPr>
          <w:bCs/>
        </w:rPr>
        <w:t>anpower</w:t>
      </w:r>
      <w:r w:rsidR="004E4FD6">
        <w:rPr>
          <w:bCs/>
        </w:rPr>
        <w:t>;</w:t>
      </w:r>
      <w:r w:rsidR="001943EF" w:rsidRPr="001943EF">
        <w:rPr>
          <w:bCs/>
        </w:rPr>
        <w:t xml:space="preserve"> </w:t>
      </w:r>
      <w:r w:rsidR="00D96619">
        <w:rPr>
          <w:bCs/>
        </w:rPr>
        <w:t>w</w:t>
      </w:r>
      <w:r w:rsidR="001943EF" w:rsidRPr="001943EF">
        <w:rPr>
          <w:bCs/>
        </w:rPr>
        <w:t>ashing</w:t>
      </w:r>
    </w:p>
    <w:p w14:paraId="3F3373D9" w14:textId="33F02034" w:rsidR="00ED44EF" w:rsidRDefault="00ED44EF"/>
    <w:p w14:paraId="1E103299" w14:textId="3FF74259" w:rsidR="00ED44EF" w:rsidRDefault="00ED44EF"/>
    <w:p w14:paraId="0BB934E4" w14:textId="77777777" w:rsidR="002F3C28" w:rsidRDefault="002F3C28"/>
    <w:p w14:paraId="79EB269A" w14:textId="77777777" w:rsidR="00D96619" w:rsidRDefault="00D96619"/>
    <w:p w14:paraId="4D34E345" w14:textId="77777777" w:rsidR="00D96619" w:rsidRDefault="00D96619"/>
    <w:p w14:paraId="701AF0F0" w14:textId="50BA6F57" w:rsidR="00ED44EF" w:rsidRDefault="00ED44EF">
      <w:pPr>
        <w:rPr>
          <w:b/>
          <w:bCs/>
        </w:rPr>
      </w:pPr>
      <w:r>
        <w:rPr>
          <w:b/>
          <w:bCs/>
        </w:rPr>
        <w:lastRenderedPageBreak/>
        <w:t xml:space="preserve">1. </w:t>
      </w:r>
      <w:r w:rsidRPr="00ED44EF">
        <w:rPr>
          <w:b/>
          <w:bCs/>
        </w:rPr>
        <w:t>Introduction</w:t>
      </w:r>
    </w:p>
    <w:p w14:paraId="61ED17E3" w14:textId="4A63B1F4" w:rsidR="00CD6BC3" w:rsidRDefault="00516222" w:rsidP="00312FF8">
      <w:pPr>
        <w:jc w:val="both"/>
      </w:pPr>
      <w:r w:rsidRPr="00A07226">
        <w:t>By exporting these products, the textile and garment industry contributes significantly to Bangladesh's economic development. From 1972 to 2019, Bangladesh's gross domestic product (GDP) expanded from $6.29 billion to $286 billion, with $41 billion originating from exports, with a startling 84 percent coming from textile and garment exports</w:t>
      </w:r>
      <w:r>
        <w:fldChar w:fldCharType="begin" w:fldLock="1"/>
      </w:r>
      <w:r w:rsidR="00717F37">
        <w:instrText>ADDIN CSL_CITATION {"citationItems":[{"id":"ITEM-1","itemData":{"DOI":"10.30564/jmser.v4i1.2941","abstract":"This paper aimed to identify the washing defects of denim garments and the remedies for these washing defects of denim garments in Bangladesh. The other purpose of this paper is to explain how such errors are related to the waste, production, and production costs of denim clothing. It also provides a statistical review of the denim sector in Bangladesh as compared to other countries. This paper is conveyed based on theoretical and statistical. It appears washing defects of denim garment, and their remedial actions and reveals the effect of washing defects on wastage, production, and production cost of denim garments. This research paper shows more washing defects of denim garments in Bangladesh. The statistical review displays that Bangladesh is exporting denim products near 200 million pieces every year over the world and ranks as the second-largest denim garments exporter after China. By studying this paper, the manufacturer of denim garments in Bangladesh and other countries will be conscious of these defects and able to minimize these defects that will help improve the economy all over the world.","author":[{"dropping-particle":"","family":"Halim","given":"Md. Abdul","non-dropping-particle":"","parse-names":false,"suffix":""},{"dropping-particle":"","family":"Islam","given":"Tarekul","non-dropping-particle":"","parse-names":false,"suffix":""}],"container-title":"Journal of Management Science &amp; Engineering research","id":"ITEM-1","issue":"1","issued":{"date-parts":[["2021","4","6"]]},"publisher":"Bilingual Publishing Co.","title":"Washing Defects and Remedial actions of Denim Garments and Statistical Review of Denim Sectors in Emerging Economy","type":"article-journal","volume":"4"},"uris":["http://www.mendeley.com/documents/?uuid=44fcaa84-8e31-3928-a7fa-5f112deb18de"]}],"mendeley":{"formattedCitation":"[1]","plainTextFormattedCitation":"[1]","previouslyFormattedCitation":"[1]"},"properties":{"noteIndex":0},"schema":"https://github.com/citation-style-language/schema/raw/master/csl-citation.json"}</w:instrText>
      </w:r>
      <w:r>
        <w:fldChar w:fldCharType="separate"/>
      </w:r>
      <w:r w:rsidRPr="00516222">
        <w:rPr>
          <w:noProof/>
        </w:rPr>
        <w:t>[1]</w:t>
      </w:r>
      <w:r>
        <w:fldChar w:fldCharType="end"/>
      </w:r>
      <w:r>
        <w:t xml:space="preserve">. </w:t>
      </w:r>
      <w:r w:rsidRPr="00A07226">
        <w:t>Denim garments are one of the most important components of Bangladesh's textile industry. Denim garments are a family-friendly outfit that may be worn by people of all ages and have evolved into textile and apparel products</w:t>
      </w:r>
      <w:r w:rsidR="00717F37">
        <w:fldChar w:fldCharType="begin" w:fldLock="1"/>
      </w:r>
      <w:r w:rsidR="00312FF8">
        <w:instrText>ADDIN CSL_CITATION {"citationItems":[{"id":"ITEM-1","itemData":{"DOI":"10.1016/B978-0-85709-843-6.00001-9","abstract":"The story of denim starts with cotton fibre grown in a field, which is then spun into yarns, indigo dyed and woven. The most important garment made from denim is jeans, which can be further dyed, digitally printed or washed with a variety of techniques. Among different washing techniques, enzyme washing and reduced water techniques stand apart for their environmental friendliness. A variety of finishes are also applied on denim jeans for creating functional properties and to improve their wear comfort. Denim as a fabric has many other novel variants and can also be used for non-apparel applications. Both denim and jeans manufacturing processes raise environmental concerns, and some viable options include washing with reduced water techniques, recycling of denim waste and effluent treatment.","author":[{"dropping-particle":"","family":"Paul","given":"R.","non-dropping-particle":"","parse-names":false,"suffix":""}],"container-title":"Denim: Manufacture, Finishing and Applications","id":"ITEM-1","issued":{"date-parts":[["2015","1","1"]]},"page":"1-11","publisher":"Woodhead Publishing","title":"Denim and jeans: An overview","type":"article-journal"},"uris":["http://www.mendeley.com/documents/?uuid=11a5f49e-d775-30bc-ae6b-d20f4cbfeaab"]}],"mendeley":{"formattedCitation":"[2]","plainTextFormattedCitation":"[2]","previouslyFormattedCitation":"[2]"},"properties":{"noteIndex":0},"schema":"https://github.com/citation-style-language/schema/raw/master/csl-citation.json"}</w:instrText>
      </w:r>
      <w:r w:rsidR="00717F37">
        <w:fldChar w:fldCharType="separate"/>
      </w:r>
      <w:r w:rsidR="00717F37" w:rsidRPr="00717F37">
        <w:rPr>
          <w:noProof/>
        </w:rPr>
        <w:t>[2]</w:t>
      </w:r>
      <w:r w:rsidR="00717F37">
        <w:fldChar w:fldCharType="end"/>
      </w:r>
      <w:r w:rsidRPr="00A07226">
        <w:t>.</w:t>
      </w:r>
      <w:r w:rsidR="007F70D4" w:rsidRPr="007F70D4">
        <w:t xml:space="preserve"> </w:t>
      </w:r>
      <w:r w:rsidR="007F70D4">
        <w:t xml:space="preserve">Bangladesh is a textile </w:t>
      </w:r>
      <w:r w:rsidR="006750CD">
        <w:t>industry-based</w:t>
      </w:r>
      <w:r w:rsidR="007F70D4">
        <w:t xml:space="preserve"> country. Denim garments (trousers) are being produced with other garments to meet its demand in the competitive market of world and Bangladesh earned about 76% foreign currency from ready-made garments sector</w:t>
      </w:r>
      <w:r w:rsidR="00312FF8">
        <w:fldChar w:fldCharType="begin" w:fldLock="1"/>
      </w:r>
      <w:r w:rsidR="00926442">
        <w:instrText>ADDIN CSL_CITATION {"citationItems":[{"id":"ITEM-1","itemData":{"author":[{"dropping-particle":"","family":"Khan","given":"Mashiur Rahman","non-dropping-particle":"","parse-names":false,"suffix":""},{"dropping-particle":"","family":"Mondal","given":"Ibrahim H","non-dropping-particle":"","parse-names":false,"suffix":""},{"dropping-particle":"","family":"Uddin","given":"Zulhash","non-dropping-particle":"","parse-names":false,"suffix":""},{"dropping-particle":"","family":"Chemistry","given":"Applied","non-dropping-particle":"","parse-names":false,"suffix":""},{"dropping-particle":"","family":"Engineering","given":"Chemical","non-dropping-particle":"","parse-names":false,"suffix":""},{"dropping-particle":"","family":"Chemical","given":"Textile","non-dropping-particle":"","parse-names":false,"suffix":""},{"dropping-particle":"","family":"Engineering","given":"Process","non-dropping-particle":"","parse-names":false,"suffix":""}],"id":"ITEM-1","issue":"December","issued":{"date-parts":[["2011"]]},"page":"18-20","title":"ICME11-FL-022 EFFECT OF BLEACH WASH ON THE PHYSICAL AND","type":"article-journal","volume":"2011"},"uris":["http://www.mendeley.com/documents/?uuid=8c1f2f53-1217-48a4-a30d-7a7192b78614"]}],"mendeley":{"formattedCitation":"[3]","plainTextFormattedCitation":"[3]","previouslyFormattedCitation":"[3]"},"properties":{"noteIndex":0},"schema":"https://github.com/citation-style-language/schema/raw/master/csl-citation.json"}</w:instrText>
      </w:r>
      <w:r w:rsidR="00312FF8">
        <w:fldChar w:fldCharType="separate"/>
      </w:r>
      <w:r w:rsidR="00312FF8" w:rsidRPr="00312FF8">
        <w:rPr>
          <w:noProof/>
        </w:rPr>
        <w:t>[3]</w:t>
      </w:r>
      <w:r w:rsidR="00312FF8">
        <w:fldChar w:fldCharType="end"/>
      </w:r>
      <w:r w:rsidR="007F70D4">
        <w:t>.</w:t>
      </w:r>
      <w:r w:rsidR="006750CD" w:rsidRPr="006750CD">
        <w:rPr>
          <w:rFonts w:ascii="Georgia" w:hAnsi="Georgia"/>
          <w:color w:val="222222"/>
          <w:sz w:val="26"/>
          <w:szCs w:val="26"/>
          <w:shd w:val="clear" w:color="auto" w:fill="FFFFFF"/>
        </w:rPr>
        <w:t xml:space="preserve"> </w:t>
      </w:r>
      <w:r w:rsidR="006750CD" w:rsidRPr="006750CD">
        <w:rPr>
          <w:color w:val="222222"/>
          <w:shd w:val="clear" w:color="auto" w:fill="FFFFFF"/>
        </w:rPr>
        <w:t>The Bangladesh denim industry is currently the top producer of denim in the European Union and United State markets. The denim industry is slated to go past 64 billion Dollar by 2020. By 2021, apparel manufacturers in Bangladesh will be exporting more than 7 billion Dollar worth of denim to traditional and non-traditional markets combined</w:t>
      </w:r>
      <w:r w:rsidR="00926442">
        <w:rPr>
          <w:color w:val="222222"/>
          <w:shd w:val="clear" w:color="auto" w:fill="FFFFFF"/>
        </w:rPr>
        <w:fldChar w:fldCharType="begin" w:fldLock="1"/>
      </w:r>
      <w:r w:rsidR="003D6144">
        <w:rPr>
          <w:color w:val="222222"/>
          <w:shd w:val="clear" w:color="auto" w:fill="FFFFFF"/>
        </w:rPr>
        <w:instrText>ADDIN CSL_CITATION {"citationItems":[{"id":"ITEM-1","itemData":{"URL":"https://www.textiletoday.com.bd/bangladeshi-denim-leads-global-market-2020/","accessed":{"date-parts":[["2021","11","4"]]},"id":"ITEM-1","issued":{"date-parts":[["0"]]},"title":"Bangladeshi denim leads the global market in 2020","type":"webpage"},"uris":["http://www.mendeley.com/documents/?uuid=e7990cb5-dcd2-3ad7-b328-bfd820e599fb"]}],"mendeley":{"formattedCitation":"[4]","plainTextFormattedCitation":"[4]","previouslyFormattedCitation":"[4]"},"properties":{"noteIndex":0},"schema":"https://github.com/citation-style-language/schema/raw/master/csl-citation.json"}</w:instrText>
      </w:r>
      <w:r w:rsidR="00926442">
        <w:rPr>
          <w:color w:val="222222"/>
          <w:shd w:val="clear" w:color="auto" w:fill="FFFFFF"/>
        </w:rPr>
        <w:fldChar w:fldCharType="separate"/>
      </w:r>
      <w:r w:rsidR="00926442" w:rsidRPr="00926442">
        <w:rPr>
          <w:noProof/>
          <w:color w:val="222222"/>
          <w:shd w:val="clear" w:color="auto" w:fill="FFFFFF"/>
        </w:rPr>
        <w:t>[4]</w:t>
      </w:r>
      <w:r w:rsidR="00926442">
        <w:rPr>
          <w:color w:val="222222"/>
          <w:shd w:val="clear" w:color="auto" w:fill="FFFFFF"/>
        </w:rPr>
        <w:fldChar w:fldCharType="end"/>
      </w:r>
      <w:r w:rsidR="006750CD" w:rsidRPr="006750CD">
        <w:rPr>
          <w:color w:val="222222"/>
          <w:shd w:val="clear" w:color="auto" w:fill="FFFFFF"/>
        </w:rPr>
        <w:t>.</w:t>
      </w:r>
      <w:r w:rsidR="001504CF" w:rsidRPr="001504CF">
        <w:rPr>
          <w:rFonts w:ascii="Roboto" w:hAnsi="Roboto"/>
          <w:color w:val="666666"/>
          <w:sz w:val="26"/>
          <w:szCs w:val="26"/>
          <w:shd w:val="clear" w:color="auto" w:fill="FFFFFF"/>
        </w:rPr>
        <w:t xml:space="preserve"> </w:t>
      </w:r>
      <w:r w:rsidR="001504CF" w:rsidRPr="001504CF">
        <w:rPr>
          <w:color w:val="000000" w:themeColor="text1"/>
          <w:shd w:val="clear" w:color="auto" w:fill="FFFFFF"/>
        </w:rPr>
        <w:t>Two years back, Bangladesh was highly dependent on imported denim fabrics, but now Bangladesh can meet about 50% of the demand locally and are also exporting to some of the globally renowned buyers</w:t>
      </w:r>
      <w:r w:rsidR="001504CF" w:rsidRPr="003D6144">
        <w:rPr>
          <w:color w:val="000000" w:themeColor="text1"/>
          <w:shd w:val="clear" w:color="auto" w:fill="FFFFFF"/>
        </w:rPr>
        <w:t>.</w:t>
      </w:r>
      <w:r w:rsidR="003D6144" w:rsidRPr="003D6144">
        <w:rPr>
          <w:color w:val="000000" w:themeColor="text1"/>
          <w:shd w:val="clear" w:color="auto" w:fill="FFFFFF"/>
        </w:rPr>
        <w:t xml:space="preserve"> In fine, Bangladesh has an enormous opportunity to grow in the RMG export markets as denim products have emerged as major players in the global markets.  In this regard, Bangladesh government should prioritize denim products and provide all-out support to the entrepreneurs</w:t>
      </w:r>
      <w:r w:rsidR="003D6144">
        <w:rPr>
          <w:color w:val="000000" w:themeColor="text1"/>
          <w:shd w:val="clear" w:color="auto" w:fill="FFFFFF"/>
        </w:rPr>
        <w:fldChar w:fldCharType="begin" w:fldLock="1"/>
      </w:r>
      <w:r w:rsidR="00421798">
        <w:rPr>
          <w:color w:val="000000" w:themeColor="text1"/>
          <w:shd w:val="clear" w:color="auto" w:fill="FFFFFF"/>
        </w:rPr>
        <w:instrText>ADDIN CSL_CITATION {"citationItems":[{"id":"ITEM-1","itemData":{"URL":"https://www.textiletoday.com.bd/challenges-opportunities-bangladesh-denim-industry/","accessed":{"date-parts":[["2021","11","4"]]},"id":"ITEM-1","issued":{"date-parts":[["0"]]},"title":"Challenges and opportunities of Bangladesh denim industry","type":"webpage"},"uris":["http://www.mendeley.com/documents/?uuid=53c341d5-40a9-351d-9762-c9966193d272"]}],"mendeley":{"formattedCitation":"[5]","plainTextFormattedCitation":"[5]","previouslyFormattedCitation":"[5]"},"properties":{"noteIndex":0},"schema":"https://github.com/citation-style-language/schema/raw/master/csl-citation.json"}</w:instrText>
      </w:r>
      <w:r w:rsidR="003D6144">
        <w:rPr>
          <w:color w:val="000000" w:themeColor="text1"/>
          <w:shd w:val="clear" w:color="auto" w:fill="FFFFFF"/>
        </w:rPr>
        <w:fldChar w:fldCharType="separate"/>
      </w:r>
      <w:r w:rsidR="003D6144" w:rsidRPr="003D6144">
        <w:rPr>
          <w:noProof/>
          <w:color w:val="000000" w:themeColor="text1"/>
          <w:shd w:val="clear" w:color="auto" w:fill="FFFFFF"/>
        </w:rPr>
        <w:t>[5]</w:t>
      </w:r>
      <w:r w:rsidR="003D6144">
        <w:rPr>
          <w:color w:val="000000" w:themeColor="text1"/>
          <w:shd w:val="clear" w:color="auto" w:fill="FFFFFF"/>
        </w:rPr>
        <w:fldChar w:fldCharType="end"/>
      </w:r>
      <w:r w:rsidR="003D6144" w:rsidRPr="003D6144">
        <w:rPr>
          <w:color w:val="000000" w:themeColor="text1"/>
          <w:shd w:val="clear" w:color="auto" w:fill="FFFFFF"/>
        </w:rPr>
        <w:t>.</w:t>
      </w:r>
      <w:r w:rsidRPr="00A07226">
        <w:t xml:space="preserve"> Denim garments are made from denim fabrics, which are one of the world's oldest fabric kinds and may always seem new thanks to years of intensive product </w:t>
      </w:r>
      <w:r w:rsidR="00B633C4" w:rsidRPr="00A07226">
        <w:t>development.</w:t>
      </w:r>
      <w:r w:rsidR="00B633C4" w:rsidRPr="00225CE6">
        <w:t xml:space="preserve"> There</w:t>
      </w:r>
      <w:r w:rsidRPr="00225CE6">
        <w:t xml:space="preserve"> are a huge number of denim company remained in Bangladesh. One of them “Shasha Denims Limited” most significant in Bangladesh</w:t>
      </w:r>
      <w:r w:rsidR="00421798">
        <w:fldChar w:fldCharType="begin" w:fldLock="1"/>
      </w:r>
      <w:r w:rsidR="009403A4">
        <w:instrText>ADDIN CSL_CITATION {"citationItems":[{"id":"ITEM-1","itemData":{"URL":"https://www.textiletoday.com.bd/topics/shasha-denims-ltd/","accessed":{"date-parts":[["2021","11","4"]]},"id":"ITEM-1","issued":{"date-parts":[["0"]]},"title":"Shasha Denims Ltd. | Textile Today","type":"webpage"},"uris":["http://www.mendeley.com/documents/?uuid=97617b1d-e0a2-34b7-9efa-a2690bca4901"]}],"mendeley":{"formattedCitation":"[6]","plainTextFormattedCitation":"[6]","previouslyFormattedCitation":"[6]"},"properties":{"noteIndex":0},"schema":"https://github.com/citation-style-language/schema/raw/master/csl-citation.json"}</w:instrText>
      </w:r>
      <w:r w:rsidR="00421798">
        <w:fldChar w:fldCharType="separate"/>
      </w:r>
      <w:r w:rsidR="00421798" w:rsidRPr="00421798">
        <w:rPr>
          <w:noProof/>
        </w:rPr>
        <w:t>[6]</w:t>
      </w:r>
      <w:r w:rsidR="00421798">
        <w:fldChar w:fldCharType="end"/>
      </w:r>
      <w:r w:rsidRPr="00225CE6">
        <w:t>.</w:t>
      </w:r>
      <w:r w:rsidR="00312FF8" w:rsidRPr="00312FF8">
        <w:t xml:space="preserve"> This company plays most important role in denim sectors in Bangladesh. One of the most growing up </w:t>
      </w:r>
      <w:r w:rsidR="00312FF8" w:rsidRPr="00312FF8">
        <w:rPr>
          <w:bCs/>
        </w:rPr>
        <w:t>Denim</w:t>
      </w:r>
      <w:r w:rsidR="00312FF8" w:rsidRPr="00312FF8">
        <w:t xml:space="preserve"> </w:t>
      </w:r>
      <w:r w:rsidR="00312FF8" w:rsidRPr="00312FF8">
        <w:rPr>
          <w:bCs/>
        </w:rPr>
        <w:t>Garments</w:t>
      </w:r>
      <w:r w:rsidR="00312FF8" w:rsidRPr="00312FF8">
        <w:t xml:space="preserve"> in Bangladesh. The “Shasha Denims Limited” company has earned a reputation throughout the global woven industry as one of the foremost factories in Bangladesh for their commitment to quality, timely delivery and total value. This company is located at Savar, Dhaka-Bangladesh. The present chairman of this company is Mr. Anisul Islam Mahmud and managing director Mr. Shams Mahmud. The present address of this company is Plot: 184-193 &amp; 277,</w:t>
      </w:r>
      <w:r w:rsidR="00312FF8" w:rsidRPr="00312FF8">
        <w:rPr>
          <w:rFonts w:eastAsiaTheme="minorEastAsia" w:hAnsi="Tw Cen MT"/>
          <w:color w:val="000000" w:themeColor="text1"/>
          <w:kern w:val="24"/>
          <w:sz w:val="56"/>
          <w:szCs w:val="56"/>
        </w:rPr>
        <w:t xml:space="preserve"> </w:t>
      </w:r>
      <w:r w:rsidR="00312FF8" w:rsidRPr="00312FF8">
        <w:t xml:space="preserve">DEPZ (Ext.) BD- Savar, Dhaka, Bangladesh. In 1991, this company was </w:t>
      </w:r>
      <w:r w:rsidR="0065631C" w:rsidRPr="00312FF8">
        <w:t>established,</w:t>
      </w:r>
      <w:r w:rsidR="00312FF8" w:rsidRPr="00312FF8">
        <w:t xml:space="preserve"> and the factory area is 25000 square fit. The most important factor of any factory is it’s workpeople. Most of the development of a company depends on it’s workpeople or labor or worker. We have investigated that more than 4,000 workers are working here.</w:t>
      </w:r>
      <w:r w:rsidR="00421798">
        <w:t xml:space="preserve"> In this paper we discuss a principle layout of a denim industry of </w:t>
      </w:r>
      <w:r w:rsidR="0065631C">
        <w:t>Bangladesh.</w:t>
      </w:r>
    </w:p>
    <w:p w14:paraId="5185076A" w14:textId="77777777" w:rsidR="00CD6BC3" w:rsidRPr="00981F1A" w:rsidRDefault="00CD6BC3" w:rsidP="00CD6BC3">
      <w:pPr>
        <w:rPr>
          <w:b/>
          <w:bCs/>
          <w:lang w:val="en-SG"/>
        </w:rPr>
      </w:pPr>
      <w:r w:rsidRPr="00981F1A">
        <w:rPr>
          <w:b/>
          <w:bCs/>
          <w:lang w:val="en-SG"/>
        </w:rPr>
        <w:t>2. Different Departments</w:t>
      </w:r>
    </w:p>
    <w:p w14:paraId="777A3EE0" w14:textId="2EE24403" w:rsidR="00CD6BC3" w:rsidRDefault="00CD6BC3" w:rsidP="00E41FDE">
      <w:pPr>
        <w:jc w:val="both"/>
        <w:rPr>
          <w:lang w:val="en-SG"/>
        </w:rPr>
      </w:pPr>
      <w:r w:rsidRPr="00981F1A">
        <w:rPr>
          <w:lang w:val="en-SG"/>
        </w:rPr>
        <w:t>Departmental investigation was the main focus of our investigation. Each and every company has it’s</w:t>
      </w:r>
      <w:r>
        <w:rPr>
          <w:lang w:val="en-SG"/>
        </w:rPr>
        <w:t xml:space="preserve"> </w:t>
      </w:r>
      <w:r w:rsidRPr="00981F1A">
        <w:rPr>
          <w:lang w:val="en-SG"/>
        </w:rPr>
        <w:t>own departmental section. Departmental section is also the most important things that categorized a</w:t>
      </w:r>
      <w:r>
        <w:rPr>
          <w:lang w:val="en-SG"/>
        </w:rPr>
        <w:t xml:space="preserve"> </w:t>
      </w:r>
      <w:r w:rsidRPr="00981F1A">
        <w:rPr>
          <w:lang w:val="en-SG"/>
        </w:rPr>
        <w:t xml:space="preserve">company according to the company’s rules and regulations. There </w:t>
      </w:r>
      <w:r>
        <w:rPr>
          <w:lang w:val="en-SG"/>
        </w:rPr>
        <w:t>are</w:t>
      </w:r>
      <w:r w:rsidRPr="00981F1A">
        <w:rPr>
          <w:lang w:val="en-SG"/>
        </w:rPr>
        <w:t xml:space="preserve"> various departments in </w:t>
      </w:r>
      <w:r>
        <w:rPr>
          <w:lang w:val="en-SG"/>
        </w:rPr>
        <w:t xml:space="preserve">a </w:t>
      </w:r>
      <w:r w:rsidRPr="00981F1A">
        <w:rPr>
          <w:lang w:val="en-SG"/>
        </w:rPr>
        <w:t>denim</w:t>
      </w:r>
      <w:r>
        <w:rPr>
          <w:lang w:val="en-SG"/>
        </w:rPr>
        <w:t xml:space="preserve"> industry which are discussed the following sub-sections as follows</w:t>
      </w:r>
    </w:p>
    <w:p w14:paraId="3957E1C2" w14:textId="7B7CB1EE" w:rsidR="00CD6BC3" w:rsidRDefault="00CD6BC3" w:rsidP="00CD6BC3">
      <w:pPr>
        <w:rPr>
          <w:lang w:val="en-SG"/>
        </w:rPr>
      </w:pPr>
    </w:p>
    <w:p w14:paraId="6DAEABB7" w14:textId="77777777" w:rsidR="00E41FDE" w:rsidRDefault="00E41FDE" w:rsidP="00CD6BC3">
      <w:pPr>
        <w:rPr>
          <w:b/>
          <w:bCs/>
          <w:lang w:val="en-SG"/>
        </w:rPr>
      </w:pPr>
    </w:p>
    <w:p w14:paraId="041355A7" w14:textId="40549096" w:rsidR="00CD6BC3" w:rsidRDefault="00CD6BC3" w:rsidP="00CD6BC3">
      <w:pPr>
        <w:rPr>
          <w:b/>
          <w:bCs/>
          <w:lang w:val="en-SG"/>
        </w:rPr>
      </w:pPr>
      <w:r w:rsidRPr="00CD6BC3">
        <w:rPr>
          <w:b/>
          <w:bCs/>
          <w:lang w:val="en-SG"/>
        </w:rPr>
        <w:lastRenderedPageBreak/>
        <w:t>2.1 Store and Inventory</w:t>
      </w:r>
    </w:p>
    <w:p w14:paraId="74C9AD46" w14:textId="56C2599E" w:rsidR="00CD6BC3" w:rsidRPr="002A7283" w:rsidRDefault="009403A4" w:rsidP="00CD6BC3">
      <w:pPr>
        <w:jc w:val="both"/>
        <w:rPr>
          <w:b/>
          <w:bCs/>
          <w:lang w:val="en-SG"/>
        </w:rPr>
      </w:pPr>
      <w:r w:rsidRPr="00EC2EAB">
        <w:rPr>
          <w:lang w:val="en-SG"/>
        </w:rPr>
        <w:t>The stock of any item or resource utilized in a process is referred to as inventory</w:t>
      </w:r>
      <w:r>
        <w:rPr>
          <w:lang w:val="en-SG"/>
        </w:rPr>
        <w:fldChar w:fldCharType="begin" w:fldLock="1"/>
      </w:r>
      <w:r>
        <w:rPr>
          <w:lang w:val="en-SG"/>
        </w:rPr>
        <w:instrText>ADDIN CSL_CITATION {"citationItems":[{"id":"ITEM-1","itemData":{"id":"ITEM-1","issued":{"date-parts":[["2018"]]},"title":"THE CHITTAGONG UNIVERSITY Faculty of Business Administration","type":"article-journal","volume":"33"},"uris":["http://www.mendeley.com/documents/?uuid=e5a20fd4-79a5-42e1-b8db-f19c1c5dadba"]}],"mendeley":{"formattedCitation":"[7]","plainTextFormattedCitation":"[7]","previouslyFormattedCitation":"[7]"},"properties":{"noteIndex":0},"schema":"https://github.com/citation-style-language/schema/raw/master/csl-citation.json"}</w:instrText>
      </w:r>
      <w:r>
        <w:rPr>
          <w:lang w:val="en-SG"/>
        </w:rPr>
        <w:fldChar w:fldCharType="separate"/>
      </w:r>
      <w:r w:rsidRPr="009403A4">
        <w:rPr>
          <w:noProof/>
          <w:lang w:val="en-SG"/>
        </w:rPr>
        <w:t>[7]</w:t>
      </w:r>
      <w:r>
        <w:rPr>
          <w:lang w:val="en-SG"/>
        </w:rPr>
        <w:fldChar w:fldCharType="end"/>
      </w:r>
      <w:r>
        <w:rPr>
          <w:lang w:val="en-SG"/>
        </w:rPr>
        <w:t>.</w:t>
      </w:r>
      <w:r w:rsidRPr="009403A4">
        <w:rPr>
          <w:lang w:val="en-SG"/>
        </w:rPr>
        <w:t xml:space="preserve"> </w:t>
      </w:r>
      <w:r w:rsidRPr="00EC2EAB">
        <w:rPr>
          <w:lang w:val="en-SG"/>
        </w:rPr>
        <w:t xml:space="preserve">Fabric inventory contains a variety of fabrics and accessories, such as sewing thread, needles, interlining, zippers, labels, and other items. Keeping a well-organized and well-equipped fabric inventory system is important for bulk productions in the clothing business. The following is a flow chart of the Fabric Inventory Management system in the </w:t>
      </w:r>
      <w:r w:rsidR="009107E8">
        <w:rPr>
          <w:lang w:val="en-SG"/>
        </w:rPr>
        <w:t xml:space="preserve">denim textile </w:t>
      </w:r>
      <w:r w:rsidRPr="00EC2EAB">
        <w:rPr>
          <w:lang w:val="en-SG"/>
        </w:rPr>
        <w:t xml:space="preserve"> Industry</w:t>
      </w:r>
      <w:r>
        <w:rPr>
          <w:lang w:val="en-SG"/>
        </w:rPr>
        <w:fldChar w:fldCharType="begin" w:fldLock="1"/>
      </w:r>
      <w:r w:rsidR="006541D2">
        <w:rPr>
          <w:lang w:val="en-SG"/>
        </w:rPr>
        <w:instrText>ADDIN CSL_CITATION {"citationItems":[{"id":"ITEM-1","itemData":{"URL":"https://www.textileflowchart.com/2015/05/flow-chart-of-fabric-inventory-system-in-garments-industry.html","accessed":{"date-parts":[["2021","11","4"]]},"id":"ITEM-1","issued":{"date-parts":[["0"]]},"title":"Flow Chart of Fabric Inventory System in Garments Industry - Textile Flowchart","type":"webpage"},"uris":["http://www.mendeley.com/documents/?uuid=1e4acfeb-8809-36fb-b90d-5ad2f0932592"]}],"mendeley":{"formattedCitation":"[8]","plainTextFormattedCitation":"[8]","previouslyFormattedCitation":"[8]"},"properties":{"noteIndex":0},"schema":"https://github.com/citation-style-language/schema/raw/master/csl-citation.json"}</w:instrText>
      </w:r>
      <w:r>
        <w:rPr>
          <w:lang w:val="en-SG"/>
        </w:rPr>
        <w:fldChar w:fldCharType="separate"/>
      </w:r>
      <w:r w:rsidRPr="009403A4">
        <w:rPr>
          <w:noProof/>
          <w:lang w:val="en-SG"/>
        </w:rPr>
        <w:t>[8]</w:t>
      </w:r>
      <w:r>
        <w:rPr>
          <w:lang w:val="en-SG"/>
        </w:rPr>
        <w:fldChar w:fldCharType="end"/>
      </w:r>
      <w:r>
        <w:rPr>
          <w:lang w:val="en-SG"/>
        </w:rPr>
        <w:t>.</w:t>
      </w:r>
    </w:p>
    <w:p w14:paraId="421F025F" w14:textId="3EAAEA00" w:rsidR="009403A4" w:rsidRPr="009403A4" w:rsidRDefault="009403A4" w:rsidP="009403A4">
      <w:pPr>
        <w:rPr>
          <w:b/>
          <w:bCs/>
          <w:lang w:val="en-SG"/>
        </w:rPr>
      </w:pPr>
      <w:r w:rsidRPr="009403A4">
        <w:rPr>
          <w:b/>
          <w:bCs/>
          <w:lang w:val="en-SG"/>
        </w:rPr>
        <w:t xml:space="preserve">2.2 Sample section </w:t>
      </w:r>
    </w:p>
    <w:p w14:paraId="6DECCF67" w14:textId="2F598587" w:rsidR="00A0298E" w:rsidRPr="00A0298E" w:rsidRDefault="009403A4" w:rsidP="00A0298E">
      <w:pPr>
        <w:jc w:val="both"/>
        <w:rPr>
          <w:lang w:val="en-SG"/>
        </w:rPr>
      </w:pPr>
      <w:r w:rsidRPr="009403A4">
        <w:rPr>
          <w:lang w:val="en-SG"/>
        </w:rPr>
        <w:t>One of the most significant stages in the</w:t>
      </w:r>
      <w:r w:rsidR="009107E8">
        <w:rPr>
          <w:lang w:val="en-SG"/>
        </w:rPr>
        <w:t xml:space="preserve"> denim</w:t>
      </w:r>
      <w:r w:rsidRPr="009403A4">
        <w:rPr>
          <w:lang w:val="en-SG"/>
        </w:rPr>
        <w:t xml:space="preserve"> </w:t>
      </w:r>
      <w:r w:rsidR="005369F5" w:rsidRPr="009403A4">
        <w:rPr>
          <w:lang w:val="en-SG"/>
        </w:rPr>
        <w:t>textile industry</w:t>
      </w:r>
      <w:r w:rsidRPr="009403A4">
        <w:rPr>
          <w:lang w:val="en-SG"/>
        </w:rPr>
        <w:t xml:space="preserve"> is sampling</w:t>
      </w:r>
      <w:r w:rsidR="00DE1B3D">
        <w:rPr>
          <w:lang w:val="en-SG"/>
        </w:rPr>
        <w:t xml:space="preserve">. </w:t>
      </w:r>
      <w:r w:rsidR="00DE1B3D" w:rsidRPr="00DE1B3D">
        <w:rPr>
          <w:lang w:val="en-SG"/>
        </w:rPr>
        <w:t>Samples are a method to attract a buyer and confirming a purchase. Several types of samples are generated and submitted to the buyer for approval</w:t>
      </w:r>
      <w:r w:rsidR="006541D2">
        <w:rPr>
          <w:lang w:val="en-SG"/>
        </w:rPr>
        <w:fldChar w:fldCharType="begin" w:fldLock="1"/>
      </w:r>
      <w:r w:rsidR="009107E8">
        <w:rPr>
          <w:lang w:val="en-SG"/>
        </w:rPr>
        <w:instrText>ADDIN CSL_CITATION {"citationItems":[{"id":"ITEM-1","itemData":{"DOI":"10.34104/ajeit.020.0910100","abstract":"This study was designed to investigate the production merchandising of a denim pant. Denim pants are a significant prospect for the RMG sector in Bangladesh with a huge future. Without a doubt pricing is the key important factor in the global competitive market. It is difficult to stay in the clothing market without spending the minimum on clothing. The research centre on the whole factor which is directly involved to the FOB cost of basic denim pants where it includes textile cost, labor cost, and accessories cost, savings, charge making cost, washing and packing cost which are shown chronologically. With the aim that the total price spans can be contained as well as demonstrating sum FOB cost. Merchandising means buying, producing, and selling any goods or products, or services for the local or international market. All activities related to the export purchase collection of any garment of a certain design for a certain quantity, production of garment with precise attention to the garment level required for garment analysis, production of that quantity of garment required, and production timetable and exporting the samples within the fixed time frame, may be called apparel merchandising. In production merchandising, a production merchandiser executed production-related all activities in the garments factory. In this study, basic 5 pocket denim pant (ladies) is used and the total order size was 23920pcs. The importer and Country name was Pizzaitalia-Italy.","author":[{"dropping-particle":"","family":"Hosen","given":"Faruq","non-dropping-particle":"","parse-names":false,"suffix":""},{"dropping-particle":"","family":"Hossain","given":"Muhammad Mamun","non-dropping-particle":"","parse-names":false,"suffix":""},{"dropping-particle":"","family":"Akm","given":"Sayed","non-dropping-particle":"","parse-names":false,"suffix":""},{"dropping-particle":"","family":"Hassan","given":"Jahidul","non-dropping-particle":"","parse-names":false,"suffix":""},{"dropping-particle":"","family":"Hassan","given":"Mahadee","non-dropping-particle":"","parse-names":false,"suffix":""},{"dropping-particle":"","family":"Alam","given":"Arafat","non-dropping-particle":"","parse-names":false,"suffix":""},{"dropping-particle":"","family":"Bisal","given":"Kamruzzaman","non-dropping-particle":"","parse-names":false,"suffix":""}],"id":"ITEM-1","issued":{"date-parts":[["0"]]},"title":"Assessment and Evaluation of the Production Merchandising of a Denim Pant","type":"article-journal"},"uris":["http://www.mendeley.com/documents/?uuid=4dece78d-d4ad-399a-a67f-60655613012a"]}],"mendeley":{"formattedCitation":"[9]","plainTextFormattedCitation":"[9]","previouslyFormattedCitation":"[9]"},"properties":{"noteIndex":0},"schema":"https://github.com/citation-style-language/schema/raw/master/csl-citation.json"}</w:instrText>
      </w:r>
      <w:r w:rsidR="006541D2">
        <w:rPr>
          <w:lang w:val="en-SG"/>
        </w:rPr>
        <w:fldChar w:fldCharType="separate"/>
      </w:r>
      <w:r w:rsidR="006541D2" w:rsidRPr="006541D2">
        <w:rPr>
          <w:noProof/>
          <w:lang w:val="en-SG"/>
        </w:rPr>
        <w:t>[9]</w:t>
      </w:r>
      <w:r w:rsidR="006541D2">
        <w:rPr>
          <w:lang w:val="en-SG"/>
        </w:rPr>
        <w:fldChar w:fldCharType="end"/>
      </w:r>
      <w:r w:rsidR="00DE1B3D" w:rsidRPr="00DE1B3D">
        <w:rPr>
          <w:lang w:val="en-SG"/>
        </w:rPr>
        <w:t>. The ability of exporters to deal with every given style of garment is evaluated by samples. The buyer analyses the samples for style, construction, fit, or quality, among other criteria. Every factory has its own sampling department, whose duty it is to create various samples and obtain approvals for them. The sampling department produces samples based on the buyer's requirements and specifications. Spite of the fact of sampling is tough and time-consum</w:t>
      </w:r>
      <w:r w:rsidR="00A0298E">
        <w:rPr>
          <w:lang w:val="en-SG"/>
        </w:rPr>
        <w:t>ing, it will help the exporter.</w:t>
      </w:r>
    </w:p>
    <w:p w14:paraId="2DFE3017" w14:textId="6B28D1C6" w:rsidR="00CA5ECD" w:rsidRPr="00E41FDE" w:rsidRDefault="00DE1B3D" w:rsidP="00CA5ECD">
      <w:r>
        <w:rPr>
          <w:b/>
          <w:bCs/>
          <w:lang w:val="en-SG"/>
        </w:rPr>
        <w:t xml:space="preserve">Table 1. </w:t>
      </w:r>
      <w:r w:rsidRPr="00E41FDE">
        <w:rPr>
          <w:bCs/>
          <w:lang w:val="en-SG"/>
        </w:rPr>
        <w:t>Objective of different type</w:t>
      </w:r>
      <w:r w:rsidR="002F3C28" w:rsidRPr="00E41FDE">
        <w:rPr>
          <w:bCs/>
          <w:lang w:val="en-SG"/>
        </w:rPr>
        <w:t>s</w:t>
      </w:r>
      <w:r w:rsidRPr="00E41FDE">
        <w:rPr>
          <w:bCs/>
          <w:lang w:val="en-SG"/>
        </w:rPr>
        <w:t xml:space="preserve"> of sample</w:t>
      </w:r>
      <w:r w:rsidR="009107E8" w:rsidRPr="00E41FDE">
        <w:rPr>
          <w:bCs/>
          <w:lang w:val="en-SG"/>
        </w:rPr>
        <w:fldChar w:fldCharType="begin" w:fldLock="1"/>
      </w:r>
      <w:r w:rsidR="00766371" w:rsidRPr="00E41FDE">
        <w:rPr>
          <w:bCs/>
          <w:lang w:val="en-SG"/>
        </w:rPr>
        <w:instrText>ADDIN CSL_CITATION {"citationItems":[{"id":"ITEM-1","itemData":{"URL":"https://www.onlinetextileacademy.com/types-samples-garment-industry/","accessed":{"date-parts":[["2021","11","4"]]},"id":"ITEM-1","issued":{"date-parts":[["0"]]},"title":"Types of Samples in Garment Industry – Online Textile Academy","type":"webpage"},"uris":["http://www.mendeley.com/documents/?uuid=672e36fa-f8e0-3fdf-ab83-4635946c15a0"]}],"mendeley":{"formattedCitation":"[10]","plainTextFormattedCitation":"[10]","previouslyFormattedCitation":"[10]"},"properties":{"noteIndex":0},"schema":"https://github.com/citation-style-language/schema/raw/master/csl-citation.json"}</w:instrText>
      </w:r>
      <w:r w:rsidR="009107E8" w:rsidRPr="00E41FDE">
        <w:rPr>
          <w:bCs/>
          <w:lang w:val="en-SG"/>
        </w:rPr>
        <w:fldChar w:fldCharType="separate"/>
      </w:r>
      <w:r w:rsidR="009107E8" w:rsidRPr="00E41FDE">
        <w:rPr>
          <w:bCs/>
          <w:noProof/>
          <w:lang w:val="en-SG"/>
        </w:rPr>
        <w:t>[10]</w:t>
      </w:r>
      <w:r w:rsidR="009107E8" w:rsidRPr="00E41FDE">
        <w:rPr>
          <w:bCs/>
          <w:lang w:val="en-SG"/>
        </w:rPr>
        <w:fldChar w:fldCharType="end"/>
      </w:r>
    </w:p>
    <w:tbl>
      <w:tblPr>
        <w:tblStyle w:val="PlainTable2"/>
        <w:tblpPr w:leftFromText="180" w:rightFromText="180" w:vertAnchor="page" w:horzAnchor="margin" w:tblpY="7066"/>
        <w:tblW w:w="9085" w:type="dxa"/>
        <w:tblLook w:val="04A0" w:firstRow="1" w:lastRow="0" w:firstColumn="1" w:lastColumn="0" w:noHBand="0" w:noVBand="1"/>
      </w:tblPr>
      <w:tblGrid>
        <w:gridCol w:w="1615"/>
        <w:gridCol w:w="1985"/>
        <w:gridCol w:w="5485"/>
      </w:tblGrid>
      <w:tr w:rsidR="00A0298E" w:rsidRPr="00DE1B3D" w14:paraId="7142AB1F" w14:textId="77777777" w:rsidTr="00A029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0434AB41" w14:textId="77777777" w:rsidR="00A0298E" w:rsidRPr="00DE1B3D" w:rsidRDefault="00A0298E" w:rsidP="00A0298E">
            <w:pPr>
              <w:jc w:val="center"/>
              <w:rPr>
                <w:rFonts w:eastAsia="Times New Roman"/>
                <w:color w:val="2C2F34"/>
              </w:rPr>
            </w:pPr>
            <w:r w:rsidRPr="00DE1B3D">
              <w:rPr>
                <w:rFonts w:eastAsia="Times New Roman"/>
                <w:color w:val="2C2F34"/>
              </w:rPr>
              <w:t>Sr. No.</w:t>
            </w:r>
          </w:p>
        </w:tc>
        <w:tc>
          <w:tcPr>
            <w:tcW w:w="1985" w:type="dxa"/>
            <w:tcBorders>
              <w:left w:val="single" w:sz="4" w:space="0" w:color="auto"/>
              <w:right w:val="single" w:sz="4" w:space="0" w:color="auto"/>
            </w:tcBorders>
            <w:hideMark/>
          </w:tcPr>
          <w:p w14:paraId="739A9E66" w14:textId="77777777" w:rsidR="00A0298E" w:rsidRPr="00DE1B3D" w:rsidRDefault="00A0298E" w:rsidP="00A0298E">
            <w:pPr>
              <w:jc w:val="center"/>
              <w:cnfStyle w:val="100000000000" w:firstRow="1"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Type of Sample</w:t>
            </w:r>
          </w:p>
        </w:tc>
        <w:tc>
          <w:tcPr>
            <w:tcW w:w="5485" w:type="dxa"/>
            <w:tcBorders>
              <w:left w:val="single" w:sz="4" w:space="0" w:color="auto"/>
              <w:right w:val="single" w:sz="4" w:space="0" w:color="auto"/>
            </w:tcBorders>
            <w:hideMark/>
          </w:tcPr>
          <w:p w14:paraId="0DBB9B54" w14:textId="77777777" w:rsidR="00A0298E" w:rsidRPr="00DE1B3D" w:rsidRDefault="00A0298E" w:rsidP="00A0298E">
            <w:pPr>
              <w:jc w:val="center"/>
              <w:cnfStyle w:val="100000000000" w:firstRow="1"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Objective</w:t>
            </w:r>
          </w:p>
        </w:tc>
      </w:tr>
      <w:tr w:rsidR="00A0298E" w:rsidRPr="00DE1B3D" w14:paraId="160CFF5D" w14:textId="77777777" w:rsidTr="00A0298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25ABBAA6" w14:textId="77777777" w:rsidR="00A0298E" w:rsidRPr="00E41FDE" w:rsidRDefault="00A0298E" w:rsidP="00A0298E">
            <w:pPr>
              <w:jc w:val="center"/>
              <w:rPr>
                <w:rFonts w:eastAsia="Times New Roman"/>
                <w:b w:val="0"/>
                <w:color w:val="2C2F34"/>
              </w:rPr>
            </w:pPr>
            <w:r w:rsidRPr="00E41FDE">
              <w:rPr>
                <w:rFonts w:eastAsia="Times New Roman"/>
                <w:b w:val="0"/>
                <w:color w:val="2C2F34"/>
              </w:rPr>
              <w:t>1</w:t>
            </w:r>
          </w:p>
        </w:tc>
        <w:tc>
          <w:tcPr>
            <w:tcW w:w="1985" w:type="dxa"/>
            <w:tcBorders>
              <w:left w:val="single" w:sz="4" w:space="0" w:color="auto"/>
              <w:right w:val="single" w:sz="4" w:space="0" w:color="auto"/>
            </w:tcBorders>
            <w:hideMark/>
          </w:tcPr>
          <w:p w14:paraId="48244BD8"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Proto Sample</w:t>
            </w:r>
          </w:p>
        </w:tc>
        <w:tc>
          <w:tcPr>
            <w:tcW w:w="5485" w:type="dxa"/>
            <w:tcBorders>
              <w:left w:val="single" w:sz="4" w:space="0" w:color="auto"/>
              <w:right w:val="single" w:sz="4" w:space="0" w:color="auto"/>
            </w:tcBorders>
          </w:tcPr>
          <w:p w14:paraId="337E79A2"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color w:val="252525"/>
                <w:shd w:val="clear" w:color="auto" w:fill="FFFFFF"/>
              </w:rPr>
              <w:t xml:space="preserve"> To examine the garments design and style of the garment.</w:t>
            </w:r>
          </w:p>
        </w:tc>
      </w:tr>
      <w:tr w:rsidR="00A0298E" w:rsidRPr="00DE1B3D" w14:paraId="5422873D" w14:textId="77777777" w:rsidTr="00A0298E">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0BAD5F84" w14:textId="77777777" w:rsidR="00A0298E" w:rsidRPr="00E41FDE" w:rsidRDefault="00A0298E" w:rsidP="00A0298E">
            <w:pPr>
              <w:jc w:val="center"/>
              <w:rPr>
                <w:rFonts w:eastAsia="Times New Roman"/>
                <w:b w:val="0"/>
                <w:color w:val="2C2F34"/>
              </w:rPr>
            </w:pPr>
            <w:r w:rsidRPr="00E41FDE">
              <w:rPr>
                <w:rFonts w:eastAsia="Times New Roman"/>
                <w:b w:val="0"/>
                <w:color w:val="2C2F34"/>
              </w:rPr>
              <w:t>2</w:t>
            </w:r>
          </w:p>
        </w:tc>
        <w:tc>
          <w:tcPr>
            <w:tcW w:w="1985" w:type="dxa"/>
            <w:tcBorders>
              <w:left w:val="single" w:sz="4" w:space="0" w:color="auto"/>
              <w:right w:val="single" w:sz="4" w:space="0" w:color="auto"/>
            </w:tcBorders>
            <w:hideMark/>
          </w:tcPr>
          <w:p w14:paraId="1535FE6F"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 xml:space="preserve"> Fit sample</w:t>
            </w:r>
          </w:p>
        </w:tc>
        <w:tc>
          <w:tcPr>
            <w:tcW w:w="5485" w:type="dxa"/>
            <w:tcBorders>
              <w:left w:val="single" w:sz="4" w:space="0" w:color="auto"/>
              <w:right w:val="single" w:sz="4" w:space="0" w:color="auto"/>
            </w:tcBorders>
          </w:tcPr>
          <w:p w14:paraId="536E93A2"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 xml:space="preserve"> To ensuring that the garment fits properly.</w:t>
            </w:r>
          </w:p>
        </w:tc>
      </w:tr>
      <w:tr w:rsidR="00A0298E" w:rsidRPr="00DE1B3D" w14:paraId="73F84122" w14:textId="77777777" w:rsidTr="00A0298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4BAB23C0" w14:textId="77777777" w:rsidR="00A0298E" w:rsidRPr="00E41FDE" w:rsidRDefault="00A0298E" w:rsidP="00A0298E">
            <w:pPr>
              <w:jc w:val="center"/>
              <w:rPr>
                <w:rFonts w:eastAsia="Times New Roman"/>
                <w:b w:val="0"/>
                <w:color w:val="2C2F34"/>
              </w:rPr>
            </w:pPr>
            <w:r w:rsidRPr="00E41FDE">
              <w:rPr>
                <w:rFonts w:eastAsia="Times New Roman"/>
                <w:b w:val="0"/>
                <w:color w:val="2C2F34"/>
              </w:rPr>
              <w:t>3</w:t>
            </w:r>
          </w:p>
        </w:tc>
        <w:tc>
          <w:tcPr>
            <w:tcW w:w="1985" w:type="dxa"/>
            <w:tcBorders>
              <w:left w:val="single" w:sz="4" w:space="0" w:color="auto"/>
              <w:right w:val="single" w:sz="4" w:space="0" w:color="auto"/>
            </w:tcBorders>
            <w:hideMark/>
          </w:tcPr>
          <w:p w14:paraId="7F874880" w14:textId="5BC59661"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 xml:space="preserve"> </w:t>
            </w:r>
            <w:r w:rsidR="0031437E" w:rsidRPr="00DE1B3D">
              <w:rPr>
                <w:rFonts w:eastAsia="Times New Roman"/>
                <w:color w:val="2C2F34"/>
              </w:rPr>
              <w:t>Salesman</w:t>
            </w:r>
            <w:r w:rsidRPr="00DE1B3D">
              <w:rPr>
                <w:rFonts w:eastAsia="Times New Roman"/>
                <w:color w:val="2C2F34"/>
              </w:rPr>
              <w:t xml:space="preserve"> sample</w:t>
            </w:r>
          </w:p>
        </w:tc>
        <w:tc>
          <w:tcPr>
            <w:tcW w:w="5485" w:type="dxa"/>
            <w:tcBorders>
              <w:left w:val="single" w:sz="4" w:space="0" w:color="auto"/>
              <w:right w:val="single" w:sz="4" w:space="0" w:color="auto"/>
            </w:tcBorders>
          </w:tcPr>
          <w:p w14:paraId="03F548D8"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 xml:space="preserve"> To show at numerous showrooms in order to obtain customers.</w:t>
            </w:r>
          </w:p>
        </w:tc>
      </w:tr>
      <w:tr w:rsidR="00A0298E" w:rsidRPr="00DE1B3D" w14:paraId="6D69929F" w14:textId="77777777" w:rsidTr="00A0298E">
        <w:trPr>
          <w:trHeight w:val="458"/>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15E7BE2C" w14:textId="77777777" w:rsidR="00A0298E" w:rsidRPr="00E41FDE" w:rsidRDefault="00A0298E" w:rsidP="00A0298E">
            <w:pPr>
              <w:jc w:val="center"/>
              <w:rPr>
                <w:rFonts w:eastAsia="Times New Roman"/>
                <w:b w:val="0"/>
                <w:color w:val="2C2F34"/>
              </w:rPr>
            </w:pPr>
            <w:r w:rsidRPr="00E41FDE">
              <w:rPr>
                <w:rFonts w:eastAsia="Times New Roman"/>
                <w:b w:val="0"/>
                <w:color w:val="2C2F34"/>
              </w:rPr>
              <w:t>4</w:t>
            </w:r>
          </w:p>
        </w:tc>
        <w:tc>
          <w:tcPr>
            <w:tcW w:w="1985" w:type="dxa"/>
            <w:tcBorders>
              <w:left w:val="single" w:sz="4" w:space="0" w:color="auto"/>
              <w:right w:val="single" w:sz="4" w:space="0" w:color="auto"/>
            </w:tcBorders>
            <w:hideMark/>
          </w:tcPr>
          <w:p w14:paraId="76776B88"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 xml:space="preserve"> GPT sample</w:t>
            </w:r>
          </w:p>
        </w:tc>
        <w:tc>
          <w:tcPr>
            <w:tcW w:w="5485" w:type="dxa"/>
            <w:tcBorders>
              <w:left w:val="single" w:sz="4" w:space="0" w:color="auto"/>
              <w:right w:val="single" w:sz="4" w:space="0" w:color="auto"/>
            </w:tcBorders>
          </w:tcPr>
          <w:p w14:paraId="5E654088"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To see how far the clothing functions in various physical and chemical.</w:t>
            </w:r>
          </w:p>
        </w:tc>
      </w:tr>
      <w:tr w:rsidR="00A0298E" w:rsidRPr="00DE1B3D" w14:paraId="43FB950A" w14:textId="77777777" w:rsidTr="00A0298E">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062AC936" w14:textId="77777777" w:rsidR="00A0298E" w:rsidRPr="00E41FDE" w:rsidRDefault="00A0298E" w:rsidP="00A0298E">
            <w:pPr>
              <w:jc w:val="center"/>
              <w:rPr>
                <w:rFonts w:eastAsia="Times New Roman"/>
                <w:b w:val="0"/>
                <w:color w:val="2C2F34"/>
              </w:rPr>
            </w:pPr>
            <w:r w:rsidRPr="00E41FDE">
              <w:rPr>
                <w:rFonts w:eastAsia="Times New Roman"/>
                <w:b w:val="0"/>
                <w:color w:val="2C2F34"/>
              </w:rPr>
              <w:t>5</w:t>
            </w:r>
          </w:p>
        </w:tc>
        <w:tc>
          <w:tcPr>
            <w:tcW w:w="1985" w:type="dxa"/>
            <w:tcBorders>
              <w:left w:val="single" w:sz="4" w:space="0" w:color="auto"/>
              <w:right w:val="single" w:sz="4" w:space="0" w:color="auto"/>
            </w:tcBorders>
            <w:hideMark/>
          </w:tcPr>
          <w:p w14:paraId="3275E260"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 xml:space="preserve"> Size set sample</w:t>
            </w:r>
          </w:p>
        </w:tc>
        <w:tc>
          <w:tcPr>
            <w:tcW w:w="5485" w:type="dxa"/>
            <w:tcBorders>
              <w:left w:val="single" w:sz="4" w:space="0" w:color="auto"/>
              <w:right w:val="single" w:sz="4" w:space="0" w:color="auto"/>
            </w:tcBorders>
          </w:tcPr>
          <w:p w14:paraId="6F7A5AD5"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rPr>
            </w:pPr>
            <w:r w:rsidRPr="00DE1B3D">
              <w:rPr>
                <w:rFonts w:eastAsia="Times New Roman"/>
              </w:rPr>
              <w:t>To assess the factory's ability to produce samples of different sizes.</w:t>
            </w:r>
          </w:p>
        </w:tc>
      </w:tr>
      <w:tr w:rsidR="00A0298E" w:rsidRPr="00DE1B3D" w14:paraId="61F3507A" w14:textId="77777777" w:rsidTr="00A0298E">
        <w:trPr>
          <w:trHeight w:val="440"/>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25917D9F" w14:textId="77777777" w:rsidR="00A0298E" w:rsidRPr="00E41FDE" w:rsidRDefault="00A0298E" w:rsidP="00A0298E">
            <w:pPr>
              <w:jc w:val="center"/>
              <w:rPr>
                <w:rFonts w:eastAsia="Times New Roman"/>
                <w:b w:val="0"/>
                <w:color w:val="2C2F34"/>
              </w:rPr>
            </w:pPr>
            <w:r w:rsidRPr="00E41FDE">
              <w:rPr>
                <w:rFonts w:eastAsia="Times New Roman"/>
                <w:b w:val="0"/>
                <w:color w:val="2C2F34"/>
              </w:rPr>
              <w:t>6</w:t>
            </w:r>
          </w:p>
        </w:tc>
        <w:tc>
          <w:tcPr>
            <w:tcW w:w="1985" w:type="dxa"/>
            <w:tcBorders>
              <w:left w:val="single" w:sz="4" w:space="0" w:color="auto"/>
              <w:right w:val="single" w:sz="4" w:space="0" w:color="auto"/>
            </w:tcBorders>
            <w:hideMark/>
          </w:tcPr>
          <w:p w14:paraId="598D0032"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 xml:space="preserve"> Pre-production sample</w:t>
            </w:r>
          </w:p>
        </w:tc>
        <w:tc>
          <w:tcPr>
            <w:tcW w:w="5485" w:type="dxa"/>
            <w:tcBorders>
              <w:left w:val="single" w:sz="4" w:space="0" w:color="auto"/>
              <w:right w:val="single" w:sz="4" w:space="0" w:color="auto"/>
            </w:tcBorders>
            <w:hideMark/>
          </w:tcPr>
          <w:p w14:paraId="114D6A4A"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To prepare a standard sample for mass production.</w:t>
            </w:r>
          </w:p>
        </w:tc>
      </w:tr>
      <w:tr w:rsidR="00A0298E" w:rsidRPr="00DE1B3D" w14:paraId="41BCEF1A" w14:textId="77777777" w:rsidTr="00A0298E">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4E634FFB" w14:textId="77777777" w:rsidR="00A0298E" w:rsidRPr="00E41FDE" w:rsidRDefault="00A0298E" w:rsidP="00A0298E">
            <w:pPr>
              <w:jc w:val="center"/>
              <w:rPr>
                <w:rFonts w:eastAsia="Times New Roman"/>
                <w:b w:val="0"/>
                <w:color w:val="2C2F34"/>
              </w:rPr>
            </w:pPr>
            <w:r w:rsidRPr="00E41FDE">
              <w:rPr>
                <w:rFonts w:eastAsia="Times New Roman"/>
                <w:b w:val="0"/>
                <w:color w:val="2C2F34"/>
              </w:rPr>
              <w:t>7</w:t>
            </w:r>
          </w:p>
        </w:tc>
        <w:tc>
          <w:tcPr>
            <w:tcW w:w="1985" w:type="dxa"/>
            <w:tcBorders>
              <w:left w:val="single" w:sz="4" w:space="0" w:color="auto"/>
              <w:right w:val="single" w:sz="4" w:space="0" w:color="auto"/>
            </w:tcBorders>
            <w:hideMark/>
          </w:tcPr>
          <w:p w14:paraId="53002D18"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Pilot run Sample</w:t>
            </w:r>
          </w:p>
        </w:tc>
        <w:tc>
          <w:tcPr>
            <w:tcW w:w="5485" w:type="dxa"/>
            <w:tcBorders>
              <w:left w:val="single" w:sz="4" w:space="0" w:color="auto"/>
              <w:right w:val="single" w:sz="4" w:space="0" w:color="auto"/>
            </w:tcBorders>
          </w:tcPr>
          <w:p w14:paraId="48CED48D"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 xml:space="preserve"> To inform the buyer about the factory's realistic bulk industrial capacity</w:t>
            </w:r>
          </w:p>
        </w:tc>
      </w:tr>
      <w:tr w:rsidR="00A0298E" w:rsidRPr="00DE1B3D" w14:paraId="3C6CC92A" w14:textId="77777777" w:rsidTr="00A0298E">
        <w:trPr>
          <w:trHeight w:val="422"/>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082D9609" w14:textId="77777777" w:rsidR="00A0298E" w:rsidRPr="00E41FDE" w:rsidRDefault="00A0298E" w:rsidP="00A0298E">
            <w:pPr>
              <w:jc w:val="center"/>
              <w:rPr>
                <w:rFonts w:eastAsia="Times New Roman"/>
                <w:b w:val="0"/>
                <w:color w:val="2C2F34"/>
              </w:rPr>
            </w:pPr>
            <w:r w:rsidRPr="00E41FDE">
              <w:rPr>
                <w:rFonts w:eastAsia="Times New Roman"/>
                <w:b w:val="0"/>
                <w:color w:val="2C2F34"/>
              </w:rPr>
              <w:t>8</w:t>
            </w:r>
          </w:p>
        </w:tc>
        <w:tc>
          <w:tcPr>
            <w:tcW w:w="1985" w:type="dxa"/>
            <w:tcBorders>
              <w:left w:val="single" w:sz="4" w:space="0" w:color="auto"/>
              <w:right w:val="single" w:sz="4" w:space="0" w:color="auto"/>
            </w:tcBorders>
            <w:hideMark/>
          </w:tcPr>
          <w:p w14:paraId="57E185B9"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 xml:space="preserve"> Top sample</w:t>
            </w:r>
          </w:p>
        </w:tc>
        <w:tc>
          <w:tcPr>
            <w:tcW w:w="5485" w:type="dxa"/>
            <w:tcBorders>
              <w:left w:val="single" w:sz="4" w:space="0" w:color="auto"/>
              <w:right w:val="single" w:sz="4" w:space="0" w:color="auto"/>
            </w:tcBorders>
          </w:tcPr>
          <w:p w14:paraId="01D3FBBA" w14:textId="77777777" w:rsidR="00A0298E" w:rsidRPr="00DE1B3D" w:rsidRDefault="00A0298E" w:rsidP="00A0298E">
            <w:pPr>
              <w:jc w:val="both"/>
              <w:cnfStyle w:val="000000000000" w:firstRow="0" w:lastRow="0" w:firstColumn="0" w:lastColumn="0" w:oddVBand="0" w:evenVBand="0" w:oddHBand="0" w:evenHBand="0" w:firstRowFirstColumn="0" w:firstRowLastColumn="0" w:lastRowFirstColumn="0" w:lastRowLastColumn="0"/>
              <w:rPr>
                <w:rFonts w:eastAsia="Times New Roman"/>
                <w:color w:val="2C2F34"/>
              </w:rPr>
            </w:pPr>
            <w:r w:rsidRPr="00DE1B3D">
              <w:rPr>
                <w:rFonts w:eastAsia="Times New Roman"/>
                <w:color w:val="2C2F34"/>
              </w:rPr>
              <w:t>To convince the buyer that the same quality is maintained as in the sample.</w:t>
            </w:r>
          </w:p>
        </w:tc>
      </w:tr>
      <w:tr w:rsidR="00A0298E" w:rsidRPr="00DE1B3D" w14:paraId="52D276FC" w14:textId="77777777" w:rsidTr="00A0298E">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15" w:type="dxa"/>
            <w:tcBorders>
              <w:left w:val="single" w:sz="4" w:space="0" w:color="auto"/>
              <w:right w:val="single" w:sz="4" w:space="0" w:color="auto"/>
            </w:tcBorders>
            <w:hideMark/>
          </w:tcPr>
          <w:p w14:paraId="346E2BC0" w14:textId="77777777" w:rsidR="00A0298E" w:rsidRPr="00E41FDE" w:rsidRDefault="00A0298E" w:rsidP="00A0298E">
            <w:pPr>
              <w:jc w:val="center"/>
              <w:rPr>
                <w:rFonts w:eastAsia="Times New Roman"/>
                <w:b w:val="0"/>
                <w:color w:val="2C2F34"/>
              </w:rPr>
            </w:pPr>
            <w:r w:rsidRPr="00E41FDE">
              <w:rPr>
                <w:rFonts w:eastAsia="Times New Roman"/>
                <w:b w:val="0"/>
                <w:color w:val="2C2F34"/>
              </w:rPr>
              <w:t>9</w:t>
            </w:r>
          </w:p>
        </w:tc>
        <w:tc>
          <w:tcPr>
            <w:tcW w:w="1985" w:type="dxa"/>
            <w:tcBorders>
              <w:left w:val="single" w:sz="4" w:space="0" w:color="auto"/>
              <w:right w:val="single" w:sz="4" w:space="0" w:color="auto"/>
            </w:tcBorders>
            <w:hideMark/>
          </w:tcPr>
          <w:p w14:paraId="019126EA"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 xml:space="preserve"> Shipment Sample</w:t>
            </w:r>
          </w:p>
        </w:tc>
        <w:tc>
          <w:tcPr>
            <w:tcW w:w="5485" w:type="dxa"/>
            <w:tcBorders>
              <w:left w:val="single" w:sz="4" w:space="0" w:color="auto"/>
              <w:right w:val="single" w:sz="4" w:space="0" w:color="auto"/>
            </w:tcBorders>
          </w:tcPr>
          <w:p w14:paraId="388EA165" w14:textId="77777777" w:rsidR="00A0298E" w:rsidRPr="00DE1B3D" w:rsidRDefault="00A0298E" w:rsidP="00A0298E">
            <w:pPr>
              <w:jc w:val="both"/>
              <w:cnfStyle w:val="000000100000" w:firstRow="0" w:lastRow="0" w:firstColumn="0" w:lastColumn="0" w:oddVBand="0" w:evenVBand="0" w:oddHBand="1" w:evenHBand="0" w:firstRowFirstColumn="0" w:firstRowLastColumn="0" w:lastRowFirstColumn="0" w:lastRowLastColumn="0"/>
              <w:rPr>
                <w:rFonts w:eastAsia="Times New Roman"/>
                <w:color w:val="2C2F34"/>
              </w:rPr>
            </w:pPr>
            <w:r w:rsidRPr="00DE1B3D">
              <w:rPr>
                <w:rFonts w:eastAsia="Times New Roman"/>
                <w:color w:val="2C2F34"/>
              </w:rPr>
              <w:t>To satisfy the purchaser that the quality of the product will be maintained to until termination of production.</w:t>
            </w:r>
          </w:p>
        </w:tc>
      </w:tr>
    </w:tbl>
    <w:p w14:paraId="394E9348" w14:textId="77777777" w:rsidR="00A0298E" w:rsidRDefault="00A0298E" w:rsidP="00E20406">
      <w:pPr>
        <w:jc w:val="both"/>
        <w:rPr>
          <w:b/>
          <w:bCs/>
          <w:lang w:val="en-SG"/>
        </w:rPr>
      </w:pPr>
    </w:p>
    <w:p w14:paraId="6188CDCA" w14:textId="3643B785" w:rsidR="00E20406" w:rsidRDefault="00E20406" w:rsidP="00E20406">
      <w:pPr>
        <w:jc w:val="both"/>
        <w:rPr>
          <w:b/>
          <w:bCs/>
          <w:lang w:val="en-SG"/>
        </w:rPr>
      </w:pPr>
      <w:r w:rsidRPr="00E20406">
        <w:rPr>
          <w:b/>
          <w:bCs/>
          <w:lang w:val="en-SG"/>
        </w:rPr>
        <w:t>2.3 Cutting section</w:t>
      </w:r>
    </w:p>
    <w:p w14:paraId="23CF208A" w14:textId="20039BAE" w:rsidR="009A2A5F" w:rsidRPr="00E41FDE" w:rsidRDefault="00E20406" w:rsidP="00E41FDE">
      <w:pPr>
        <w:jc w:val="both"/>
        <w:rPr>
          <w:b/>
          <w:bCs/>
          <w:lang w:val="en-SG"/>
        </w:rPr>
      </w:pPr>
      <w:bookmarkStart w:id="1" w:name="_Hlk86911720"/>
      <w:r w:rsidRPr="000C065D">
        <w:rPr>
          <w:lang w:val="en-SG"/>
        </w:rPr>
        <w:t>Fabric cutting is the process of dividing out pattern parts of garment elements from a fabric lay as per pattern's specified specifications</w:t>
      </w:r>
      <w:bookmarkEnd w:id="1"/>
      <w:r w:rsidR="00766371">
        <w:rPr>
          <w:lang w:val="en-SG"/>
        </w:rPr>
        <w:fldChar w:fldCharType="begin" w:fldLock="1"/>
      </w:r>
      <w:r w:rsidR="008A5C5C">
        <w:rPr>
          <w:lang w:val="en-SG"/>
        </w:rPr>
        <w:instrText>ADDIN CSL_CITATION {"citationItems":[{"id":"ITEM-1","itemData":{"abstract":"Cutting Section in Apparel Industry | Cutting Room Terminology Cutting Section To cut out pattern pieces of garment component as per exact dimension of the pattern from a fabric lay is called fabric cutting. It is totally different from general cutting in which exact dimension is not taken into account. …","container-title":"https://textilestudycenter.com/","id":"ITEM-1","issued":{"date-parts":[["0"]]},"title":"Cutting Section in Apparel Industry | Cutting Room Terminology | Textile Study Center","type":"article-journal"},"uris":["http://www.mendeley.com/documents/?uuid=280a3955-146f-3ee4-b84d-6fd1a9bb46c2"]}],"mendeley":{"formattedCitation":"[11]","plainTextFormattedCitation":"[11]","previouslyFormattedCitation":"[11]"},"properties":{"noteIndex":0},"schema":"https://github.com/citation-style-language/schema/raw/master/csl-citation.json"}</w:instrText>
      </w:r>
      <w:r w:rsidR="00766371">
        <w:rPr>
          <w:lang w:val="en-SG"/>
        </w:rPr>
        <w:fldChar w:fldCharType="separate"/>
      </w:r>
      <w:r w:rsidR="00766371" w:rsidRPr="00766371">
        <w:rPr>
          <w:noProof/>
          <w:lang w:val="en-SG"/>
        </w:rPr>
        <w:t>[11]</w:t>
      </w:r>
      <w:r w:rsidR="00766371">
        <w:rPr>
          <w:lang w:val="en-SG"/>
        </w:rPr>
        <w:fldChar w:fldCharType="end"/>
      </w:r>
      <w:r>
        <w:rPr>
          <w:lang w:val="en-SG"/>
        </w:rPr>
        <w:t>.</w:t>
      </w:r>
      <w:r w:rsidRPr="00E20406">
        <w:rPr>
          <w:lang w:val="en-SG"/>
        </w:rPr>
        <w:t xml:space="preserve"> It's not like common cutting, where the actual dimensions aren't taken into account. The cutting process is the first step in the manufacturing of clothing. Fabric is cut into components (various shapes or patterns) in this procedure. Front, back, sleeve, </w:t>
      </w:r>
      <w:r w:rsidRPr="00E20406">
        <w:rPr>
          <w:lang w:val="en-SG"/>
        </w:rPr>
        <w:lastRenderedPageBreak/>
        <w:t>and collar forms, for example). Multiple layers of fabrics are spread out on a table in mass production, and large amounts of fabric are used. At any given time, the certain quantity of garments are being cut. The term "lay" relates to the fabric stack that has been set out.</w:t>
      </w:r>
    </w:p>
    <w:p w14:paraId="46E5EF87" w14:textId="05EE65AD" w:rsidR="00766371" w:rsidRDefault="00CA5ECD" w:rsidP="00766371">
      <w:pPr>
        <w:jc w:val="both"/>
        <w:rPr>
          <w:b/>
          <w:bCs/>
          <w:lang w:val="en-SG"/>
        </w:rPr>
      </w:pPr>
      <w:r>
        <w:rPr>
          <w:b/>
          <w:bCs/>
          <w:lang w:val="en-SG"/>
        </w:rPr>
        <w:t>2.3.1</w:t>
      </w:r>
      <w:r w:rsidR="00766371" w:rsidRPr="00766371">
        <w:rPr>
          <w:b/>
          <w:bCs/>
          <w:lang w:val="en-SG"/>
        </w:rPr>
        <w:t xml:space="preserve"> Several actions in cutting secti</w:t>
      </w:r>
      <w:r w:rsidR="005369F5">
        <w:rPr>
          <w:b/>
          <w:bCs/>
          <w:lang w:val="en-SG"/>
        </w:rPr>
        <w:t>on</w:t>
      </w:r>
    </w:p>
    <w:p w14:paraId="340CD519" w14:textId="108067CB" w:rsidR="005369F5" w:rsidRPr="00EC4209" w:rsidRDefault="005369F5" w:rsidP="00766371">
      <w:pPr>
        <w:jc w:val="both"/>
        <w:rPr>
          <w:lang w:val="en-SG"/>
        </w:rPr>
      </w:pPr>
      <w:r w:rsidRPr="00EC4209">
        <w:rPr>
          <w:lang w:val="en-SG"/>
        </w:rPr>
        <w:t>There are different types of action needed in the cutting section. All are important in denim textile industry</w:t>
      </w:r>
      <w:r w:rsidR="00EC4209">
        <w:rPr>
          <w:lang w:val="en-SG"/>
        </w:rPr>
        <w:t xml:space="preserve"> when we take this kind of action we increased our production</w:t>
      </w:r>
      <w:r w:rsidR="00EC4209">
        <w:rPr>
          <w:lang w:val="en-SG"/>
        </w:rPr>
        <w:fldChar w:fldCharType="begin" w:fldLock="1"/>
      </w:r>
      <w:r w:rsidR="001B7DB9">
        <w:rPr>
          <w:lang w:val="en-SG"/>
        </w:rPr>
        <w:instrText>ADDIN CSL_CITATION {"citationItems":[{"id":"ITEM-1","itemData":{"URL":"https://www.onlineclothingstudy.com/2015/10/functions-of-cutting-department-in.html","accessed":{"date-parts":[["2021","11","7"]]},"id":"ITEM-1","issued":{"date-parts":[["0"]]},"title":"Functions of Cutting Department in Garment Industry","type":"webpage"},"uris":["http://www.mendeley.com/documents/?uuid=be9d3d0d-c78d-34bf-b5a5-2cd31df8d8a1"]}],"mendeley":{"formattedCitation":"[12]","plainTextFormattedCitation":"[12]","previouslyFormattedCitation":"[12]"},"properties":{"noteIndex":0},"schema":"https://github.com/citation-style-language/schema/raw/master/csl-citation.json"}</w:instrText>
      </w:r>
      <w:r w:rsidR="00EC4209">
        <w:rPr>
          <w:lang w:val="en-SG"/>
        </w:rPr>
        <w:fldChar w:fldCharType="separate"/>
      </w:r>
      <w:r w:rsidR="00EC4209" w:rsidRPr="00EC4209">
        <w:rPr>
          <w:noProof/>
          <w:lang w:val="en-SG"/>
        </w:rPr>
        <w:t>[12]</w:t>
      </w:r>
      <w:r w:rsidR="00EC4209">
        <w:rPr>
          <w:lang w:val="en-SG"/>
        </w:rPr>
        <w:fldChar w:fldCharType="end"/>
      </w:r>
      <w:r w:rsidR="00EC4209">
        <w:rPr>
          <w:lang w:val="en-SG"/>
        </w:rPr>
        <w:t>. All these actions shown in this paper:</w:t>
      </w:r>
    </w:p>
    <w:p w14:paraId="7E22EE3F" w14:textId="19DB621C" w:rsidR="00766371" w:rsidRPr="00766371" w:rsidRDefault="00766371" w:rsidP="00766371">
      <w:pPr>
        <w:jc w:val="both"/>
        <w:rPr>
          <w:b/>
          <w:bCs/>
          <w:lang w:val="en-SG"/>
        </w:rPr>
      </w:pPr>
      <w:r w:rsidRPr="00766371">
        <w:rPr>
          <w:b/>
          <w:bCs/>
          <w:lang w:val="en-SG"/>
        </w:rPr>
        <w:t>2</w:t>
      </w:r>
      <w:r w:rsidR="00CA5ECD">
        <w:rPr>
          <w:b/>
          <w:bCs/>
          <w:lang w:val="en-SG"/>
        </w:rPr>
        <w:t>.3.1</w:t>
      </w:r>
      <w:r w:rsidR="008809E7">
        <w:rPr>
          <w:b/>
          <w:bCs/>
          <w:lang w:val="en-SG"/>
        </w:rPr>
        <w:t>.1</w:t>
      </w:r>
      <w:r w:rsidR="00CA5ECD">
        <w:rPr>
          <w:b/>
          <w:bCs/>
          <w:lang w:val="en-SG"/>
        </w:rPr>
        <w:t xml:space="preserve"> </w:t>
      </w:r>
      <w:r w:rsidRPr="00766371">
        <w:rPr>
          <w:b/>
          <w:bCs/>
          <w:lang w:val="en-SG"/>
        </w:rPr>
        <w:t>Purchase fabric from the fabric store</w:t>
      </w:r>
    </w:p>
    <w:p w14:paraId="4E91F1D0" w14:textId="1D5C9FE4" w:rsidR="00766371" w:rsidRPr="002A7283" w:rsidRDefault="00766371" w:rsidP="002A7283">
      <w:pPr>
        <w:jc w:val="both"/>
        <w:rPr>
          <w:lang w:val="en-SG"/>
        </w:rPr>
      </w:pPr>
      <w:r w:rsidRPr="00766371">
        <w:rPr>
          <w:b/>
          <w:bCs/>
          <w:lang w:val="en-SG"/>
        </w:rPr>
        <w:t xml:space="preserve"> </w:t>
      </w:r>
      <w:r w:rsidRPr="00766371">
        <w:rPr>
          <w:lang w:val="en-SG"/>
        </w:rPr>
        <w:t>The production manager provides the cutting department a cut order. The cutting in-charge develops a fabric requirement sheet or requisition slip for the fabric store to issue fabrics according on the cutting plan.</w:t>
      </w:r>
    </w:p>
    <w:p w14:paraId="031D3D42" w14:textId="499B4C38" w:rsidR="002A7283" w:rsidRPr="001D215D" w:rsidRDefault="00766371" w:rsidP="002A7283">
      <w:pPr>
        <w:rPr>
          <w:color w:val="000000"/>
          <w:shd w:val="clear" w:color="auto" w:fill="EDFAFF"/>
        </w:rPr>
      </w:pPr>
      <w:r w:rsidRPr="001D215D">
        <w:rPr>
          <w:b/>
          <w:bCs/>
          <w:color w:val="000000"/>
        </w:rPr>
        <w:t>2.3</w:t>
      </w:r>
      <w:r w:rsidR="00E41FDE" w:rsidRPr="001D215D">
        <w:rPr>
          <w:b/>
          <w:bCs/>
          <w:color w:val="000000"/>
        </w:rPr>
        <w:t>.1</w:t>
      </w:r>
      <w:r w:rsidR="008809E7" w:rsidRPr="001D215D">
        <w:rPr>
          <w:b/>
          <w:bCs/>
          <w:color w:val="000000"/>
        </w:rPr>
        <w:t>.2</w:t>
      </w:r>
      <w:r w:rsidRPr="001D215D">
        <w:rPr>
          <w:b/>
          <w:bCs/>
          <w:color w:val="000000"/>
        </w:rPr>
        <w:t xml:space="preserve"> Relaxation of fabrics</w:t>
      </w:r>
    </w:p>
    <w:p w14:paraId="64184F5C" w14:textId="75480BAF" w:rsidR="00766371" w:rsidRPr="002A7283" w:rsidRDefault="00766371" w:rsidP="00766371">
      <w:pPr>
        <w:jc w:val="both"/>
        <w:rPr>
          <w:rFonts w:ascii="Open Sans" w:hAnsi="Open Sans" w:cs="Open Sans"/>
          <w:color w:val="000000"/>
          <w:shd w:val="clear" w:color="auto" w:fill="EDFAFF"/>
        </w:rPr>
      </w:pPr>
      <w:r w:rsidRPr="00766371">
        <w:rPr>
          <w:color w:val="000000"/>
        </w:rPr>
        <w:t>Knitted fabrics require relaxation before cutting.</w:t>
      </w:r>
      <w:r w:rsidRPr="00766371">
        <w:rPr>
          <w:color w:val="252525"/>
          <w:shd w:val="clear" w:color="auto" w:fill="FFFFFF"/>
        </w:rPr>
        <w:t xml:space="preserve"> After receiving the fabric from the fabric store, the cutting department opens the fabric from the fabric roll and lays it on the table for relaxation for some hours before cutting. Factories also relax fabric in the fabric store overnight after opening the fabric rolls.</w:t>
      </w:r>
    </w:p>
    <w:p w14:paraId="13A95FDB" w14:textId="146407DE" w:rsidR="00766371" w:rsidRPr="00766371" w:rsidRDefault="00E41FDE" w:rsidP="00766371">
      <w:pPr>
        <w:jc w:val="both"/>
        <w:rPr>
          <w:rFonts w:ascii="Open Sans" w:hAnsi="Open Sans" w:cs="Open Sans"/>
          <w:color w:val="252525"/>
          <w:shd w:val="clear" w:color="auto" w:fill="FFFFFF"/>
        </w:rPr>
      </w:pPr>
      <w:r>
        <w:rPr>
          <w:rFonts w:ascii="Open Sans" w:hAnsi="Open Sans" w:cs="Open Sans"/>
          <w:b/>
          <w:bCs/>
          <w:color w:val="252525"/>
          <w:shd w:val="clear" w:color="auto" w:fill="FFFFFF"/>
        </w:rPr>
        <w:t>2.3.1</w:t>
      </w:r>
      <w:r w:rsidR="008809E7">
        <w:rPr>
          <w:rFonts w:ascii="Open Sans" w:hAnsi="Open Sans" w:cs="Open Sans"/>
          <w:b/>
          <w:bCs/>
          <w:color w:val="252525"/>
          <w:shd w:val="clear" w:color="auto" w:fill="FFFFFF"/>
        </w:rPr>
        <w:t>.3</w:t>
      </w:r>
      <w:r w:rsidR="00766371" w:rsidRPr="00766371">
        <w:rPr>
          <w:rFonts w:ascii="Open Sans" w:hAnsi="Open Sans" w:cs="Open Sans"/>
          <w:b/>
          <w:bCs/>
          <w:color w:val="252525"/>
          <w:shd w:val="clear" w:color="auto" w:fill="FFFFFF"/>
        </w:rPr>
        <w:t xml:space="preserve"> </w:t>
      </w:r>
      <w:r w:rsidR="00766371" w:rsidRPr="00766371">
        <w:rPr>
          <w:b/>
          <w:bCs/>
          <w:lang w:val="en-SG"/>
        </w:rPr>
        <w:t>Cut order planning</w:t>
      </w:r>
    </w:p>
    <w:p w14:paraId="63CF0975" w14:textId="77777777" w:rsidR="00766371" w:rsidRPr="00766371" w:rsidRDefault="00766371" w:rsidP="00766371">
      <w:pPr>
        <w:rPr>
          <w:b/>
          <w:bCs/>
          <w:color w:val="000000" w:themeColor="text1"/>
          <w:lang w:val="en-SG"/>
        </w:rPr>
      </w:pPr>
      <w:r w:rsidRPr="00766371">
        <w:rPr>
          <w:color w:val="000000" w:themeColor="text1"/>
          <w:shd w:val="clear" w:color="auto" w:fill="FFFFFF"/>
        </w:rPr>
        <w:t>The cutting master plans the number of markers they need to prepare, the size combination to be set for each marker and the number of plies to be laid in each marker.</w:t>
      </w:r>
    </w:p>
    <w:p w14:paraId="18AAB07D" w14:textId="2D96FC91" w:rsidR="00766371" w:rsidRPr="00766371" w:rsidRDefault="00E41FDE" w:rsidP="00766371">
      <w:pPr>
        <w:rPr>
          <w:b/>
          <w:bCs/>
          <w:lang w:val="en-SG"/>
        </w:rPr>
      </w:pPr>
      <w:r>
        <w:rPr>
          <w:b/>
          <w:bCs/>
          <w:lang w:val="en-SG"/>
        </w:rPr>
        <w:t>2.3.1</w:t>
      </w:r>
      <w:r w:rsidR="008809E7">
        <w:rPr>
          <w:b/>
          <w:bCs/>
          <w:lang w:val="en-SG"/>
        </w:rPr>
        <w:t>.4</w:t>
      </w:r>
      <w:r w:rsidR="00766371" w:rsidRPr="00766371">
        <w:rPr>
          <w:b/>
          <w:bCs/>
          <w:lang w:val="en-SG"/>
        </w:rPr>
        <w:t xml:space="preserve"> Cloth spreading/layering</w:t>
      </w:r>
    </w:p>
    <w:p w14:paraId="67415CDC" w14:textId="77777777" w:rsidR="00766371" w:rsidRPr="00766371" w:rsidRDefault="00766371" w:rsidP="00766371">
      <w:pPr>
        <w:jc w:val="both"/>
        <w:rPr>
          <w:lang w:val="en-SG"/>
        </w:rPr>
      </w:pPr>
      <w:r w:rsidRPr="00766371">
        <w:rPr>
          <w:lang w:val="en-SG"/>
        </w:rPr>
        <w:t>Multiple layers of fabric are cut at the same time in mass production. As a conclusion, spreaders arrange the fabric on a cutting table in agreement with the total marker length. The layer height is restricted with one inch.</w:t>
      </w:r>
    </w:p>
    <w:p w14:paraId="51945FA1" w14:textId="199CC0A3" w:rsidR="00766371" w:rsidRPr="00766371" w:rsidRDefault="00E41FDE" w:rsidP="00766371">
      <w:pPr>
        <w:jc w:val="both"/>
        <w:rPr>
          <w:lang w:val="en-SG"/>
        </w:rPr>
      </w:pPr>
      <w:r>
        <w:rPr>
          <w:b/>
          <w:bCs/>
          <w:lang w:val="en-SG"/>
        </w:rPr>
        <w:t>2.3.1</w:t>
      </w:r>
      <w:r w:rsidR="008809E7">
        <w:rPr>
          <w:b/>
          <w:bCs/>
          <w:lang w:val="en-SG"/>
        </w:rPr>
        <w:t>.5</w:t>
      </w:r>
      <w:r>
        <w:rPr>
          <w:b/>
          <w:bCs/>
          <w:lang w:val="en-SG"/>
        </w:rPr>
        <w:t xml:space="preserve"> </w:t>
      </w:r>
      <w:r w:rsidR="00766371" w:rsidRPr="00766371">
        <w:rPr>
          <w:b/>
          <w:bCs/>
          <w:lang w:val="en-SG"/>
        </w:rPr>
        <w:t>Planning marker</w:t>
      </w:r>
    </w:p>
    <w:p w14:paraId="4425790E" w14:textId="77777777" w:rsidR="00766371" w:rsidRPr="00766371" w:rsidRDefault="00766371" w:rsidP="00766371">
      <w:pPr>
        <w:rPr>
          <w:color w:val="000000" w:themeColor="text1"/>
          <w:shd w:val="clear" w:color="auto" w:fill="FFFFFF"/>
        </w:rPr>
      </w:pPr>
      <w:r w:rsidRPr="00766371">
        <w:rPr>
          <w:color w:val="000000" w:themeColor="text1"/>
          <w:shd w:val="clear" w:color="auto" w:fill="FFFFFF"/>
        </w:rPr>
        <w:t>The cutting master plans marker ways, marker lengths and the numbers of plies to be laid in each lay.</w:t>
      </w:r>
    </w:p>
    <w:p w14:paraId="6CA1F88E" w14:textId="7203DF5C" w:rsidR="00766371" w:rsidRPr="00766371" w:rsidRDefault="00E41FDE" w:rsidP="00766371">
      <w:pPr>
        <w:rPr>
          <w:rFonts w:ascii="Lato" w:hAnsi="Lato"/>
          <w:color w:val="000000" w:themeColor="text1"/>
          <w:sz w:val="23"/>
          <w:szCs w:val="23"/>
          <w:shd w:val="clear" w:color="auto" w:fill="FFFFFF"/>
        </w:rPr>
      </w:pPr>
      <w:r>
        <w:rPr>
          <w:rFonts w:ascii="Lato" w:hAnsi="Lato"/>
          <w:b/>
          <w:bCs/>
          <w:color w:val="000000" w:themeColor="text1"/>
          <w:sz w:val="23"/>
          <w:szCs w:val="23"/>
          <w:shd w:val="clear" w:color="auto" w:fill="FFFFFF"/>
        </w:rPr>
        <w:t>2.3.1</w:t>
      </w:r>
      <w:r w:rsidR="008809E7">
        <w:rPr>
          <w:rFonts w:ascii="Lato" w:hAnsi="Lato"/>
          <w:b/>
          <w:bCs/>
          <w:color w:val="000000" w:themeColor="text1"/>
          <w:sz w:val="23"/>
          <w:szCs w:val="23"/>
          <w:shd w:val="clear" w:color="auto" w:fill="FFFFFF"/>
        </w:rPr>
        <w:t>.6</w:t>
      </w:r>
      <w:r>
        <w:rPr>
          <w:rFonts w:ascii="Lato" w:hAnsi="Lato"/>
          <w:b/>
          <w:bCs/>
          <w:color w:val="000000" w:themeColor="text1"/>
          <w:sz w:val="23"/>
          <w:szCs w:val="23"/>
          <w:shd w:val="clear" w:color="auto" w:fill="FFFFFF"/>
        </w:rPr>
        <w:t xml:space="preserve"> </w:t>
      </w:r>
      <w:r w:rsidR="00766371" w:rsidRPr="00766371">
        <w:rPr>
          <w:rFonts w:ascii="Lato" w:hAnsi="Lato"/>
          <w:b/>
          <w:bCs/>
          <w:color w:val="000000" w:themeColor="text1"/>
          <w:sz w:val="23"/>
          <w:szCs w:val="23"/>
          <w:shd w:val="clear" w:color="auto" w:fill="FFFFFF"/>
        </w:rPr>
        <w:t>Making marker</w:t>
      </w:r>
    </w:p>
    <w:p w14:paraId="1CC96410" w14:textId="77777777" w:rsidR="00766371" w:rsidRPr="00766371" w:rsidRDefault="00766371" w:rsidP="00766371">
      <w:pPr>
        <w:jc w:val="both"/>
        <w:rPr>
          <w:color w:val="000000" w:themeColor="text1"/>
          <w:lang w:val="en-SG"/>
        </w:rPr>
      </w:pPr>
      <w:r w:rsidRPr="00766371">
        <w:rPr>
          <w:color w:val="000000" w:themeColor="text1"/>
          <w:lang w:val="en-SG"/>
        </w:rPr>
        <w:t>This is the process of sketching out garment patterns on the lay in prepare for cutting the garment components. The marker paper and placed on top of the layer after it has been laminated. Those companies without CAD markers make them by manually with paper patterns.</w:t>
      </w:r>
    </w:p>
    <w:p w14:paraId="751072AE" w14:textId="7F4415C3" w:rsidR="00766371" w:rsidRPr="00766371" w:rsidRDefault="00E41FDE" w:rsidP="00766371">
      <w:pPr>
        <w:jc w:val="both"/>
        <w:rPr>
          <w:b/>
          <w:bCs/>
          <w:color w:val="000000" w:themeColor="text1"/>
          <w:lang w:val="en-SG"/>
        </w:rPr>
      </w:pPr>
      <w:r>
        <w:rPr>
          <w:b/>
          <w:bCs/>
          <w:color w:val="000000" w:themeColor="text1"/>
          <w:lang w:val="en-SG"/>
        </w:rPr>
        <w:t>2.3.1</w:t>
      </w:r>
      <w:r w:rsidR="008809E7">
        <w:rPr>
          <w:b/>
          <w:bCs/>
          <w:color w:val="000000" w:themeColor="text1"/>
          <w:lang w:val="en-SG"/>
        </w:rPr>
        <w:t>.7</w:t>
      </w:r>
      <w:r>
        <w:rPr>
          <w:b/>
          <w:bCs/>
          <w:color w:val="000000" w:themeColor="text1"/>
          <w:lang w:val="en-SG"/>
        </w:rPr>
        <w:t xml:space="preserve"> </w:t>
      </w:r>
      <w:r w:rsidR="00766371" w:rsidRPr="00766371">
        <w:rPr>
          <w:b/>
          <w:bCs/>
          <w:color w:val="000000" w:themeColor="text1"/>
          <w:lang w:val="en-SG"/>
        </w:rPr>
        <w:t>Fabric cutting</w:t>
      </w:r>
    </w:p>
    <w:p w14:paraId="606DC640" w14:textId="583B02FD" w:rsidR="00766371" w:rsidRPr="00766371" w:rsidRDefault="00766371" w:rsidP="008809E7">
      <w:pPr>
        <w:jc w:val="both"/>
        <w:rPr>
          <w:color w:val="000000" w:themeColor="text1"/>
          <w:lang w:val="en-SG"/>
        </w:rPr>
      </w:pPr>
      <w:r w:rsidRPr="00766371">
        <w:rPr>
          <w:color w:val="000000" w:themeColor="text1"/>
          <w:lang w:val="en-SG"/>
        </w:rPr>
        <w:t xml:space="preserve"> Following the formation of the marker, apparel patterns are cut and eliminated from the layer. Fabric layers are cut using a wide range of technologies, namely straight knife cutting, band knife machine cutting, and a computer-contr</w:t>
      </w:r>
      <w:r w:rsidR="008809E7">
        <w:rPr>
          <w:color w:val="000000" w:themeColor="text1"/>
          <w:lang w:val="en-SG"/>
        </w:rPr>
        <w:t>olled automatic cutting machine</w:t>
      </w:r>
    </w:p>
    <w:p w14:paraId="6E5B7C62" w14:textId="53625AD9" w:rsidR="00766371" w:rsidRPr="00766371" w:rsidRDefault="00E41FDE" w:rsidP="00766371">
      <w:pPr>
        <w:rPr>
          <w:b/>
          <w:bCs/>
          <w:color w:val="000000" w:themeColor="text1"/>
          <w:lang w:val="en-SG"/>
        </w:rPr>
      </w:pPr>
      <w:r>
        <w:rPr>
          <w:b/>
          <w:bCs/>
          <w:color w:val="000000" w:themeColor="text1"/>
          <w:lang w:val="en-SG"/>
        </w:rPr>
        <w:lastRenderedPageBreak/>
        <w:t>2.3.1</w:t>
      </w:r>
      <w:r w:rsidR="008809E7">
        <w:rPr>
          <w:b/>
          <w:bCs/>
          <w:color w:val="000000" w:themeColor="text1"/>
          <w:lang w:val="en-SG"/>
        </w:rPr>
        <w:t>.8</w:t>
      </w:r>
      <w:r>
        <w:rPr>
          <w:b/>
          <w:bCs/>
          <w:color w:val="000000" w:themeColor="text1"/>
          <w:lang w:val="en-SG"/>
        </w:rPr>
        <w:t xml:space="preserve"> </w:t>
      </w:r>
      <w:r w:rsidR="00766371" w:rsidRPr="00766371">
        <w:rPr>
          <w:b/>
          <w:bCs/>
          <w:color w:val="000000" w:themeColor="text1"/>
          <w:lang w:val="en-SG"/>
        </w:rPr>
        <w:t>Sorting, bundling, and numbering of garment plies (parts)</w:t>
      </w:r>
    </w:p>
    <w:p w14:paraId="437AEC42" w14:textId="3541EB78" w:rsidR="00766371" w:rsidRPr="00766371" w:rsidRDefault="00766371" w:rsidP="008809E7">
      <w:pPr>
        <w:jc w:val="both"/>
        <w:rPr>
          <w:color w:val="000000" w:themeColor="text1"/>
          <w:lang w:val="en-SG"/>
        </w:rPr>
      </w:pPr>
      <w:r w:rsidRPr="00766371">
        <w:rPr>
          <w:color w:val="000000" w:themeColor="text1"/>
          <w:lang w:val="en-SG"/>
        </w:rPr>
        <w:t xml:space="preserve"> Layers are classified by size and </w:t>
      </w:r>
      <w:r w:rsidR="00EC4209" w:rsidRPr="00766371">
        <w:rPr>
          <w:color w:val="000000" w:themeColor="text1"/>
          <w:lang w:val="en-SG"/>
        </w:rPr>
        <w:t>colour</w:t>
      </w:r>
      <w:r w:rsidRPr="00766371">
        <w:rPr>
          <w:color w:val="000000" w:themeColor="text1"/>
          <w:lang w:val="en-SG"/>
        </w:rPr>
        <w:t xml:space="preserve"> after cutting the fabric. Stickers are being used to number each layer. Before being transferred to the next phase, bundles </w:t>
      </w:r>
      <w:r w:rsidR="008809E7">
        <w:rPr>
          <w:color w:val="000000" w:themeColor="text1"/>
          <w:lang w:val="en-SG"/>
        </w:rPr>
        <w:t>are stored on inventory tables.</w:t>
      </w:r>
    </w:p>
    <w:p w14:paraId="5DC66E33" w14:textId="6FCAD536" w:rsidR="00766371" w:rsidRPr="00766371" w:rsidRDefault="00E41FDE" w:rsidP="00766371">
      <w:pPr>
        <w:rPr>
          <w:b/>
          <w:bCs/>
          <w:color w:val="000000" w:themeColor="text1"/>
          <w:lang w:val="en-SG"/>
        </w:rPr>
      </w:pPr>
      <w:r>
        <w:rPr>
          <w:b/>
          <w:bCs/>
          <w:color w:val="000000" w:themeColor="text1"/>
          <w:lang w:val="en-SG"/>
        </w:rPr>
        <w:t>2.3.1</w:t>
      </w:r>
      <w:r w:rsidR="008809E7">
        <w:rPr>
          <w:b/>
          <w:bCs/>
          <w:color w:val="000000" w:themeColor="text1"/>
          <w:lang w:val="en-SG"/>
        </w:rPr>
        <w:t>.9</w:t>
      </w:r>
      <w:r>
        <w:rPr>
          <w:b/>
          <w:bCs/>
          <w:color w:val="000000" w:themeColor="text1"/>
          <w:lang w:val="en-SG"/>
        </w:rPr>
        <w:t xml:space="preserve"> </w:t>
      </w:r>
      <w:r w:rsidR="00766371" w:rsidRPr="00766371">
        <w:rPr>
          <w:b/>
          <w:bCs/>
          <w:color w:val="000000" w:themeColor="text1"/>
          <w:lang w:val="en-SG"/>
        </w:rPr>
        <w:t>Assessment of cut components</w:t>
      </w:r>
    </w:p>
    <w:p w14:paraId="6E475540" w14:textId="46CF0DC2" w:rsidR="00766371" w:rsidRPr="00766371" w:rsidRDefault="00766371" w:rsidP="002A7283">
      <w:pPr>
        <w:rPr>
          <w:b/>
          <w:bCs/>
          <w:color w:val="000000" w:themeColor="text1"/>
          <w:lang w:val="en-SG"/>
        </w:rPr>
      </w:pPr>
      <w:r w:rsidRPr="00766371">
        <w:rPr>
          <w:color w:val="000000" w:themeColor="text1"/>
          <w:lang w:val="en-SG"/>
        </w:rPr>
        <w:t xml:space="preserve"> To maintain cutting quality, quality testers inspect standard cutting components at random. If any faulty components are identified, they are repaired. Its looks into the specifics of cut part inspection</w:t>
      </w:r>
      <w:r w:rsidR="002A7283">
        <w:rPr>
          <w:b/>
          <w:bCs/>
          <w:color w:val="000000" w:themeColor="text1"/>
          <w:lang w:val="en-SG"/>
        </w:rPr>
        <w:t>.</w:t>
      </w:r>
    </w:p>
    <w:p w14:paraId="5CFB69C6" w14:textId="6C32B15B" w:rsidR="002A7283" w:rsidRDefault="00E41FDE" w:rsidP="00766371">
      <w:pPr>
        <w:jc w:val="both"/>
        <w:rPr>
          <w:b/>
          <w:bCs/>
          <w:color w:val="000000" w:themeColor="text1"/>
          <w:lang w:val="en-SG"/>
        </w:rPr>
      </w:pPr>
      <w:r>
        <w:rPr>
          <w:b/>
          <w:bCs/>
        </w:rPr>
        <w:t>2.3.1</w:t>
      </w:r>
      <w:r w:rsidR="008809E7">
        <w:rPr>
          <w:b/>
          <w:bCs/>
        </w:rPr>
        <w:t>.10</w:t>
      </w:r>
      <w:r>
        <w:rPr>
          <w:b/>
          <w:bCs/>
        </w:rPr>
        <w:t xml:space="preserve"> </w:t>
      </w:r>
      <w:r w:rsidR="00766371" w:rsidRPr="00766371">
        <w:rPr>
          <w:b/>
          <w:bCs/>
          <w:color w:val="000000" w:themeColor="text1"/>
          <w:lang w:val="en-SG"/>
        </w:rPr>
        <w:t>Sorting printed and embroidery panels</w:t>
      </w:r>
    </w:p>
    <w:p w14:paraId="673365B6" w14:textId="5C8E842C" w:rsidR="00766371" w:rsidRPr="008809E7" w:rsidRDefault="00766371" w:rsidP="00766371">
      <w:pPr>
        <w:jc w:val="both"/>
        <w:rPr>
          <w:b/>
          <w:bCs/>
          <w:color w:val="000000" w:themeColor="text1"/>
          <w:lang w:val="en-SG"/>
        </w:rPr>
      </w:pPr>
      <w:r w:rsidRPr="00766371">
        <w:rPr>
          <w:color w:val="000000" w:themeColor="text1"/>
          <w:lang w:val="en-SG"/>
        </w:rPr>
        <w:t>Printing and embroidery were done on cut panels as according to order requirements. After receiving printed and embroidered panels, size sorting is performed. The cutting section regularly double-checks printed and embellished panels.</w:t>
      </w:r>
    </w:p>
    <w:p w14:paraId="39D1F79F" w14:textId="41E0E80A" w:rsidR="00766371" w:rsidRPr="00766371" w:rsidRDefault="00E41FDE" w:rsidP="00766371">
      <w:pPr>
        <w:jc w:val="both"/>
        <w:rPr>
          <w:b/>
          <w:bCs/>
          <w:color w:val="000000" w:themeColor="text1"/>
          <w:lang w:val="en-SG"/>
        </w:rPr>
      </w:pPr>
      <w:r>
        <w:rPr>
          <w:b/>
          <w:bCs/>
          <w:color w:val="000000" w:themeColor="text1"/>
          <w:lang w:val="en-SG"/>
        </w:rPr>
        <w:t>2.3.1</w:t>
      </w:r>
      <w:r w:rsidR="008809E7">
        <w:rPr>
          <w:b/>
          <w:bCs/>
          <w:color w:val="000000" w:themeColor="text1"/>
          <w:lang w:val="en-SG"/>
        </w:rPr>
        <w:t>.11</w:t>
      </w:r>
      <w:r w:rsidR="00766371" w:rsidRPr="00766371">
        <w:rPr>
          <w:b/>
          <w:bCs/>
          <w:color w:val="000000" w:themeColor="text1"/>
          <w:lang w:val="en-SG"/>
        </w:rPr>
        <w:t xml:space="preserve"> Re-cutting panels</w:t>
      </w:r>
    </w:p>
    <w:p w14:paraId="2D04941F" w14:textId="5B0A5888" w:rsidR="00766371" w:rsidRPr="00766371" w:rsidRDefault="00766371" w:rsidP="008809E7">
      <w:pPr>
        <w:jc w:val="both"/>
        <w:rPr>
          <w:color w:val="000000" w:themeColor="text1"/>
          <w:lang w:val="en-SG"/>
        </w:rPr>
      </w:pPr>
      <w:r w:rsidRPr="00766371">
        <w:rPr>
          <w:color w:val="000000" w:themeColor="text1"/>
          <w:lang w:val="en-SG"/>
        </w:rPr>
        <w:t xml:space="preserve"> For garment components that need to be replaced in bundles, re-cutting is done. The sewing department gives out re-cutting requests for faulty garment parts. Block panels cut for the printing and embroidery operations are also re-cut. These panels are reshaped after receiving them f</w:t>
      </w:r>
      <w:r w:rsidR="008809E7">
        <w:rPr>
          <w:color w:val="000000" w:themeColor="text1"/>
          <w:lang w:val="en-SG"/>
        </w:rPr>
        <w:t>rom the printer or embroiderer.</w:t>
      </w:r>
    </w:p>
    <w:p w14:paraId="23B32F8C" w14:textId="549DB977" w:rsidR="00766371" w:rsidRPr="00766371" w:rsidRDefault="00E41FDE" w:rsidP="00766371">
      <w:pPr>
        <w:rPr>
          <w:b/>
          <w:bCs/>
          <w:color w:val="000000" w:themeColor="text1"/>
          <w:lang w:val="en-SG"/>
        </w:rPr>
      </w:pPr>
      <w:r>
        <w:rPr>
          <w:b/>
          <w:bCs/>
          <w:color w:val="000000" w:themeColor="text1"/>
          <w:lang w:val="en-SG"/>
        </w:rPr>
        <w:t>2.3.1</w:t>
      </w:r>
      <w:r w:rsidR="008809E7">
        <w:rPr>
          <w:b/>
          <w:bCs/>
          <w:color w:val="000000" w:themeColor="text1"/>
          <w:lang w:val="en-SG"/>
        </w:rPr>
        <w:t>.12</w:t>
      </w:r>
      <w:r>
        <w:rPr>
          <w:b/>
          <w:bCs/>
          <w:color w:val="000000" w:themeColor="text1"/>
          <w:lang w:val="en-SG"/>
        </w:rPr>
        <w:t xml:space="preserve"> </w:t>
      </w:r>
      <w:r w:rsidR="00766371" w:rsidRPr="00766371">
        <w:rPr>
          <w:b/>
          <w:bCs/>
          <w:color w:val="000000" w:themeColor="text1"/>
          <w:lang w:val="en-SG"/>
        </w:rPr>
        <w:t>Fusing garments component</w:t>
      </w:r>
    </w:p>
    <w:p w14:paraId="36F34408" w14:textId="16750C6C" w:rsidR="008809E7" w:rsidRDefault="00766371" w:rsidP="00FA59E3">
      <w:pPr>
        <w:jc w:val="both"/>
        <w:rPr>
          <w:shd w:val="clear" w:color="auto" w:fill="FFFFFF"/>
        </w:rPr>
      </w:pPr>
      <w:r w:rsidRPr="00766371">
        <w:t>Fusing in garment components is done to stiffen parts of a garment</w:t>
      </w:r>
      <w:r w:rsidRPr="00766371">
        <w:rPr>
          <w:shd w:val="clear" w:color="auto" w:fill="EDFAFF"/>
        </w:rPr>
        <w:t>.</w:t>
      </w:r>
      <w:r w:rsidRPr="00766371">
        <w:rPr>
          <w:shd w:val="clear" w:color="auto" w:fill="FFFFFF"/>
        </w:rPr>
        <w:t xml:space="preserve"> If needed, fusing is done at the cutting section (e.g., fusing of the collar and cuf</w:t>
      </w:r>
      <w:r w:rsidR="00E41FDE">
        <w:rPr>
          <w:shd w:val="clear" w:color="auto" w:fill="FFFFFF"/>
        </w:rPr>
        <w:t>f components of formal shirts).</w:t>
      </w:r>
    </w:p>
    <w:p w14:paraId="236A47DA" w14:textId="77777777" w:rsidR="00A0298E" w:rsidRPr="00A0298E" w:rsidRDefault="00A0298E" w:rsidP="00FA59E3">
      <w:pPr>
        <w:jc w:val="both"/>
        <w:rPr>
          <w:shd w:val="clear" w:color="auto" w:fill="FFFFFF"/>
        </w:rPr>
      </w:pPr>
    </w:p>
    <w:p w14:paraId="70B00D68" w14:textId="2CFF4937" w:rsidR="00FA59E3" w:rsidRDefault="00FA59E3" w:rsidP="00FA59E3">
      <w:pPr>
        <w:jc w:val="both"/>
        <w:rPr>
          <w:b/>
          <w:bCs/>
          <w:color w:val="000000" w:themeColor="text1"/>
          <w:lang w:val="en-SG"/>
        </w:rPr>
      </w:pPr>
      <w:r w:rsidRPr="00FA59E3">
        <w:rPr>
          <w:b/>
          <w:bCs/>
          <w:color w:val="000000" w:themeColor="text1"/>
          <w:lang w:val="en-SG"/>
        </w:rPr>
        <w:t>2.4 Sewing section</w:t>
      </w:r>
    </w:p>
    <w:p w14:paraId="3015D145" w14:textId="2D85AC97" w:rsidR="00E41FDE" w:rsidRPr="00E41FDE" w:rsidRDefault="00FA59E3" w:rsidP="00E41FDE">
      <w:pPr>
        <w:jc w:val="both"/>
        <w:rPr>
          <w:color w:val="000000" w:themeColor="text1"/>
          <w:lang w:val="en-SG"/>
        </w:rPr>
      </w:pPr>
      <w:r w:rsidRPr="00394DE3">
        <w:rPr>
          <w:color w:val="000000" w:themeColor="text1"/>
          <w:lang w:val="en-SG"/>
        </w:rPr>
        <w:t>Sewing is considered as the heart of a garment in the fashion market</w:t>
      </w:r>
      <w:r w:rsidR="00825892">
        <w:rPr>
          <w:color w:val="000000" w:themeColor="text1"/>
          <w:lang w:val="en-SG"/>
        </w:rPr>
        <w:fldChar w:fldCharType="begin" w:fldLock="1"/>
      </w:r>
      <w:r w:rsidR="00FD044A">
        <w:rPr>
          <w:color w:val="000000" w:themeColor="text1"/>
          <w:lang w:val="en-SG"/>
        </w:rPr>
        <w:instrText>ADDIN CSL_CITATION {"citationItems":[{"id":"ITEM-1","itemData":{"author":[{"dropping-particle":"","family":"Profile","given":"S E E","non-dropping-particle":"","parse-names":false,"suffix":""}],"id":"ITEM-1","issue":"May","issued":{"date-parts":[["2015"]]},"title":"Apparel Analysis for Layout Planning in Sewing Section","type":"article-journal"},"uris":["http://www.mendeley.com/documents/?uuid=496606f5-817b-4e9d-a044-6a75d79f817e"]}],"mendeley":{"formattedCitation":"[13]","plainTextFormattedCitation":"[13]","previouslyFormattedCitation":"[13]"},"properties":{"noteIndex":0},"schema":"https://github.com/citation-style-language/schema/raw/master/csl-citation.json"}</w:instrText>
      </w:r>
      <w:r w:rsidR="00825892">
        <w:rPr>
          <w:color w:val="000000" w:themeColor="text1"/>
          <w:lang w:val="en-SG"/>
        </w:rPr>
        <w:fldChar w:fldCharType="separate"/>
      </w:r>
      <w:r w:rsidR="00825892" w:rsidRPr="00825892">
        <w:rPr>
          <w:noProof/>
          <w:color w:val="000000" w:themeColor="text1"/>
          <w:lang w:val="en-SG"/>
        </w:rPr>
        <w:t>[13]</w:t>
      </w:r>
      <w:r w:rsidR="00825892">
        <w:rPr>
          <w:color w:val="000000" w:themeColor="text1"/>
          <w:lang w:val="en-SG"/>
        </w:rPr>
        <w:fldChar w:fldCharType="end"/>
      </w:r>
      <w:r>
        <w:rPr>
          <w:color w:val="000000" w:themeColor="text1"/>
          <w:lang w:val="en-SG"/>
        </w:rPr>
        <w:t xml:space="preserve">. </w:t>
      </w:r>
      <w:r w:rsidRPr="00394DE3">
        <w:rPr>
          <w:color w:val="000000" w:themeColor="text1"/>
          <w:lang w:val="en-SG"/>
        </w:rPr>
        <w:t xml:space="preserve">After receiving all of the garment parts from the define phase, the parts are sewn together using a sewing machine. Sewing Section is a very important department in the </w:t>
      </w:r>
      <w:r>
        <w:rPr>
          <w:color w:val="000000" w:themeColor="text1"/>
          <w:lang w:val="en-SG"/>
        </w:rPr>
        <w:t>denim textile</w:t>
      </w:r>
      <w:r w:rsidRPr="00394DE3">
        <w:rPr>
          <w:color w:val="000000" w:themeColor="text1"/>
          <w:lang w:val="en-SG"/>
        </w:rPr>
        <w:t xml:space="preserve"> industry because it allows the maker to obtain a complete aspect of the garments. </w:t>
      </w:r>
      <w:r w:rsidR="00441904">
        <w:rPr>
          <w:color w:val="000000" w:themeColor="text1"/>
          <w:lang w:val="en-SG"/>
        </w:rPr>
        <w:t xml:space="preserve">In this paper </w:t>
      </w:r>
      <w:r w:rsidRPr="00394DE3">
        <w:rPr>
          <w:color w:val="000000" w:themeColor="text1"/>
          <w:lang w:val="en-SG"/>
        </w:rPr>
        <w:t xml:space="preserve">talk about the most important element of </w:t>
      </w:r>
      <w:r>
        <w:rPr>
          <w:color w:val="000000" w:themeColor="text1"/>
          <w:lang w:val="en-SG"/>
        </w:rPr>
        <w:t>denim</w:t>
      </w:r>
      <w:r w:rsidRPr="00394DE3">
        <w:rPr>
          <w:color w:val="000000" w:themeColor="text1"/>
          <w:lang w:val="en-SG"/>
        </w:rPr>
        <w:t xml:space="preserve"> sewing section inspection.</w:t>
      </w:r>
    </w:p>
    <w:p w14:paraId="7886C032" w14:textId="77777777" w:rsidR="00160711" w:rsidRPr="00160711" w:rsidRDefault="00160711" w:rsidP="00160711">
      <w:pPr>
        <w:rPr>
          <w:b/>
          <w:bCs/>
          <w:color w:val="000000" w:themeColor="text1"/>
          <w:lang w:val="en-SG"/>
        </w:rPr>
      </w:pPr>
      <w:r w:rsidRPr="00160711">
        <w:rPr>
          <w:b/>
          <w:bCs/>
          <w:color w:val="000000" w:themeColor="text1"/>
          <w:lang w:val="en-SG"/>
        </w:rPr>
        <w:t>2.4.1 Inspection of the Sewing Section</w:t>
      </w:r>
    </w:p>
    <w:p w14:paraId="2FE7D66B" w14:textId="0011564A" w:rsidR="00E41FDE" w:rsidRPr="00160711" w:rsidRDefault="00160711" w:rsidP="00160711">
      <w:pPr>
        <w:jc w:val="both"/>
        <w:rPr>
          <w:color w:val="000000" w:themeColor="text1"/>
          <w:lang w:val="en-SG"/>
        </w:rPr>
      </w:pPr>
      <w:r w:rsidRPr="00160711">
        <w:rPr>
          <w:color w:val="000000" w:themeColor="text1"/>
          <w:lang w:val="en-SG"/>
        </w:rPr>
        <w:t>We need to identify a few basic needs that are vital in the denim sewing part for a smooth and perfect sewing operations</w:t>
      </w:r>
      <w:r w:rsidR="00FD044A">
        <w:rPr>
          <w:color w:val="000000" w:themeColor="text1"/>
          <w:lang w:val="en-SG"/>
        </w:rPr>
        <w:fldChar w:fldCharType="begin" w:fldLock="1"/>
      </w:r>
      <w:r w:rsidR="00FD044A">
        <w:rPr>
          <w:color w:val="000000" w:themeColor="text1"/>
          <w:lang w:val="en-SG"/>
        </w:rPr>
        <w:instrText>ADDIN CSL_CITATION {"citationItems":[{"id":"ITEM-1","itemData":{"URL":"http://textilemerchandising.com/sewing-section-inspection-garments/","accessed":{"date-parts":[["2021","11","5"]]},"id":"ITEM-1","issued":{"date-parts":[["0"]]},"title":"Sewing Section Inspection in Garments | Textile Merchandising","type":"webpage"},"uris":["http://www.mendeley.com/documents/?uuid=ff095ba9-ca0b-39bb-afb7-a0a739ceded4"]}],"mendeley":{"formattedCitation":"[14]","plainTextFormattedCitation":"[14]","previouslyFormattedCitation":"[14]"},"properties":{"noteIndex":0},"schema":"https://github.com/citation-style-language/schema/raw/master/csl-citation.json"}</w:instrText>
      </w:r>
      <w:r w:rsidR="00FD044A">
        <w:rPr>
          <w:color w:val="000000" w:themeColor="text1"/>
          <w:lang w:val="en-SG"/>
        </w:rPr>
        <w:fldChar w:fldCharType="separate"/>
      </w:r>
      <w:r w:rsidR="00FD044A" w:rsidRPr="00FD044A">
        <w:rPr>
          <w:noProof/>
          <w:color w:val="000000" w:themeColor="text1"/>
          <w:lang w:val="en-SG"/>
        </w:rPr>
        <w:t>[14]</w:t>
      </w:r>
      <w:r w:rsidR="00FD044A">
        <w:rPr>
          <w:color w:val="000000" w:themeColor="text1"/>
          <w:lang w:val="en-SG"/>
        </w:rPr>
        <w:fldChar w:fldCharType="end"/>
      </w:r>
      <w:r w:rsidRPr="00160711">
        <w:rPr>
          <w:color w:val="000000" w:themeColor="text1"/>
          <w:lang w:val="en-SG"/>
        </w:rPr>
        <w:t>. In general, there are three phases to inspecting the manufacturing part of c</w:t>
      </w:r>
      <w:r w:rsidR="00E41FDE">
        <w:rPr>
          <w:color w:val="000000" w:themeColor="text1"/>
          <w:lang w:val="en-SG"/>
        </w:rPr>
        <w:t xml:space="preserve">lothes. </w:t>
      </w:r>
      <w:r w:rsidR="008809E7">
        <w:rPr>
          <w:color w:val="000000" w:themeColor="text1"/>
          <w:lang w:val="en-SG"/>
        </w:rPr>
        <w:t xml:space="preserve">They are discussed in the following sub-sections: </w:t>
      </w:r>
    </w:p>
    <w:p w14:paraId="765339B4" w14:textId="77777777" w:rsidR="00E41FDE" w:rsidRPr="00E41FDE" w:rsidRDefault="00E41FDE" w:rsidP="00E41FDE">
      <w:pPr>
        <w:shd w:val="clear" w:color="auto" w:fill="FFFFFF"/>
        <w:spacing w:after="0" w:line="240" w:lineRule="auto"/>
        <w:contextualSpacing/>
        <w:jc w:val="both"/>
        <w:textAlignment w:val="baseline"/>
        <w:rPr>
          <w:rFonts w:eastAsia="Times New Roman"/>
          <w:color w:val="000000" w:themeColor="text1"/>
        </w:rPr>
      </w:pPr>
    </w:p>
    <w:p w14:paraId="6A77629F" w14:textId="29CCBDB0" w:rsidR="00160711" w:rsidRPr="00160711" w:rsidRDefault="00160711" w:rsidP="00160711">
      <w:pPr>
        <w:jc w:val="both"/>
        <w:rPr>
          <w:color w:val="000000" w:themeColor="text1"/>
          <w:lang w:val="en-SG"/>
        </w:rPr>
      </w:pPr>
      <w:r w:rsidRPr="00160711">
        <w:rPr>
          <w:b/>
          <w:bCs/>
          <w:color w:val="000000" w:themeColor="text1"/>
          <w:lang w:val="en-SG"/>
        </w:rPr>
        <w:t>2.4.2 Sewing Inspection</w:t>
      </w:r>
    </w:p>
    <w:p w14:paraId="64057DFD" w14:textId="5B81E891" w:rsidR="00B72523" w:rsidRPr="00160711" w:rsidRDefault="00160711" w:rsidP="00B72523">
      <w:pPr>
        <w:contextualSpacing/>
        <w:jc w:val="both"/>
        <w:rPr>
          <w:color w:val="000000" w:themeColor="text1"/>
          <w:lang w:val="en-SG"/>
        </w:rPr>
      </w:pPr>
      <w:r w:rsidRPr="00160711">
        <w:rPr>
          <w:color w:val="000000" w:themeColor="text1"/>
          <w:lang w:val="en-SG"/>
        </w:rPr>
        <w:t>No needle holes should be seen.</w:t>
      </w:r>
      <w:r w:rsidR="00B72523" w:rsidRPr="00B72523">
        <w:rPr>
          <w:color w:val="000000" w:themeColor="text1"/>
          <w:lang w:val="en-SG"/>
        </w:rPr>
        <w:t xml:space="preserve"> </w:t>
      </w:r>
      <w:r w:rsidR="00B72523" w:rsidRPr="00160711">
        <w:rPr>
          <w:color w:val="000000" w:themeColor="text1"/>
          <w:lang w:val="en-SG"/>
        </w:rPr>
        <w:t>Only defective stitches, such as slipped stitches, staggered sewing, and asymmetrical stitches, should be visible.</w:t>
      </w:r>
      <w:r w:rsidR="00B72523" w:rsidRPr="00B72523">
        <w:rPr>
          <w:color w:val="000000" w:themeColor="text1"/>
          <w:lang w:val="en-SG"/>
        </w:rPr>
        <w:t xml:space="preserve"> </w:t>
      </w:r>
      <w:r w:rsidR="00B72523" w:rsidRPr="00160711">
        <w:rPr>
          <w:color w:val="000000" w:themeColor="text1"/>
          <w:lang w:val="en-SG"/>
        </w:rPr>
        <w:t>It's better to avoid puckering at the seams.</w:t>
      </w:r>
    </w:p>
    <w:p w14:paraId="1758E72A" w14:textId="76B789F5" w:rsidR="00E41FDE" w:rsidRDefault="00B72523" w:rsidP="008809E7">
      <w:pPr>
        <w:contextualSpacing/>
        <w:jc w:val="both"/>
        <w:rPr>
          <w:color w:val="000000" w:themeColor="text1"/>
          <w:lang w:val="en-SG"/>
        </w:rPr>
      </w:pPr>
      <w:r w:rsidRPr="00160711">
        <w:rPr>
          <w:color w:val="000000" w:themeColor="text1"/>
          <w:lang w:val="en-SG"/>
        </w:rPr>
        <w:lastRenderedPageBreak/>
        <w:t xml:space="preserve">The density of the stitches should be </w:t>
      </w:r>
      <w:r w:rsidR="00441904" w:rsidRPr="00160711">
        <w:rPr>
          <w:color w:val="000000" w:themeColor="text1"/>
          <w:lang w:val="en-SG"/>
        </w:rPr>
        <w:t>comparable. Uneven</w:t>
      </w:r>
      <w:r w:rsidRPr="00160711">
        <w:rPr>
          <w:color w:val="000000" w:themeColor="text1"/>
          <w:lang w:val="en-SG"/>
        </w:rPr>
        <w:t xml:space="preserve"> stitch length should be </w:t>
      </w:r>
      <w:r w:rsidR="0029754C" w:rsidRPr="00160711">
        <w:rPr>
          <w:color w:val="000000" w:themeColor="text1"/>
          <w:lang w:val="en-SG"/>
        </w:rPr>
        <w:t>minimized. A</w:t>
      </w:r>
      <w:r w:rsidRPr="00160711">
        <w:rPr>
          <w:color w:val="000000" w:themeColor="text1"/>
          <w:lang w:val="en-SG"/>
        </w:rPr>
        <w:t xml:space="preserve"> spot of oil or an uneven sti</w:t>
      </w:r>
      <w:r w:rsidR="008809E7">
        <w:rPr>
          <w:color w:val="000000" w:themeColor="text1"/>
          <w:lang w:val="en-SG"/>
        </w:rPr>
        <w:t>tch length should be inspected.</w:t>
      </w:r>
    </w:p>
    <w:p w14:paraId="7A34844C" w14:textId="77777777" w:rsidR="008809E7" w:rsidRPr="008809E7" w:rsidRDefault="008809E7" w:rsidP="008809E7">
      <w:pPr>
        <w:contextualSpacing/>
        <w:jc w:val="both"/>
        <w:rPr>
          <w:color w:val="000000" w:themeColor="text1"/>
          <w:lang w:val="en-SG"/>
        </w:rPr>
      </w:pPr>
    </w:p>
    <w:p w14:paraId="71B2C43B" w14:textId="7DB63E67" w:rsidR="00160711" w:rsidRDefault="00160711" w:rsidP="00160711">
      <w:pPr>
        <w:jc w:val="both"/>
        <w:rPr>
          <w:rFonts w:ascii="Open Sans" w:hAnsi="Open Sans" w:cs="Open Sans"/>
          <w:b/>
          <w:bCs/>
          <w:color w:val="000000"/>
        </w:rPr>
      </w:pPr>
      <w:r w:rsidRPr="00160711">
        <w:rPr>
          <w:rFonts w:ascii="Open Sans" w:hAnsi="Open Sans" w:cs="Open Sans"/>
          <w:b/>
          <w:bCs/>
          <w:color w:val="000000"/>
        </w:rPr>
        <w:t>2.4.2 Seaming Inspection</w:t>
      </w:r>
    </w:p>
    <w:p w14:paraId="69E5D9F1" w14:textId="3B684A8B" w:rsidR="00EF0324" w:rsidRPr="00EF0324" w:rsidRDefault="00EF0324" w:rsidP="00EF0324">
      <w:pPr>
        <w:contextualSpacing/>
        <w:jc w:val="both"/>
        <w:rPr>
          <w:color w:val="252525"/>
          <w:shd w:val="clear" w:color="auto" w:fill="FFFFFF"/>
        </w:rPr>
      </w:pPr>
      <w:r w:rsidRPr="00EF0324">
        <w:rPr>
          <w:color w:val="000000"/>
        </w:rPr>
        <w:t>Unequal width of seam</w:t>
      </w:r>
      <w:r w:rsidRPr="00EF0324">
        <w:rPr>
          <w:color w:val="000000"/>
          <w:shd w:val="clear" w:color="auto" w:fill="EDFAFF"/>
        </w:rPr>
        <w:t>.</w:t>
      </w:r>
      <w:r w:rsidRPr="00EF0324">
        <w:rPr>
          <w:color w:val="252525"/>
          <w:shd w:val="clear" w:color="auto" w:fill="FFFFFF"/>
        </w:rPr>
        <w:t xml:space="preserve"> Insecure seam</w:t>
      </w:r>
      <w:r>
        <w:rPr>
          <w:color w:val="252525"/>
          <w:shd w:val="clear" w:color="auto" w:fill="FFFFFF"/>
        </w:rPr>
        <w:t>.</w:t>
      </w:r>
      <w:r w:rsidRPr="00EF0324">
        <w:rPr>
          <w:color w:val="252525"/>
          <w:shd w:val="clear" w:color="auto" w:fill="FFFFFF"/>
        </w:rPr>
        <w:t xml:space="preserve"> Miss matching of stripe and checks between two components along seam line. Trapping of foreign materials inside the seam.</w:t>
      </w:r>
      <w:r w:rsidRPr="00EF0324">
        <w:rPr>
          <w:color w:val="000000" w:themeColor="text1"/>
          <w:lang w:val="en-SG"/>
        </w:rPr>
        <w:t xml:space="preserve"> When the fabric's front and back sides aren't the </w:t>
      </w:r>
      <w:r w:rsidR="00441904" w:rsidRPr="00EF0324">
        <w:rPr>
          <w:color w:val="000000" w:themeColor="text1"/>
          <w:lang w:val="en-SG"/>
        </w:rPr>
        <w:t>same</w:t>
      </w:r>
      <w:r w:rsidR="00441904">
        <w:rPr>
          <w:color w:val="000000" w:themeColor="text1"/>
          <w:lang w:val="en-SG"/>
        </w:rPr>
        <w:t>.</w:t>
      </w:r>
      <w:r w:rsidR="00441904" w:rsidRPr="00EF0324">
        <w:rPr>
          <w:color w:val="000000" w:themeColor="text1"/>
          <w:lang w:val="en-SG"/>
        </w:rPr>
        <w:t xml:space="preserve"> Application</w:t>
      </w:r>
      <w:r w:rsidRPr="00EF0324">
        <w:rPr>
          <w:color w:val="000000" w:themeColor="text1"/>
          <w:lang w:val="en-SG"/>
        </w:rPr>
        <w:t xml:space="preserve"> of the improper stitch type or seam type.</w:t>
      </w:r>
    </w:p>
    <w:p w14:paraId="59CBD5E6" w14:textId="130ACAD6" w:rsidR="00B85395" w:rsidRDefault="00EF0324" w:rsidP="008809E7">
      <w:pPr>
        <w:contextualSpacing/>
        <w:jc w:val="both"/>
        <w:rPr>
          <w:color w:val="000000" w:themeColor="text1"/>
          <w:lang w:val="en-SG"/>
        </w:rPr>
      </w:pPr>
      <w:r w:rsidRPr="00EF0324">
        <w:rPr>
          <w:color w:val="000000" w:themeColor="text1"/>
          <w:lang w:val="en-SG"/>
        </w:rPr>
        <w:t>Varia</w:t>
      </w:r>
      <w:r w:rsidR="008809E7">
        <w:rPr>
          <w:color w:val="000000" w:themeColor="text1"/>
          <w:lang w:val="en-SG"/>
        </w:rPr>
        <w:t>tion in shade between stitches.</w:t>
      </w:r>
    </w:p>
    <w:p w14:paraId="66B49B5A" w14:textId="77777777" w:rsidR="008809E7" w:rsidRPr="008809E7" w:rsidRDefault="008809E7" w:rsidP="008809E7">
      <w:pPr>
        <w:contextualSpacing/>
        <w:jc w:val="both"/>
        <w:rPr>
          <w:color w:val="000000" w:themeColor="text1"/>
          <w:lang w:val="en-SG"/>
        </w:rPr>
      </w:pPr>
    </w:p>
    <w:p w14:paraId="2177450D" w14:textId="77777777" w:rsidR="00160711" w:rsidRPr="00160711" w:rsidRDefault="00160711" w:rsidP="00160711">
      <w:pPr>
        <w:jc w:val="both"/>
        <w:rPr>
          <w:b/>
          <w:bCs/>
          <w:color w:val="000000" w:themeColor="text1"/>
          <w:lang w:val="en-SG"/>
        </w:rPr>
      </w:pPr>
      <w:r w:rsidRPr="00160711">
        <w:rPr>
          <w:b/>
          <w:bCs/>
          <w:color w:val="000000" w:themeColor="text1"/>
          <w:lang w:val="en-SG"/>
        </w:rPr>
        <w:t>2.4.3 Assembling Inspection</w:t>
      </w:r>
    </w:p>
    <w:p w14:paraId="42576566" w14:textId="06D15B25" w:rsidR="00160711" w:rsidRPr="008809E7" w:rsidRDefault="00160711" w:rsidP="008809E7">
      <w:pPr>
        <w:contextualSpacing/>
        <w:jc w:val="both"/>
        <w:rPr>
          <w:color w:val="000000" w:themeColor="text1"/>
          <w:lang w:val="en-SG"/>
        </w:rPr>
      </w:pPr>
      <w:r w:rsidRPr="00160711">
        <w:rPr>
          <w:color w:val="000000" w:themeColor="text1"/>
          <w:lang w:val="en-SG"/>
        </w:rPr>
        <w:t xml:space="preserve">Any component that is the wrong size or </w:t>
      </w:r>
      <w:r w:rsidR="00441904" w:rsidRPr="00160711">
        <w:rPr>
          <w:color w:val="000000" w:themeColor="text1"/>
          <w:lang w:val="en-SG"/>
        </w:rPr>
        <w:t>shape. The</w:t>
      </w:r>
      <w:r w:rsidRPr="00160711">
        <w:rPr>
          <w:color w:val="000000" w:themeColor="text1"/>
          <w:lang w:val="en-SG"/>
        </w:rPr>
        <w:t xml:space="preserve"> clothing were the correct </w:t>
      </w:r>
      <w:r w:rsidR="00441904" w:rsidRPr="00160711">
        <w:rPr>
          <w:color w:val="000000" w:themeColor="text1"/>
          <w:lang w:val="en-SG"/>
        </w:rPr>
        <w:t>length. Any</w:t>
      </w:r>
      <w:r w:rsidRPr="00160711">
        <w:rPr>
          <w:color w:val="000000" w:themeColor="text1"/>
          <w:lang w:val="en-SG"/>
        </w:rPr>
        <w:t xml:space="preserve"> design in clothes is </w:t>
      </w:r>
      <w:r w:rsidR="00441904" w:rsidRPr="00160711">
        <w:rPr>
          <w:color w:val="000000" w:themeColor="text1"/>
          <w:lang w:val="en-SG"/>
        </w:rPr>
        <w:t>ignored. Any</w:t>
      </w:r>
      <w:r w:rsidRPr="00160711">
        <w:rPr>
          <w:color w:val="000000" w:themeColor="text1"/>
          <w:lang w:val="en-SG"/>
        </w:rPr>
        <w:t xml:space="preserve"> component in a garment that is not properly </w:t>
      </w:r>
      <w:r w:rsidR="00441904" w:rsidRPr="00160711">
        <w:rPr>
          <w:color w:val="000000" w:themeColor="text1"/>
          <w:lang w:val="en-SG"/>
        </w:rPr>
        <w:t>situated. Incorrect</w:t>
      </w:r>
      <w:r w:rsidRPr="00160711">
        <w:rPr>
          <w:color w:val="000000" w:themeColor="text1"/>
          <w:lang w:val="en-SG"/>
        </w:rPr>
        <w:t xml:space="preserve"> interlining placement and </w:t>
      </w:r>
      <w:r w:rsidR="00441904" w:rsidRPr="00160711">
        <w:rPr>
          <w:color w:val="000000" w:themeColor="text1"/>
          <w:lang w:val="en-SG"/>
        </w:rPr>
        <w:t>fusing. Variation</w:t>
      </w:r>
      <w:r w:rsidRPr="00160711">
        <w:rPr>
          <w:color w:val="000000" w:themeColor="text1"/>
          <w:lang w:val="en-SG"/>
        </w:rPr>
        <w:t xml:space="preserve"> in shade from one component to the next.</w:t>
      </w:r>
    </w:p>
    <w:p w14:paraId="785CE1F8" w14:textId="77777777" w:rsidR="008809E7" w:rsidRDefault="008809E7" w:rsidP="00795475">
      <w:pPr>
        <w:rPr>
          <w:b/>
          <w:bCs/>
          <w:lang w:val="en-SG"/>
        </w:rPr>
      </w:pPr>
    </w:p>
    <w:p w14:paraId="6786B8E8" w14:textId="15256EA6" w:rsidR="00795475" w:rsidRDefault="00795475" w:rsidP="00795475">
      <w:pPr>
        <w:rPr>
          <w:b/>
          <w:bCs/>
          <w:lang w:val="en-SG"/>
        </w:rPr>
      </w:pPr>
      <w:r w:rsidRPr="00795475">
        <w:rPr>
          <w:b/>
          <w:bCs/>
          <w:lang w:val="en-SG"/>
        </w:rPr>
        <w:t xml:space="preserve">2.5 </w:t>
      </w:r>
      <w:r w:rsidR="00A0298E">
        <w:rPr>
          <w:b/>
          <w:bCs/>
          <w:lang w:val="en-SG"/>
        </w:rPr>
        <w:t xml:space="preserve">Denim </w:t>
      </w:r>
      <w:r w:rsidRPr="00795475">
        <w:rPr>
          <w:b/>
          <w:bCs/>
          <w:lang w:val="en-SG"/>
        </w:rPr>
        <w:t>Washing</w:t>
      </w:r>
    </w:p>
    <w:p w14:paraId="2D17DB88" w14:textId="71CF4580" w:rsidR="00E41FDE" w:rsidRPr="008809E7" w:rsidRDefault="00795475" w:rsidP="008809E7">
      <w:pPr>
        <w:jc w:val="both"/>
        <w:rPr>
          <w:lang w:val="en-SG"/>
        </w:rPr>
      </w:pPr>
      <w:r w:rsidRPr="00D80A04">
        <w:rPr>
          <w:lang w:val="en-SG"/>
        </w:rPr>
        <w:t xml:space="preserve">In the </w:t>
      </w:r>
      <w:r>
        <w:rPr>
          <w:lang w:val="en-SG"/>
        </w:rPr>
        <w:t>denim</w:t>
      </w:r>
      <w:r w:rsidRPr="00D80A04">
        <w:rPr>
          <w:lang w:val="en-SG"/>
        </w:rPr>
        <w:t xml:space="preserve"> sector, the garment was a new technique</w:t>
      </w:r>
      <w:r w:rsidR="00B72523">
        <w:rPr>
          <w:lang w:val="en-SG"/>
        </w:rPr>
        <w:fldChar w:fldCharType="begin" w:fldLock="1"/>
      </w:r>
      <w:r w:rsidR="00B72523">
        <w:rPr>
          <w:lang w:val="en-SG"/>
        </w:rPr>
        <w:instrText>ADDIN CSL_CITATION {"citationItems":[{"id":"ITEM-1","itemData":{"DOI":"10.1007/S12221-017-6757-Z","ISSN":"1875-0052","abstract":"Curcuma powder was used to dye cotton and polyamide 6,6 fabrics in order to produce textile-based optical pH sensors. Both fabrics showed a bright yellow color after dyeing and demonstrated color changes (towards red) when contacted with basic solutions. Color change and sensitivity differ for cotton and for polyamide. Curcuma-dyed cotton shows color changes in particular in the range of pH between 6.5 and 8.5, whilst curcuma-dyed polyamide shows a wider pH range: from 8.5 to 13.0. The stability of pH sensing to washing was evaluated. Three different kinds of washing agents were used in order to simulate the real life conditions of a garment or a cloth. Standard test methods were used when available for washing tests. The pH sensing of the curcuma-dyed fabrics demonstrated an excellent fastness to all kinds of washing. Ionic strength of the solution does not affect the color changes. Moreover, color reversibility of the fabrics was proven, too. Color change and reversibility of the fabrics was assessed by an UV-visible spectrophotometer. Spectral changes were observed at 540 nm for curcuma-dyed cotton, and at 487 and 574 nm for polyamide.","author":[{"dropping-particle":"","family":"Giachet","given":"Francesca Truffa","non-dropping-particle":"","parse-names":false,"suffix":""},{"dropping-particle":"","family":"Vineis","given":"Claudia","non-dropping-particle":"","parse-names":false,"suffix":""},{"dropping-particle":"","family":"Sanchez Ramirez","given":"Diego Omar","non-dropping-particle":"","parse-names":false,"suffix":""},{"dropping-particle":"","family":"Carletto","given":"Riccardo Andrea","non-dropping-particle":"","parse-names":false,"suffix":""},{"dropping-particle":"","family":"Varesano","given":"Alessio","non-dropping-particle":"","parse-names":false,"suffix":""},{"dropping-particle":"","family":"Mazzuchetti","given":"Giorgio","non-dropping-particle":"","parse-names":false,"suffix":""}],"container-title":"Fibers and Polymers 2017 18:4","id":"ITEM-1","issue":"4","issued":{"date-parts":[["2017","5","4"]]},"page":"720-730","publisher":"Springer","title":"Reversible and washing resistant textile-based optical pH sensors by dyeing fabrics with curcuma","type":"article-journal","volume":"18"},"uris":["http://www.mendeley.com/documents/?uuid=3f56e093-917d-3aaa-b32b-31bc7b2cd6a2"]}],"mendeley":{"formattedCitation":"[15]","plainTextFormattedCitation":"[15]","previouslyFormattedCitation":"[15]"},"properties":{"noteIndex":0},"schema":"https://github.com/citation-style-language/schema/raw/master/csl-citation.json"}</w:instrText>
      </w:r>
      <w:r w:rsidR="00B72523">
        <w:rPr>
          <w:lang w:val="en-SG"/>
        </w:rPr>
        <w:fldChar w:fldCharType="separate"/>
      </w:r>
      <w:r w:rsidR="00B72523" w:rsidRPr="00B72523">
        <w:rPr>
          <w:noProof/>
          <w:lang w:val="en-SG"/>
        </w:rPr>
        <w:t>[15]</w:t>
      </w:r>
      <w:r w:rsidR="00B72523">
        <w:rPr>
          <w:lang w:val="en-SG"/>
        </w:rPr>
        <w:fldChar w:fldCharType="end"/>
      </w:r>
      <w:r>
        <w:rPr>
          <w:lang w:val="en-SG"/>
        </w:rPr>
        <w:t>.</w:t>
      </w:r>
      <w:r w:rsidRPr="00795475">
        <w:rPr>
          <w:lang w:val="en-SG"/>
        </w:rPr>
        <w:t xml:space="preserve"> </w:t>
      </w:r>
      <w:r w:rsidRPr="00D80A04">
        <w:rPr>
          <w:lang w:val="en-SG"/>
        </w:rPr>
        <w:t xml:space="preserve">Normally, the term "washing" means the act of cleansing something. However, in the </w:t>
      </w:r>
      <w:r>
        <w:rPr>
          <w:lang w:val="en-SG"/>
        </w:rPr>
        <w:t xml:space="preserve">denim </w:t>
      </w:r>
      <w:r w:rsidRPr="00D80A04">
        <w:rPr>
          <w:lang w:val="en-SG"/>
        </w:rPr>
        <w:t xml:space="preserve">industry, simply cleaning clothing is not considered a garment wash. </w:t>
      </w:r>
      <w:r>
        <w:rPr>
          <w:lang w:val="en-SG"/>
        </w:rPr>
        <w:t xml:space="preserve">Denim </w:t>
      </w:r>
      <w:r w:rsidRPr="00D80A04">
        <w:rPr>
          <w:lang w:val="en-SG"/>
        </w:rPr>
        <w:t xml:space="preserve"> washing is a technique for adjusting the appearance, comfort, and design of garment</w:t>
      </w:r>
      <w:r>
        <w:rPr>
          <w:lang w:val="en-SG"/>
        </w:rPr>
        <w:t>s</w:t>
      </w:r>
      <w:r w:rsidR="00B85395">
        <w:rPr>
          <w:lang w:val="en-SG"/>
        </w:rPr>
        <w:fldChar w:fldCharType="begin" w:fldLock="1"/>
      </w:r>
      <w:r w:rsidR="00497DDB">
        <w:rPr>
          <w:lang w:val="en-SG"/>
        </w:rPr>
        <w:instrText>ADDIN CSL_CITATION {"citationItems":[{"id":"ITEM-1","itemData":{"URL":"http://textilemerchandising.com/different-types-of-garments-wash/","accessed":{"date-parts":[["2021","11","5"]]},"id":"ITEM-1","issued":{"date-parts":[["0"]]},"title":"Different Types of Garments Wash | Textile Merchandising","type":"webpage"},"uris":["http://www.mendeley.com/documents/?uuid=38f8c646-6a89-34b2-b018-8caa1895220c"]}],"mendeley":{"formattedCitation":"[16]","plainTextFormattedCitation":"[16]","previouslyFormattedCitation":"[16]"},"properties":{"noteIndex":0},"schema":"https://github.com/citation-style-language/schema/raw/master/csl-citation.json"}</w:instrText>
      </w:r>
      <w:r w:rsidR="00B85395">
        <w:rPr>
          <w:lang w:val="en-SG"/>
        </w:rPr>
        <w:fldChar w:fldCharType="separate"/>
      </w:r>
      <w:r w:rsidR="00B85395" w:rsidRPr="00B85395">
        <w:rPr>
          <w:noProof/>
          <w:lang w:val="en-SG"/>
        </w:rPr>
        <w:t>[16]</w:t>
      </w:r>
      <w:r w:rsidR="00B85395">
        <w:rPr>
          <w:lang w:val="en-SG"/>
        </w:rPr>
        <w:fldChar w:fldCharType="end"/>
      </w:r>
      <w:r>
        <w:rPr>
          <w:lang w:val="en-SG"/>
        </w:rPr>
        <w:t xml:space="preserve">. </w:t>
      </w:r>
      <w:r w:rsidRPr="00795475">
        <w:rPr>
          <w:lang w:val="en-SG"/>
        </w:rPr>
        <w:t>Solid coloured clothing and solid printed fabric are subjected to denim washing. N</w:t>
      </w:r>
      <w:r w:rsidR="00441904">
        <w:rPr>
          <w:lang w:val="en-SG"/>
        </w:rPr>
        <w:t>ow a days many</w:t>
      </w:r>
      <w:r w:rsidR="00E41FDE">
        <w:rPr>
          <w:lang w:val="en-SG"/>
        </w:rPr>
        <w:t xml:space="preserve"> </w:t>
      </w:r>
      <w:r w:rsidRPr="00795475">
        <w:rPr>
          <w:lang w:val="en-SG"/>
        </w:rPr>
        <w:t>types and objects of wash used</w:t>
      </w:r>
      <w:r w:rsidR="008809E7">
        <w:rPr>
          <w:lang w:val="en-SG"/>
        </w:rPr>
        <w:t xml:space="preserve"> in the denim textile industry.</w:t>
      </w:r>
    </w:p>
    <w:p w14:paraId="652C7FA3" w14:textId="798B73A6" w:rsidR="00B85395" w:rsidRPr="00264143" w:rsidRDefault="00B85395" w:rsidP="00B85395">
      <w:pPr>
        <w:rPr>
          <w:b/>
          <w:bCs/>
          <w:color w:val="252525"/>
          <w:shd w:val="clear" w:color="auto" w:fill="FFFFFF"/>
        </w:rPr>
      </w:pPr>
      <w:r w:rsidRPr="00264143">
        <w:rPr>
          <w:b/>
          <w:bCs/>
          <w:color w:val="252525"/>
          <w:shd w:val="clear" w:color="auto" w:fill="FFFFFF"/>
        </w:rPr>
        <w:t xml:space="preserve">2.5.1 </w:t>
      </w:r>
      <w:r w:rsidR="00A0298E">
        <w:rPr>
          <w:b/>
          <w:bCs/>
          <w:color w:val="252525"/>
          <w:shd w:val="clear" w:color="auto" w:fill="FFFFFF"/>
        </w:rPr>
        <w:t>Denim</w:t>
      </w:r>
      <w:r w:rsidRPr="00264143">
        <w:rPr>
          <w:b/>
          <w:bCs/>
          <w:color w:val="252525"/>
          <w:shd w:val="clear" w:color="auto" w:fill="FFFFFF"/>
        </w:rPr>
        <w:t xml:space="preserve"> washing object</w:t>
      </w:r>
      <w:r w:rsidR="00441904" w:rsidRPr="00264143">
        <w:rPr>
          <w:b/>
          <w:bCs/>
          <w:color w:val="252525"/>
          <w:shd w:val="clear" w:color="auto" w:fill="FFFFFF"/>
        </w:rPr>
        <w:t xml:space="preserve">ives </w:t>
      </w:r>
    </w:p>
    <w:p w14:paraId="6336990C" w14:textId="7E21B5C7" w:rsidR="00B85395" w:rsidRPr="008809E7" w:rsidRDefault="00441904" w:rsidP="00D96619">
      <w:pPr>
        <w:jc w:val="both"/>
        <w:rPr>
          <w:color w:val="252525"/>
          <w:shd w:val="clear" w:color="auto" w:fill="FFFFFF"/>
        </w:rPr>
      </w:pPr>
      <w:r w:rsidRPr="00441904">
        <w:rPr>
          <w:color w:val="252525"/>
          <w:shd w:val="clear" w:color="auto" w:fill="FFFFFF"/>
        </w:rPr>
        <w:t xml:space="preserve">There are many washing objectives in denim textile </w:t>
      </w:r>
      <w:r w:rsidR="001B7DB9" w:rsidRPr="00441904">
        <w:rPr>
          <w:color w:val="252525"/>
          <w:shd w:val="clear" w:color="auto" w:fill="FFFFFF"/>
        </w:rPr>
        <w:t>industry. All</w:t>
      </w:r>
      <w:r w:rsidRPr="00441904">
        <w:rPr>
          <w:color w:val="252525"/>
          <w:shd w:val="clear" w:color="auto" w:fill="FFFFFF"/>
        </w:rPr>
        <w:t xml:space="preserve"> are necessary for developed and increased the productions.</w:t>
      </w:r>
      <w:r>
        <w:rPr>
          <w:color w:val="252525"/>
          <w:shd w:val="clear" w:color="auto" w:fill="FFFFFF"/>
        </w:rPr>
        <w:t xml:space="preserve"> All are included in this paper such </w:t>
      </w:r>
      <w:r w:rsidR="001B7DB9">
        <w:rPr>
          <w:color w:val="252525"/>
          <w:shd w:val="clear" w:color="auto" w:fill="FFFFFF"/>
        </w:rPr>
        <w:t>as:</w:t>
      </w:r>
      <w:r w:rsidR="001B7DB9" w:rsidRPr="00441904">
        <w:rPr>
          <w:color w:val="252525"/>
          <w:shd w:val="clear" w:color="auto" w:fill="FFFFFF"/>
        </w:rPr>
        <w:t xml:space="preserve"> To</w:t>
      </w:r>
      <w:r w:rsidR="00B85395" w:rsidRPr="00441904">
        <w:rPr>
          <w:color w:val="252525"/>
          <w:shd w:val="clear" w:color="auto" w:fill="FFFFFF"/>
        </w:rPr>
        <w:t xml:space="preserve"> remove filth, dust, and waste from clothes</w:t>
      </w:r>
      <w:r w:rsidR="001B7DB9">
        <w:rPr>
          <w:color w:val="252525"/>
          <w:shd w:val="clear" w:color="auto" w:fill="FFFFFF"/>
        </w:rPr>
        <w:t xml:space="preserve">, </w:t>
      </w:r>
      <w:r w:rsidR="00B85395" w:rsidRPr="00441904">
        <w:rPr>
          <w:color w:val="252525"/>
          <w:shd w:val="clear" w:color="auto" w:fill="FFFFFF"/>
        </w:rPr>
        <w:t>To remove size materials from garments</w:t>
      </w:r>
      <w:r w:rsidR="001B7DB9">
        <w:rPr>
          <w:color w:val="252525"/>
          <w:shd w:val="clear" w:color="auto" w:fill="FFFFFF"/>
        </w:rPr>
        <w:t xml:space="preserve">, </w:t>
      </w:r>
      <w:r w:rsidR="00B85395" w:rsidRPr="00441904">
        <w:rPr>
          <w:color w:val="252525"/>
          <w:shd w:val="clear" w:color="auto" w:fill="FFFFFF"/>
        </w:rPr>
        <w:t>For garments wash shrinkage occurs, so accurate measurement can be found by customers</w:t>
      </w:r>
      <w:r w:rsidR="001B7DB9">
        <w:rPr>
          <w:color w:val="252525"/>
          <w:shd w:val="clear" w:color="auto" w:fill="FFFFFF"/>
        </w:rPr>
        <w:t xml:space="preserve">, </w:t>
      </w:r>
      <w:r w:rsidR="00B85395" w:rsidRPr="00441904">
        <w:rPr>
          <w:color w:val="252525"/>
          <w:shd w:val="clear" w:color="auto" w:fill="FFFFFF"/>
        </w:rPr>
        <w:t xml:space="preserve">Fading effect is varied here by variation of an amount of detergent used, processing time and processing </w:t>
      </w:r>
      <w:r w:rsidR="001B7DB9" w:rsidRPr="00441904">
        <w:rPr>
          <w:color w:val="252525"/>
          <w:shd w:val="clear" w:color="auto" w:fill="FFFFFF"/>
        </w:rPr>
        <w:t>temperature</w:t>
      </w:r>
      <w:r w:rsidR="001B7DB9">
        <w:rPr>
          <w:color w:val="252525"/>
          <w:shd w:val="clear" w:color="auto" w:fill="FFFFFF"/>
        </w:rPr>
        <w:t>,</w:t>
      </w:r>
      <w:r w:rsidR="001B7DB9" w:rsidRPr="00441904">
        <w:rPr>
          <w:color w:val="252525"/>
          <w:shd w:val="clear" w:color="auto" w:fill="FFFFFF"/>
        </w:rPr>
        <w:t xml:space="preserve"> To</w:t>
      </w:r>
      <w:r w:rsidR="00B85395" w:rsidRPr="00441904">
        <w:rPr>
          <w:color w:val="252525"/>
          <w:shd w:val="clear" w:color="auto" w:fill="FFFFFF"/>
        </w:rPr>
        <w:t xml:space="preserve"> increase the brightness of garments</w:t>
      </w:r>
      <w:r w:rsidR="001B7DB9">
        <w:rPr>
          <w:color w:val="252525"/>
          <w:shd w:val="clear" w:color="auto" w:fill="FFFFFF"/>
        </w:rPr>
        <w:t xml:space="preserve">, </w:t>
      </w:r>
      <w:r w:rsidR="00B85395" w:rsidRPr="00441904">
        <w:rPr>
          <w:color w:val="252525"/>
          <w:shd w:val="clear" w:color="auto" w:fill="FFFFFF"/>
        </w:rPr>
        <w:t xml:space="preserve">To increase the smoothness of </w:t>
      </w:r>
      <w:r w:rsidR="001B7DB9" w:rsidRPr="00441904">
        <w:rPr>
          <w:color w:val="252525"/>
          <w:shd w:val="clear" w:color="auto" w:fill="FFFFFF"/>
        </w:rPr>
        <w:t>garments</w:t>
      </w:r>
      <w:r w:rsidR="001B7DB9">
        <w:rPr>
          <w:color w:val="252525"/>
          <w:shd w:val="clear" w:color="auto" w:fill="FFFFFF"/>
        </w:rPr>
        <w:t>,</w:t>
      </w:r>
      <w:r w:rsidR="001B7DB9" w:rsidRPr="00441904">
        <w:rPr>
          <w:color w:val="252525"/>
          <w:shd w:val="clear" w:color="auto" w:fill="FFFFFF"/>
        </w:rPr>
        <w:t xml:space="preserve"> To</w:t>
      </w:r>
      <w:r w:rsidR="00B85395" w:rsidRPr="00441904">
        <w:rPr>
          <w:color w:val="252525"/>
          <w:shd w:val="clear" w:color="auto" w:fill="FFFFFF"/>
        </w:rPr>
        <w:t xml:space="preserve"> change the appearance of garments</w:t>
      </w:r>
      <w:r w:rsidR="001B7DB9">
        <w:rPr>
          <w:color w:val="252525"/>
          <w:shd w:val="clear" w:color="auto" w:fill="FFFFFF"/>
        </w:rPr>
        <w:t xml:space="preserve">, </w:t>
      </w:r>
      <w:r w:rsidR="00B85395" w:rsidRPr="00441904">
        <w:rPr>
          <w:color w:val="252525"/>
          <w:shd w:val="clear" w:color="auto" w:fill="FFFFFF"/>
        </w:rPr>
        <w:t>To make directly wearable after purchase</w:t>
      </w:r>
      <w:r w:rsidR="001B7DB9">
        <w:rPr>
          <w:color w:val="252525"/>
          <w:shd w:val="clear" w:color="auto" w:fill="FFFFFF"/>
        </w:rPr>
        <w:t xml:space="preserve">, </w:t>
      </w:r>
      <w:r w:rsidR="00B85395" w:rsidRPr="00441904">
        <w:rPr>
          <w:color w:val="252525"/>
          <w:shd w:val="clear" w:color="auto" w:fill="FFFFFF"/>
        </w:rPr>
        <w:t>To make garments become soft and handy</w:t>
      </w:r>
      <w:r w:rsidR="001B7DB9">
        <w:rPr>
          <w:color w:val="252525"/>
          <w:shd w:val="clear" w:color="auto" w:fill="FFFFFF"/>
        </w:rPr>
        <w:t xml:space="preserve"> and </w:t>
      </w:r>
      <w:r w:rsidR="00B85395" w:rsidRPr="00441904">
        <w:rPr>
          <w:color w:val="252525"/>
          <w:shd w:val="clear" w:color="auto" w:fill="FFFFFF"/>
        </w:rPr>
        <w:t>To remove harmful materials from garments</w:t>
      </w:r>
      <w:r w:rsidR="001B7DB9">
        <w:rPr>
          <w:color w:val="252525"/>
          <w:shd w:val="clear" w:color="auto" w:fill="FFFFFF"/>
        </w:rPr>
        <w:fldChar w:fldCharType="begin" w:fldLock="1"/>
      </w:r>
      <w:r w:rsidR="00264143">
        <w:rPr>
          <w:color w:val="252525"/>
          <w:shd w:val="clear" w:color="auto" w:fill="FFFFFF"/>
        </w:rPr>
        <w:instrText>ADDIN CSL_CITATION {"citationItems":[{"id":"ITEM-1","itemData":{"URL":"http://textilestorage.blogspot.com/2015/03/garments-washing-objects-of-garment.html","accessed":{"date-parts":[["2021","11","7"]]},"id":"ITEM-1","issued":{"date-parts":[["0"]]},"title":"Garments Washing | The objects of Garment Washing - Textile Storage","type":"webpage"},"uris":["http://www.mendeley.com/documents/?uuid=e7bb7c99-258e-380b-80fb-abb16af093a3"]}],"mendeley":{"formattedCitation":"[17]","plainTextFormattedCitation":"[17]","previouslyFormattedCitation":"[17]"},"properties":{"noteIndex":0},"schema":"https://github.com/citation-style-language/schema/raw/master/csl-citation.json"}</w:instrText>
      </w:r>
      <w:r w:rsidR="001B7DB9">
        <w:rPr>
          <w:color w:val="252525"/>
          <w:shd w:val="clear" w:color="auto" w:fill="FFFFFF"/>
        </w:rPr>
        <w:fldChar w:fldCharType="separate"/>
      </w:r>
      <w:r w:rsidR="001B7DB9" w:rsidRPr="001B7DB9">
        <w:rPr>
          <w:noProof/>
          <w:color w:val="252525"/>
          <w:shd w:val="clear" w:color="auto" w:fill="FFFFFF"/>
        </w:rPr>
        <w:t>[17]</w:t>
      </w:r>
      <w:r w:rsidR="001B7DB9">
        <w:rPr>
          <w:color w:val="252525"/>
          <w:shd w:val="clear" w:color="auto" w:fill="FFFFFF"/>
        </w:rPr>
        <w:fldChar w:fldCharType="end"/>
      </w:r>
      <w:r w:rsidR="00B85395" w:rsidRPr="00441904">
        <w:rPr>
          <w:color w:val="252525"/>
          <w:shd w:val="clear" w:color="auto" w:fill="FFFFFF"/>
        </w:rPr>
        <w:t>.</w:t>
      </w:r>
    </w:p>
    <w:p w14:paraId="6662544E" w14:textId="33B35E74" w:rsidR="00497DDB" w:rsidRPr="00264143" w:rsidRDefault="00497DDB" w:rsidP="00497DDB">
      <w:pPr>
        <w:jc w:val="both"/>
        <w:rPr>
          <w:rFonts w:eastAsia="Times New Roman"/>
          <w:b/>
          <w:bCs/>
          <w:color w:val="222222"/>
          <w:bdr w:val="none" w:sz="0" w:space="0" w:color="auto" w:frame="1"/>
        </w:rPr>
      </w:pPr>
      <w:r w:rsidRPr="00264143">
        <w:rPr>
          <w:rFonts w:eastAsia="Times New Roman"/>
          <w:b/>
          <w:bCs/>
          <w:color w:val="222222"/>
          <w:bdr w:val="none" w:sz="0" w:space="0" w:color="auto" w:frame="1"/>
        </w:rPr>
        <w:t xml:space="preserve">2.5.2 Process Flow Chart of </w:t>
      </w:r>
      <w:r w:rsidR="00A0298E">
        <w:rPr>
          <w:rFonts w:eastAsia="Times New Roman"/>
          <w:b/>
          <w:bCs/>
          <w:color w:val="222222"/>
          <w:bdr w:val="none" w:sz="0" w:space="0" w:color="auto" w:frame="1"/>
        </w:rPr>
        <w:t xml:space="preserve">Denim </w:t>
      </w:r>
      <w:r w:rsidRPr="00264143">
        <w:rPr>
          <w:rFonts w:eastAsia="Times New Roman"/>
          <w:b/>
          <w:bCs/>
          <w:color w:val="222222"/>
          <w:bdr w:val="none" w:sz="0" w:space="0" w:color="auto" w:frame="1"/>
        </w:rPr>
        <w:t>Garments Washing</w:t>
      </w:r>
      <w:r w:rsidR="001B7DB9" w:rsidRPr="00264143">
        <w:rPr>
          <w:rFonts w:eastAsia="Times New Roman"/>
          <w:b/>
          <w:bCs/>
          <w:color w:val="222222"/>
          <w:bdr w:val="none" w:sz="0" w:space="0" w:color="auto" w:frame="1"/>
        </w:rPr>
        <w:t xml:space="preserve"> </w:t>
      </w:r>
    </w:p>
    <w:p w14:paraId="73DC0612" w14:textId="25440E5F" w:rsidR="00497DDB" w:rsidRDefault="001B7DB9" w:rsidP="008809E7">
      <w:pPr>
        <w:jc w:val="both"/>
        <w:rPr>
          <w:rFonts w:eastAsia="Times New Roman"/>
          <w:color w:val="111111"/>
        </w:rPr>
      </w:pPr>
      <w:r w:rsidRPr="00264143">
        <w:rPr>
          <w:rFonts w:eastAsia="Times New Roman"/>
          <w:color w:val="222222"/>
          <w:bdr w:val="none" w:sz="0" w:space="0" w:color="auto" w:frame="1"/>
        </w:rPr>
        <w:t xml:space="preserve">Denim is essential part of </w:t>
      </w:r>
      <w:r w:rsidR="00264143" w:rsidRPr="00264143">
        <w:rPr>
          <w:rFonts w:eastAsia="Times New Roman"/>
          <w:color w:val="222222"/>
          <w:bdr w:val="none" w:sz="0" w:space="0" w:color="auto" w:frame="1"/>
        </w:rPr>
        <w:t>garments. Garments washing has some processes. All the processes are important for denim textile industry</w:t>
      </w:r>
      <w:r w:rsidR="00264143">
        <w:rPr>
          <w:rFonts w:eastAsia="Times New Roman"/>
          <w:color w:val="222222"/>
          <w:bdr w:val="none" w:sz="0" w:space="0" w:color="auto" w:frame="1"/>
        </w:rPr>
        <w:fldChar w:fldCharType="begin" w:fldLock="1"/>
      </w:r>
      <w:r w:rsidR="00851A5E">
        <w:rPr>
          <w:rFonts w:eastAsia="Times New Roman"/>
          <w:color w:val="222222"/>
          <w:bdr w:val="none" w:sz="0" w:space="0" w:color="auto" w:frame="1"/>
        </w:rPr>
        <w:instrText>ADDIN CSL_CITATION {"citationItems":[{"id":"ITEM-1","itemData":{"URL":"https://garmentsmerchandising.com/process-flow-chart-of-garments-washing/","accessed":{"date-parts":[["2021","11","7"]]},"id":"ITEM-1","issued":{"date-parts":[["0"]]},"title":"Garment Washing | Process Flow Chart of Garments Washing - Garments Merchandising","type":"webpage"},"uris":["http://www.mendeley.com/documents/?uuid=bbb8acdb-127f-3e4e-a57d-9cc871ced416"]}],"mendeley":{"formattedCitation":"[18]","plainTextFormattedCitation":"[18]","previouslyFormattedCitation":"[18]"},"properties":{"noteIndex":0},"schema":"https://github.com/citation-style-language/schema/raw/master/csl-citation.json"}</w:instrText>
      </w:r>
      <w:r w:rsidR="00264143">
        <w:rPr>
          <w:rFonts w:eastAsia="Times New Roman"/>
          <w:color w:val="222222"/>
          <w:bdr w:val="none" w:sz="0" w:space="0" w:color="auto" w:frame="1"/>
        </w:rPr>
        <w:fldChar w:fldCharType="separate"/>
      </w:r>
      <w:r w:rsidR="00264143" w:rsidRPr="00264143">
        <w:rPr>
          <w:rFonts w:eastAsia="Times New Roman"/>
          <w:noProof/>
          <w:color w:val="222222"/>
          <w:bdr w:val="none" w:sz="0" w:space="0" w:color="auto" w:frame="1"/>
        </w:rPr>
        <w:t>[18]</w:t>
      </w:r>
      <w:r w:rsidR="00264143">
        <w:rPr>
          <w:rFonts w:eastAsia="Times New Roman"/>
          <w:color w:val="222222"/>
          <w:bdr w:val="none" w:sz="0" w:space="0" w:color="auto" w:frame="1"/>
        </w:rPr>
        <w:fldChar w:fldCharType="end"/>
      </w:r>
      <w:r w:rsidR="00264143" w:rsidRPr="00264143">
        <w:rPr>
          <w:rFonts w:eastAsia="Times New Roman"/>
          <w:color w:val="222222"/>
          <w:bdr w:val="none" w:sz="0" w:space="0" w:color="auto" w:frame="1"/>
        </w:rPr>
        <w:t>. When washing i</w:t>
      </w:r>
      <w:r w:rsidR="008809E7">
        <w:rPr>
          <w:rFonts w:eastAsia="Times New Roman"/>
          <w:color w:val="222222"/>
          <w:bdr w:val="none" w:sz="0" w:space="0" w:color="auto" w:frame="1"/>
        </w:rPr>
        <w:t>s not good then we can’</w:t>
      </w:r>
      <w:r w:rsidR="00264143" w:rsidRPr="00264143">
        <w:rPr>
          <w:rFonts w:eastAsia="Times New Roman"/>
          <w:color w:val="222222"/>
          <w:bdr w:val="none" w:sz="0" w:space="0" w:color="auto" w:frame="1"/>
        </w:rPr>
        <w:t>t good products.</w:t>
      </w:r>
      <w:r w:rsidR="00264143" w:rsidRPr="00264143">
        <w:rPr>
          <w:lang w:val="en-SG"/>
        </w:rPr>
        <w:t xml:space="preserve"> </w:t>
      </w:r>
      <w:r w:rsidR="00497DDB" w:rsidRPr="00264143">
        <w:rPr>
          <w:rFonts w:eastAsia="Times New Roman"/>
          <w:color w:val="111111"/>
        </w:rPr>
        <w:t>Actual process flow chart for garments washing are mentioned in the following</w:t>
      </w:r>
      <w:r w:rsidR="00793196">
        <w:rPr>
          <w:rFonts w:eastAsia="Times New Roman"/>
          <w:color w:val="111111"/>
        </w:rPr>
        <w:t xml:space="preserve"> </w:t>
      </w:r>
    </w:p>
    <w:p w14:paraId="3EE81F04" w14:textId="69FAA163" w:rsidR="00793196" w:rsidRDefault="00793196" w:rsidP="008809E7">
      <w:pPr>
        <w:jc w:val="both"/>
        <w:rPr>
          <w:rFonts w:eastAsia="Times New Roman"/>
          <w:color w:val="111111"/>
        </w:rPr>
      </w:pPr>
    </w:p>
    <w:p w14:paraId="4F0E3100" w14:textId="6E7AA543" w:rsidR="00793196" w:rsidRDefault="00793196" w:rsidP="008809E7">
      <w:pPr>
        <w:jc w:val="both"/>
        <w:rPr>
          <w:rFonts w:eastAsia="Times New Roman"/>
          <w:color w:val="111111"/>
        </w:rPr>
      </w:pPr>
    </w:p>
    <w:p w14:paraId="7222FA7E" w14:textId="71629003" w:rsidR="00793196" w:rsidRPr="008809E7" w:rsidRDefault="00793196" w:rsidP="008809E7">
      <w:pPr>
        <w:jc w:val="both"/>
        <w:rPr>
          <w:lang w:val="en-SG"/>
        </w:rPr>
      </w:pPr>
      <w:r w:rsidRPr="00793196">
        <w:rPr>
          <w:rFonts w:eastAsia="Times New Roman"/>
          <w:b/>
          <w:bCs/>
          <w:color w:val="111111"/>
        </w:rPr>
        <w:t>Table</w:t>
      </w:r>
      <w:r>
        <w:rPr>
          <w:rFonts w:eastAsia="Times New Roman"/>
          <w:b/>
          <w:bCs/>
          <w:color w:val="111111"/>
        </w:rPr>
        <w:t xml:space="preserve"> 2</w:t>
      </w:r>
      <w:r w:rsidRPr="00793196">
        <w:rPr>
          <w:rFonts w:eastAsia="Times New Roman"/>
          <w:b/>
          <w:bCs/>
          <w:color w:val="111111"/>
        </w:rPr>
        <w:t>.</w:t>
      </w:r>
      <w:r>
        <w:rPr>
          <w:rFonts w:eastAsia="Times New Roman"/>
          <w:color w:val="111111"/>
        </w:rPr>
        <w:t xml:space="preserve"> Schematic flow chart of denim washing</w:t>
      </w:r>
    </w:p>
    <w:tbl>
      <w:tblPr>
        <w:tblStyle w:val="TableGrid"/>
        <w:tblW w:w="0" w:type="auto"/>
        <w:tblInd w:w="640" w:type="dxa"/>
        <w:tblLook w:val="04A0" w:firstRow="1" w:lastRow="0" w:firstColumn="1" w:lastColumn="0" w:noHBand="0" w:noVBand="1"/>
      </w:tblPr>
      <w:tblGrid>
        <w:gridCol w:w="8710"/>
      </w:tblGrid>
      <w:tr w:rsidR="008C20CF" w14:paraId="4643DD08" w14:textId="77777777" w:rsidTr="008C20CF">
        <w:tc>
          <w:tcPr>
            <w:tcW w:w="9350" w:type="dxa"/>
          </w:tcPr>
          <w:p w14:paraId="1C8C1D11" w14:textId="2E99E542" w:rsidR="008C20CF" w:rsidRDefault="008C20CF" w:rsidP="008C20CF">
            <w:pPr>
              <w:widowControl w:val="0"/>
              <w:autoSpaceDE w:val="0"/>
              <w:autoSpaceDN w:val="0"/>
              <w:adjustRightInd w:val="0"/>
              <w:jc w:val="center"/>
            </w:pPr>
            <w:r w:rsidRPr="00CE3E46">
              <w:rPr>
                <w:rFonts w:eastAsia="Times New Roman"/>
                <w:color w:val="111111"/>
              </w:rPr>
              <w:lastRenderedPageBreak/>
              <w:t>Garments receive from the sewing department</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Garments sent to the dry process (If there’s any dry process)</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Hand scrapp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Whicker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Tack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Garments sent to the wet process</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Garments loading into the Washing machine (Maintaining wash reference)</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Extract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Dry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Garments sent to the dry process (If there’s needed any more dry process)</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P.Pspray (If the process needed)</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P.P sprayed garments sent to the wet process</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P.P sprayed garments loading into the washing machine</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Washing (Completing rest of the wet process)</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Extract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Dry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Garments sent to the dry process (If there’s needed any more dry process)</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3D (If needed)</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Curing</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Quality check (Q.C)</w:t>
            </w:r>
            <w:r w:rsidRPr="00CE3E46">
              <w:rPr>
                <w:rFonts w:eastAsia="Times New Roman"/>
                <w:color w:val="111111"/>
              </w:rPr>
              <w:br/>
            </w:r>
            <w:r w:rsidRPr="00CE3E46">
              <w:rPr>
                <w:rFonts w:eastAsia="Times New Roman"/>
                <w:b/>
                <w:bCs/>
                <w:color w:val="111111"/>
                <w:bdr w:val="none" w:sz="0" w:space="0" w:color="auto" w:frame="1"/>
              </w:rPr>
              <w:t>↓</w:t>
            </w:r>
            <w:r w:rsidRPr="00CE3E46">
              <w:rPr>
                <w:rFonts w:eastAsia="Times New Roman"/>
                <w:color w:val="111111"/>
              </w:rPr>
              <w:br/>
              <w:t>Send to the finishing</w:t>
            </w:r>
          </w:p>
        </w:tc>
      </w:tr>
    </w:tbl>
    <w:p w14:paraId="7C6730F3" w14:textId="1DCDCABF" w:rsidR="00B85395" w:rsidRDefault="00B85395" w:rsidP="008C20CF">
      <w:pPr>
        <w:widowControl w:val="0"/>
        <w:autoSpaceDE w:val="0"/>
        <w:autoSpaceDN w:val="0"/>
        <w:adjustRightInd w:val="0"/>
        <w:spacing w:line="240" w:lineRule="auto"/>
        <w:ind w:left="640" w:hanging="640"/>
        <w:jc w:val="center"/>
      </w:pPr>
    </w:p>
    <w:p w14:paraId="3BACE68B" w14:textId="3F534E03" w:rsidR="008C20CF" w:rsidRPr="000B0FB2" w:rsidRDefault="008C20CF" w:rsidP="008C20CF">
      <w:pPr>
        <w:jc w:val="both"/>
        <w:rPr>
          <w:b/>
          <w:bCs/>
          <w:lang w:val="en-SG"/>
        </w:rPr>
      </w:pPr>
      <w:r w:rsidRPr="000B0FB2">
        <w:rPr>
          <w:b/>
          <w:bCs/>
          <w:lang w:val="en-SG"/>
        </w:rPr>
        <w:t>2.6 Administration</w:t>
      </w:r>
    </w:p>
    <w:p w14:paraId="201F472F" w14:textId="09A93830" w:rsidR="008C20CF" w:rsidRPr="008C20CF" w:rsidRDefault="008C20CF" w:rsidP="008C20CF">
      <w:pPr>
        <w:tabs>
          <w:tab w:val="left" w:pos="192"/>
        </w:tabs>
        <w:jc w:val="both"/>
        <w:textAlignment w:val="baseline"/>
        <w:rPr>
          <w:lang w:val="en-SG"/>
        </w:rPr>
      </w:pPr>
      <w:r w:rsidRPr="000B0FB2">
        <w:rPr>
          <w:lang w:val="en-SG"/>
        </w:rPr>
        <w:t>As companies increasingly sell services and look for opportunities beyond their home markets, their supply chains become more global</w:t>
      </w:r>
      <w:r>
        <w:rPr>
          <w:lang w:val="en-SG"/>
        </w:rPr>
        <w:fldChar w:fldCharType="begin" w:fldLock="1"/>
      </w:r>
      <w:r>
        <w:rPr>
          <w:lang w:val="en-SG"/>
        </w:rPr>
        <w:instrText>ADDIN CSL_CITATION {"citationItems":[{"id":"ITEM-1","itemData":{"abstract":"— Luckily, the times when we needed to explain why we need a COMPUTER &amp; CAD are history. Manufacturing industry witnessed not only a tremendous modernisation in technology but also adoption of information technology &amp; computer science in massive scale. Automobile and fashion designing companies face significant challenges to remain competitive in today's industry, including supplying innovative collections at the right price, controlling margins, designing personalized garments, enhancing brand image, building customer loyalty and expanding business horizons. To unleash the creativity of the component designers, Computer Aided Design Technology and Automation is being used more and more in mechanical / textile industry (both in automatic and manual machines like power loom and handloom). Today, with the introduction of CAD and its many software capabilities, the possibilities are endless. These challenges can be faced by combining solutions such as CAD/CAM and 3D technologies with Internet tools to provide optimal solutions for meeting all requirements, from collection design to visual merchandising through production. Automation (CAD/CAM) involves all the processes of conceptualizing, designing, analysing, prototyping and actual manufacturing with Computer's assistance. As Automation can be said as \" A process without direct human activity in the process \" , so this paper goes through the need &amp; necessity of computer (CAD/CAM) in mechanical and textile industry &amp; as a helping tool in both industries. In this paper, the detail information of CAD/CAM and effect of Automation is being presented. The functions, applications &amp; the points above, parameters, necessary for new century are discussed.","author":[{"dropping-particle":"","family":"dell","given":"","non-dropping-particle":"","parse-names":false,"suffix":""}],"container-title":"International Journal of Innovative Technology and Exploring Engineering","id":"ITEM-1","issue":"33","issued":{"date-parts":[["2013"]]},"page":"2278-3075","title":"C1082083313","type":"article-journal"},"uris":["http://www.mendeley.com/documents/?uuid=1ab0353b-1d82-4d6f-87eb-1aa4c26132a8"]}],"mendeley":{"formattedCitation":"[19]","plainTextFormattedCitation":"[19]","previouslyFormattedCitation":"[19]"},"properties":{"noteIndex":0},"schema":"https://github.com/citation-style-language/schema/raw/master/csl-citation.json"}</w:instrText>
      </w:r>
      <w:r>
        <w:rPr>
          <w:lang w:val="en-SG"/>
        </w:rPr>
        <w:fldChar w:fldCharType="separate"/>
      </w:r>
      <w:r w:rsidRPr="00691B6D">
        <w:rPr>
          <w:noProof/>
          <w:lang w:val="en-SG"/>
        </w:rPr>
        <w:t>[19]</w:t>
      </w:r>
      <w:r>
        <w:rPr>
          <w:lang w:val="en-SG"/>
        </w:rPr>
        <w:fldChar w:fldCharType="end"/>
      </w:r>
      <w:r>
        <w:rPr>
          <w:lang w:val="en-SG"/>
        </w:rPr>
        <w:t xml:space="preserve">. Product </w:t>
      </w:r>
      <w:r w:rsidRPr="00216EF5">
        <w:rPr>
          <w:lang w:val="en-SG"/>
        </w:rPr>
        <w:t xml:space="preserve">design, for example, traditionally heavily </w:t>
      </w:r>
      <w:r w:rsidRPr="00216EF5">
        <w:rPr>
          <w:lang w:val="en-SG"/>
        </w:rPr>
        <w:lastRenderedPageBreak/>
        <w:t>global inputs, and products are sold around the world. Because of lower labour or material costs in other countries, some manufacturing operations or services may be outsourced. In this section, the current state of the textile industry in various nations has been demonstrated, including Pakistan, India, Vietnam, Taiwan, Thailand, China, and Bangladesh.</w:t>
      </w:r>
      <w:r>
        <w:rPr>
          <w:lang w:val="en-SG"/>
        </w:rPr>
        <w:t xml:space="preserve"> It is important of our denim sector.</w:t>
      </w:r>
    </w:p>
    <w:p w14:paraId="6AFAA8F1" w14:textId="77777777" w:rsidR="008C20CF" w:rsidRPr="00691B6D" w:rsidRDefault="008C20CF" w:rsidP="008C20CF">
      <w:pPr>
        <w:jc w:val="both"/>
        <w:rPr>
          <w:b/>
          <w:bCs/>
          <w:lang w:val="en-SG"/>
        </w:rPr>
      </w:pPr>
      <w:r w:rsidRPr="00691B6D">
        <w:rPr>
          <w:b/>
          <w:bCs/>
          <w:lang w:val="en-SG"/>
        </w:rPr>
        <w:t xml:space="preserve">2.6.1 Management System of a denim industry </w:t>
      </w:r>
    </w:p>
    <w:p w14:paraId="252DCF1F" w14:textId="0D86282B" w:rsidR="00793196" w:rsidRDefault="008C20CF" w:rsidP="00274C08">
      <w:pPr>
        <w:tabs>
          <w:tab w:val="left" w:pos="192"/>
        </w:tabs>
        <w:textAlignment w:val="baseline"/>
        <w:rPr>
          <w:lang w:val="en-SG"/>
        </w:rPr>
      </w:pPr>
      <w:r w:rsidRPr="00691B6D">
        <w:rPr>
          <w:lang w:val="en-SG"/>
        </w:rPr>
        <w:t>Each garment is run by a management committee. The managing director is responsible of that committee, and many executives in various positions assist him. The higher are listed below in order of power and function</w:t>
      </w:r>
      <w:r w:rsidR="00274C08">
        <w:rPr>
          <w:lang w:val="en-SG"/>
        </w:rPr>
        <w:t>.</w:t>
      </w:r>
    </w:p>
    <w:p w14:paraId="43C731FA" w14:textId="77777777" w:rsidR="0031437E" w:rsidRDefault="0031437E" w:rsidP="00274C08">
      <w:pPr>
        <w:tabs>
          <w:tab w:val="left" w:pos="192"/>
        </w:tabs>
        <w:textAlignment w:val="baseline"/>
        <w:rPr>
          <w:lang w:val="en-SG"/>
        </w:rPr>
      </w:pPr>
    </w:p>
    <w:tbl>
      <w:tblPr>
        <w:tblStyle w:val="TableGrid"/>
        <w:tblW w:w="1071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0"/>
      </w:tblGrid>
      <w:tr w:rsidR="00274C08" w14:paraId="170A7F6C" w14:textId="77777777" w:rsidTr="00A51294">
        <w:trPr>
          <w:trHeight w:val="4697"/>
        </w:trPr>
        <w:tc>
          <w:tcPr>
            <w:tcW w:w="10710" w:type="dxa"/>
          </w:tcPr>
          <w:p w14:paraId="74D7042E" w14:textId="7CC2EE68" w:rsidR="00274C08" w:rsidRDefault="0031437E" w:rsidP="00274C08">
            <w:pPr>
              <w:rPr>
                <w:b/>
                <w:bCs/>
              </w:rPr>
            </w:pPr>
            <w:r>
              <w:rPr>
                <w:b/>
                <w:bCs/>
                <w:noProof/>
              </w:rPr>
              <mc:AlternateContent>
                <mc:Choice Requires="wps">
                  <w:drawing>
                    <wp:anchor distT="0" distB="0" distL="114300" distR="114300" simplePos="0" relativeHeight="251752448" behindDoc="0" locked="0" layoutInCell="1" allowOverlap="1" wp14:anchorId="4D059CF2" wp14:editId="78B663C1">
                      <wp:simplePos x="0" y="0"/>
                      <wp:positionH relativeFrom="column">
                        <wp:posOffset>5763895</wp:posOffset>
                      </wp:positionH>
                      <wp:positionV relativeFrom="paragraph">
                        <wp:posOffset>175895</wp:posOffset>
                      </wp:positionV>
                      <wp:extent cx="924560" cy="508000"/>
                      <wp:effectExtent l="0" t="0" r="27940" b="25400"/>
                      <wp:wrapNone/>
                      <wp:docPr id="49" name="Rectangle 49"/>
                      <wp:cNvGraphicFramePr/>
                      <a:graphic xmlns:a="http://schemas.openxmlformats.org/drawingml/2006/main">
                        <a:graphicData uri="http://schemas.microsoft.com/office/word/2010/wordprocessingShape">
                          <wps:wsp>
                            <wps:cNvSpPr/>
                            <wps:spPr>
                              <a:xfrm>
                                <a:off x="0" y="0"/>
                                <a:ext cx="924560"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DF8F8AF" w14:textId="77777777" w:rsidR="00274C08" w:rsidRPr="004E7F93" w:rsidRDefault="00274C08" w:rsidP="00274C08">
                                  <w:pPr>
                                    <w:jc w:val="center"/>
                                    <w:rPr>
                                      <w:lang w:val="en-SG"/>
                                    </w:rPr>
                                  </w:pPr>
                                  <w:r>
                                    <w:rPr>
                                      <w:lang w:val="en-SG"/>
                                    </w:rPr>
                                    <w:t>Production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59CF2" id="Rectangle 49" o:spid="_x0000_s1026" style="position:absolute;margin-left:453.85pt;margin-top:13.85pt;width:72.8pt;height:40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" fillcolor="white [3201]" strokecolor="#70ad47 [3209]" strokeweight="1pt">
                      <v:textbox>
                        <w:txbxContent>
                          <w:p w14:paraId="0DF8F8AF" w14:textId="77777777" w:rsidR="00274C08" w:rsidRPr="004E7F93" w:rsidRDefault="00274C08" w:rsidP="00274C08">
                            <w:pPr>
                              <w:jc w:val="center"/>
                              <w:rPr>
                                <w:lang w:val="en-SG"/>
                              </w:rPr>
                            </w:pPr>
                            <w:r>
                              <w:rPr>
                                <w:lang w:val="en-SG"/>
                              </w:rPr>
                              <w:t>Production Manager</w:t>
                            </w:r>
                          </w:p>
                        </w:txbxContent>
                      </v:textbox>
                    </v:rect>
                  </w:pict>
                </mc:Fallback>
              </mc:AlternateContent>
            </w:r>
            <w:r>
              <w:rPr>
                <w:b/>
                <w:bCs/>
                <w:noProof/>
              </w:rPr>
              <mc:AlternateContent>
                <mc:Choice Requires="wps">
                  <w:drawing>
                    <wp:anchor distT="0" distB="0" distL="114300" distR="114300" simplePos="0" relativeHeight="251746304" behindDoc="0" locked="0" layoutInCell="1" allowOverlap="1" wp14:anchorId="0CC3193F" wp14:editId="4B7AA771">
                      <wp:simplePos x="0" y="0"/>
                      <wp:positionH relativeFrom="column">
                        <wp:posOffset>10795</wp:posOffset>
                      </wp:positionH>
                      <wp:positionV relativeFrom="paragraph">
                        <wp:posOffset>168276</wp:posOffset>
                      </wp:positionV>
                      <wp:extent cx="838200" cy="464820"/>
                      <wp:effectExtent l="0" t="0" r="19050" b="11430"/>
                      <wp:wrapNone/>
                      <wp:docPr id="1" name="Rectangle 1"/>
                      <wp:cNvGraphicFramePr/>
                      <a:graphic xmlns:a="http://schemas.openxmlformats.org/drawingml/2006/main">
                        <a:graphicData uri="http://schemas.microsoft.com/office/word/2010/wordprocessingShape">
                          <wps:wsp>
                            <wps:cNvSpPr/>
                            <wps:spPr>
                              <a:xfrm>
                                <a:off x="0" y="0"/>
                                <a:ext cx="838200" cy="4648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6AC63CD" w14:textId="77777777" w:rsidR="00274C08" w:rsidRPr="00E01E99" w:rsidRDefault="00274C08" w:rsidP="00274C08">
                                  <w:pPr>
                                    <w:jc w:val="center"/>
                                    <w:rPr>
                                      <w:lang w:val="en-SG"/>
                                    </w:rPr>
                                  </w:pPr>
                                  <w:r>
                                    <w:rPr>
                                      <w:lang w:val="en-SG"/>
                                    </w:rPr>
                                    <w:t>Managing Dire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C3193F" id="Rectangle 1" o:spid="_x0000_s1027" style="position:absolute;margin-left:.85pt;margin-top:13.25pt;width:66pt;height:36.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" fillcolor="white [3201]" strokecolor="#70ad47 [3209]" strokeweight="1pt">
                      <v:textbox>
                        <w:txbxContent>
                          <w:p w14:paraId="56AC63CD" w14:textId="77777777" w:rsidR="00274C08" w:rsidRPr="00E01E99" w:rsidRDefault="00274C08" w:rsidP="00274C08">
                            <w:pPr>
                              <w:jc w:val="center"/>
                              <w:rPr>
                                <w:lang w:val="en-SG"/>
                              </w:rPr>
                            </w:pPr>
                            <w:r>
                              <w:rPr>
                                <w:lang w:val="en-SG"/>
                              </w:rPr>
                              <w:t>Managing Director</w:t>
                            </w:r>
                          </w:p>
                        </w:txbxContent>
                      </v:textbox>
                    </v:rect>
                  </w:pict>
                </mc:Fallback>
              </mc:AlternateContent>
            </w:r>
          </w:p>
          <w:p w14:paraId="77C83BC3" w14:textId="39FE6738" w:rsidR="00274C08" w:rsidRDefault="0031437E" w:rsidP="00274C08">
            <w:pPr>
              <w:rPr>
                <w:b/>
                <w:bCs/>
              </w:rPr>
            </w:pPr>
            <w:r>
              <w:rPr>
                <w:b/>
                <w:bCs/>
                <w:noProof/>
              </w:rPr>
              <mc:AlternateContent>
                <mc:Choice Requires="wps">
                  <w:drawing>
                    <wp:anchor distT="0" distB="0" distL="114300" distR="114300" simplePos="0" relativeHeight="251749376" behindDoc="0" locked="0" layoutInCell="1" allowOverlap="1" wp14:anchorId="1F8DAEBB" wp14:editId="32B163E0">
                      <wp:simplePos x="0" y="0"/>
                      <wp:positionH relativeFrom="column">
                        <wp:posOffset>2654935</wp:posOffset>
                      </wp:positionH>
                      <wp:positionV relativeFrom="paragraph">
                        <wp:posOffset>15875</wp:posOffset>
                      </wp:positionV>
                      <wp:extent cx="1036320" cy="480060"/>
                      <wp:effectExtent l="0" t="0" r="11430" b="15240"/>
                      <wp:wrapNone/>
                      <wp:docPr id="10" name="Rectangle 10"/>
                      <wp:cNvGraphicFramePr/>
                      <a:graphic xmlns:a="http://schemas.openxmlformats.org/drawingml/2006/main">
                        <a:graphicData uri="http://schemas.microsoft.com/office/word/2010/wordprocessingShape">
                          <wps:wsp>
                            <wps:cNvSpPr/>
                            <wps:spPr>
                              <a:xfrm>
                                <a:off x="0" y="0"/>
                                <a:ext cx="1036320" cy="4800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1FE925A" w14:textId="77777777" w:rsidR="00274C08" w:rsidRPr="00FA1A8E" w:rsidRDefault="00274C08" w:rsidP="00274C08">
                                  <w:pPr>
                                    <w:jc w:val="center"/>
                                    <w:rPr>
                                      <w:lang w:val="en-SG"/>
                                    </w:rPr>
                                  </w:pPr>
                                  <w:r>
                                    <w:rPr>
                                      <w:lang w:val="en-SG"/>
                                    </w:rPr>
                                    <w:t>Merchandiser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DAEBB" id="Rectangle 10" o:spid="_x0000_s1028" style="position:absolute;margin-left:209.05pt;margin-top:1.25pt;width:81.6pt;height:37.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" fillcolor="white [3201]" strokecolor="#70ad47 [3209]" strokeweight="1pt">
                      <v:textbox>
                        <w:txbxContent>
                          <w:p w14:paraId="11FE925A" w14:textId="77777777" w:rsidR="00274C08" w:rsidRPr="00FA1A8E" w:rsidRDefault="00274C08" w:rsidP="00274C08">
                            <w:pPr>
                              <w:jc w:val="center"/>
                              <w:rPr>
                                <w:lang w:val="en-SG"/>
                              </w:rPr>
                            </w:pPr>
                            <w:r>
                              <w:rPr>
                                <w:lang w:val="en-SG"/>
                              </w:rPr>
                              <w:t>Merchandiser Manager</w:t>
                            </w:r>
                          </w:p>
                        </w:txbxContent>
                      </v:textbox>
                    </v:rect>
                  </w:pict>
                </mc:Fallback>
              </mc:AlternateContent>
            </w:r>
            <w:r>
              <w:rPr>
                <w:b/>
                <w:bCs/>
                <w:noProof/>
              </w:rPr>
              <mc:AlternateContent>
                <mc:Choice Requires="wps">
                  <w:drawing>
                    <wp:anchor distT="0" distB="0" distL="114300" distR="114300" simplePos="0" relativeHeight="251748352" behindDoc="0" locked="0" layoutInCell="1" allowOverlap="1" wp14:anchorId="3A167285" wp14:editId="0EFC86BB">
                      <wp:simplePos x="0" y="0"/>
                      <wp:positionH relativeFrom="column">
                        <wp:posOffset>1435735</wp:posOffset>
                      </wp:positionH>
                      <wp:positionV relativeFrom="paragraph">
                        <wp:posOffset>8255</wp:posOffset>
                      </wp:positionV>
                      <wp:extent cx="742950" cy="464820"/>
                      <wp:effectExtent l="0" t="0" r="19050" b="11430"/>
                      <wp:wrapNone/>
                      <wp:docPr id="8" name="Rectangle 8"/>
                      <wp:cNvGraphicFramePr/>
                      <a:graphic xmlns:a="http://schemas.openxmlformats.org/drawingml/2006/main">
                        <a:graphicData uri="http://schemas.microsoft.com/office/word/2010/wordprocessingShape">
                          <wps:wsp>
                            <wps:cNvSpPr/>
                            <wps:spPr>
                              <a:xfrm>
                                <a:off x="0" y="0"/>
                                <a:ext cx="742950" cy="4648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E413573" w14:textId="77777777" w:rsidR="00274C08" w:rsidRPr="0034078E" w:rsidRDefault="00274C08" w:rsidP="00274C08">
                                  <w:pPr>
                                    <w:jc w:val="center"/>
                                    <w:rPr>
                                      <w:lang w:val="en-SG"/>
                                    </w:rPr>
                                  </w:pPr>
                                  <w:r>
                                    <w:rPr>
                                      <w:lang w:val="en-SG"/>
                                    </w:rPr>
                                    <w:t>General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167285" id="Rectangle 8" o:spid="_x0000_s1029" style="position:absolute;margin-left:113.05pt;margin-top:.65pt;width:58.5pt;height:36.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" fillcolor="white [3201]" strokecolor="#70ad47 [3209]" strokeweight="1pt">
                      <v:textbox>
                        <w:txbxContent>
                          <w:p w14:paraId="6E413573" w14:textId="77777777" w:rsidR="00274C08" w:rsidRPr="0034078E" w:rsidRDefault="00274C08" w:rsidP="00274C08">
                            <w:pPr>
                              <w:jc w:val="center"/>
                              <w:rPr>
                                <w:lang w:val="en-SG"/>
                              </w:rPr>
                            </w:pPr>
                            <w:r>
                              <w:rPr>
                                <w:lang w:val="en-SG"/>
                              </w:rPr>
                              <w:t>General Manager</w:t>
                            </w:r>
                          </w:p>
                        </w:txbxContent>
                      </v:textbox>
                    </v:rect>
                  </w:pict>
                </mc:Fallback>
              </mc:AlternateContent>
            </w:r>
            <w:r w:rsidR="00A51294">
              <w:rPr>
                <w:b/>
                <w:bCs/>
                <w:noProof/>
              </w:rPr>
              <mc:AlternateContent>
                <mc:Choice Requires="wps">
                  <w:drawing>
                    <wp:anchor distT="0" distB="0" distL="114300" distR="114300" simplePos="0" relativeHeight="251750400" behindDoc="0" locked="0" layoutInCell="1" allowOverlap="1" wp14:anchorId="495871F9" wp14:editId="5029ADB9">
                      <wp:simplePos x="0" y="0"/>
                      <wp:positionH relativeFrom="column">
                        <wp:posOffset>4267200</wp:posOffset>
                      </wp:positionH>
                      <wp:positionV relativeFrom="paragraph">
                        <wp:posOffset>40640</wp:posOffset>
                      </wp:positionV>
                      <wp:extent cx="1037151" cy="491881"/>
                      <wp:effectExtent l="0" t="0" r="10795" b="22860"/>
                      <wp:wrapNone/>
                      <wp:docPr id="12" name="Rectangle 12"/>
                      <wp:cNvGraphicFramePr/>
                      <a:graphic xmlns:a="http://schemas.openxmlformats.org/drawingml/2006/main">
                        <a:graphicData uri="http://schemas.microsoft.com/office/word/2010/wordprocessingShape">
                          <wps:wsp>
                            <wps:cNvSpPr/>
                            <wps:spPr>
                              <a:xfrm>
                                <a:off x="0" y="0"/>
                                <a:ext cx="1037151" cy="491881"/>
                              </a:xfrm>
                              <a:prstGeom prst="rect">
                                <a:avLst/>
                              </a:prstGeom>
                            </wps:spPr>
                            <wps:style>
                              <a:lnRef idx="2">
                                <a:schemeClr val="accent6"/>
                              </a:lnRef>
                              <a:fillRef idx="1">
                                <a:schemeClr val="lt1"/>
                              </a:fillRef>
                              <a:effectRef idx="0">
                                <a:schemeClr val="accent6"/>
                              </a:effectRef>
                              <a:fontRef idx="minor">
                                <a:schemeClr val="dk1"/>
                              </a:fontRef>
                            </wps:style>
                            <wps:txbx>
                              <w:txbxContent>
                                <w:p w14:paraId="2369195C" w14:textId="77777777" w:rsidR="00274C08" w:rsidRPr="00FA1A8E" w:rsidRDefault="00274C08" w:rsidP="00274C08">
                                  <w:pPr>
                                    <w:jc w:val="center"/>
                                    <w:rPr>
                                      <w:lang w:val="en-SG"/>
                                    </w:rPr>
                                  </w:pPr>
                                  <w:r>
                                    <w:rPr>
                                      <w:lang w:val="en-SG"/>
                                    </w:rPr>
                                    <w:t>Merchandi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871F9" id="Rectangle 12" o:spid="_x0000_s1030" style="position:absolute;margin-left:336pt;margin-top:3.2pt;width:81.65pt;height:38.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" fillcolor="white [3201]" strokecolor="#70ad47 [3209]" strokeweight="1pt">
                      <v:textbox>
                        <w:txbxContent>
                          <w:p w14:paraId="2369195C" w14:textId="77777777" w:rsidR="00274C08" w:rsidRPr="00FA1A8E" w:rsidRDefault="00274C08" w:rsidP="00274C08">
                            <w:pPr>
                              <w:jc w:val="center"/>
                              <w:rPr>
                                <w:lang w:val="en-SG"/>
                              </w:rPr>
                            </w:pPr>
                            <w:r>
                              <w:rPr>
                                <w:lang w:val="en-SG"/>
                              </w:rPr>
                              <w:t>Merchandiser</w:t>
                            </w:r>
                          </w:p>
                        </w:txbxContent>
                      </v:textbox>
                    </v:rect>
                  </w:pict>
                </mc:Fallback>
              </mc:AlternateContent>
            </w:r>
          </w:p>
          <w:p w14:paraId="57A9AD23" w14:textId="1AA40BA3" w:rsidR="00274C08" w:rsidRDefault="0031437E" w:rsidP="00274C08">
            <w:pPr>
              <w:rPr>
                <w:b/>
                <w:bCs/>
              </w:rPr>
            </w:pPr>
            <w:r>
              <w:rPr>
                <w:b/>
                <w:bCs/>
                <w:noProof/>
              </w:rPr>
              <mc:AlternateContent>
                <mc:Choice Requires="wps">
                  <w:drawing>
                    <wp:anchor distT="0" distB="0" distL="114300" distR="114300" simplePos="0" relativeHeight="251764736" behindDoc="0" locked="0" layoutInCell="1" allowOverlap="1" wp14:anchorId="62662E70" wp14:editId="34E4E9D4">
                      <wp:simplePos x="0" y="0"/>
                      <wp:positionH relativeFrom="column">
                        <wp:posOffset>881380</wp:posOffset>
                      </wp:positionH>
                      <wp:positionV relativeFrom="paragraph">
                        <wp:posOffset>64135</wp:posOffset>
                      </wp:positionV>
                      <wp:extent cx="527050" cy="8255"/>
                      <wp:effectExtent l="0" t="76200" r="25400" b="86995"/>
                      <wp:wrapNone/>
                      <wp:docPr id="7" name="Straight Arrow Connector 7"/>
                      <wp:cNvGraphicFramePr/>
                      <a:graphic xmlns:a="http://schemas.openxmlformats.org/drawingml/2006/main">
                        <a:graphicData uri="http://schemas.microsoft.com/office/word/2010/wordprocessingShape">
                          <wps:wsp>
                            <wps:cNvCnPr/>
                            <wps:spPr>
                              <a:xfrm flipV="1">
                                <a:off x="0" y="0"/>
                                <a:ext cx="527050" cy="8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A04BDE2" id="_x0000_t32" coordsize="21600,21600" o:spt="32" o:oned="t" path="m,l21600,21600e" filled="f">
                      <v:path arrowok="t" fillok="f" o:connecttype="none"/>
                      <o:lock v:ext="edit" shapetype="t"/>
                    </v:shapetype>
                    <v:shape id="Straight Arrow Connector 7" o:spid="_x0000_s1026" type="#_x0000_t32" style="position:absolute;margin-left:69.4pt;margin-top:5.05pt;width:41.5pt;height:.65pt;flip:y;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" strokecolor="black [3200]" strokeweight=".5pt">
                      <v:stroke endarrow="block" joinstyle="miter"/>
                    </v:shape>
                  </w:pict>
                </mc:Fallback>
              </mc:AlternateContent>
            </w:r>
            <w:r>
              <w:rPr>
                <w:b/>
                <w:bCs/>
                <w:noProof/>
              </w:rPr>
              <mc:AlternateContent>
                <mc:Choice Requires="wps">
                  <w:drawing>
                    <wp:anchor distT="0" distB="0" distL="114300" distR="114300" simplePos="0" relativeHeight="251754496" behindDoc="0" locked="0" layoutInCell="1" allowOverlap="1" wp14:anchorId="39C8174C" wp14:editId="597C81CA">
                      <wp:simplePos x="0" y="0"/>
                      <wp:positionH relativeFrom="column">
                        <wp:posOffset>3721735</wp:posOffset>
                      </wp:positionH>
                      <wp:positionV relativeFrom="paragraph">
                        <wp:posOffset>104775</wp:posOffset>
                      </wp:positionV>
                      <wp:extent cx="518160" cy="0"/>
                      <wp:effectExtent l="0" t="76200" r="15240" b="95250"/>
                      <wp:wrapNone/>
                      <wp:docPr id="54" name="Straight Arrow Connector 54"/>
                      <wp:cNvGraphicFramePr/>
                      <a:graphic xmlns:a="http://schemas.openxmlformats.org/drawingml/2006/main">
                        <a:graphicData uri="http://schemas.microsoft.com/office/word/2010/wordprocessingShape">
                          <wps:wsp>
                            <wps:cNvCnPr/>
                            <wps:spPr>
                              <a:xfrm>
                                <a:off x="0" y="0"/>
                                <a:ext cx="5181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C72401" id="Straight Arrow Connector 54" o:spid="_x0000_s1026" type="#_x0000_t32" style="position:absolute;margin-left:293.05pt;margin-top:8.25pt;width:40.8pt;height:0;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" strokecolor="black [3200]" strokeweight=".5pt">
                      <v:stroke endarrow="block" joinstyle="miter"/>
                    </v:shape>
                  </w:pict>
                </mc:Fallback>
              </mc:AlternateContent>
            </w:r>
            <w:r>
              <w:rPr>
                <w:b/>
                <w:bCs/>
                <w:noProof/>
              </w:rPr>
              <mc:AlternateContent>
                <mc:Choice Requires="wps">
                  <w:drawing>
                    <wp:anchor distT="0" distB="0" distL="114300" distR="114300" simplePos="0" relativeHeight="251759616" behindDoc="0" locked="0" layoutInCell="1" allowOverlap="1" wp14:anchorId="482F9211" wp14:editId="5B824427">
                      <wp:simplePos x="0" y="0"/>
                      <wp:positionH relativeFrom="column">
                        <wp:posOffset>2213610</wp:posOffset>
                      </wp:positionH>
                      <wp:positionV relativeFrom="paragraph">
                        <wp:posOffset>106045</wp:posOffset>
                      </wp:positionV>
                      <wp:extent cx="428625" cy="0"/>
                      <wp:effectExtent l="0" t="76200" r="9525" b="95250"/>
                      <wp:wrapNone/>
                      <wp:docPr id="2" name="Straight Arrow Connector 2"/>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282E52" id="Straight Arrow Connector 2" o:spid="_x0000_s1026" type="#_x0000_t32" style="position:absolute;margin-left:174.3pt;margin-top:8.35pt;width:33.75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" strokecolor="black [3200]" strokeweight=".5pt">
                      <v:stroke endarrow="block" joinstyle="miter"/>
                    </v:shape>
                  </w:pict>
                </mc:Fallback>
              </mc:AlternateContent>
            </w:r>
            <w:r w:rsidR="00A51294">
              <w:rPr>
                <w:b/>
                <w:bCs/>
                <w:noProof/>
              </w:rPr>
              <mc:AlternateContent>
                <mc:Choice Requires="wps">
                  <w:drawing>
                    <wp:anchor distT="0" distB="0" distL="114300" distR="114300" simplePos="0" relativeHeight="251760640" behindDoc="0" locked="0" layoutInCell="1" allowOverlap="1" wp14:anchorId="2ACCFF4B" wp14:editId="23BB697E">
                      <wp:simplePos x="0" y="0"/>
                      <wp:positionH relativeFrom="column">
                        <wp:posOffset>5352722</wp:posOffset>
                      </wp:positionH>
                      <wp:positionV relativeFrom="paragraph">
                        <wp:posOffset>87630</wp:posOffset>
                      </wp:positionV>
                      <wp:extent cx="352425" cy="9525"/>
                      <wp:effectExtent l="0" t="57150" r="28575" b="85725"/>
                      <wp:wrapNone/>
                      <wp:docPr id="3" name="Straight Arrow Connector 3"/>
                      <wp:cNvGraphicFramePr/>
                      <a:graphic xmlns:a="http://schemas.openxmlformats.org/drawingml/2006/main">
                        <a:graphicData uri="http://schemas.microsoft.com/office/word/2010/wordprocessingShape">
                          <wps:wsp>
                            <wps:cNvCnPr/>
                            <wps:spPr>
                              <a:xfrm>
                                <a:off x="0" y="0"/>
                                <a:ext cx="3524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4618F9" id="Straight Arrow Connector 3" o:spid="_x0000_s1026" type="#_x0000_t32" style="position:absolute;margin-left:421.45pt;margin-top:6.9pt;width:27.75pt;height:.75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" strokecolor="black [3200]" strokeweight=".5pt">
                      <v:stroke endarrow="block" joinstyle="miter"/>
                    </v:shape>
                  </w:pict>
                </mc:Fallback>
              </mc:AlternateContent>
            </w:r>
          </w:p>
          <w:p w14:paraId="6F283137" w14:textId="77777777" w:rsidR="00274C08" w:rsidRDefault="0031437E" w:rsidP="00274C08">
            <w:pPr>
              <w:tabs>
                <w:tab w:val="left" w:pos="192"/>
              </w:tabs>
              <w:textAlignment w:val="baseline"/>
              <w:rPr>
                <w:lang w:val="en-SG"/>
              </w:rPr>
            </w:pPr>
            <w:r>
              <w:rPr>
                <w:b/>
                <w:bCs/>
                <w:noProof/>
              </w:rPr>
              <mc:AlternateContent>
                <mc:Choice Requires="wps">
                  <w:drawing>
                    <wp:anchor distT="0" distB="0" distL="114300" distR="114300" simplePos="0" relativeHeight="251757568" behindDoc="0" locked="0" layoutInCell="1" allowOverlap="1" wp14:anchorId="50C90F24" wp14:editId="06C82016">
                      <wp:simplePos x="0" y="0"/>
                      <wp:positionH relativeFrom="column">
                        <wp:posOffset>2548255</wp:posOffset>
                      </wp:positionH>
                      <wp:positionV relativeFrom="paragraph">
                        <wp:posOffset>922655</wp:posOffset>
                      </wp:positionV>
                      <wp:extent cx="1160145" cy="495300"/>
                      <wp:effectExtent l="0" t="0" r="20955" b="19050"/>
                      <wp:wrapNone/>
                      <wp:docPr id="31" name="Rectangle 31"/>
                      <wp:cNvGraphicFramePr/>
                      <a:graphic xmlns:a="http://schemas.openxmlformats.org/drawingml/2006/main">
                        <a:graphicData uri="http://schemas.microsoft.com/office/word/2010/wordprocessingShape">
                          <wps:wsp>
                            <wps:cNvSpPr/>
                            <wps:spPr>
                              <a:xfrm>
                                <a:off x="0" y="0"/>
                                <a:ext cx="1160145" cy="4953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A2DEA44" w14:textId="77777777" w:rsidR="00274C08" w:rsidRPr="00AF272A" w:rsidRDefault="00274C08" w:rsidP="00274C08">
                                  <w:pPr>
                                    <w:jc w:val="center"/>
                                    <w:rPr>
                                      <w:lang w:val="en-SG"/>
                                    </w:rPr>
                                  </w:pPr>
                                  <w:r>
                                    <w:rPr>
                                      <w:lang w:val="en-SG"/>
                                    </w:rPr>
                                    <w:t>Wo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C90F24" id="Rectangle 31" o:spid="_x0000_s1031" style="position:absolute;margin-left:200.65pt;margin-top:72.65pt;width:91.35pt;height:3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" fillcolor="white [3201]" strokecolor="#70ad47 [3209]" strokeweight="1pt">
                      <v:textbox>
                        <w:txbxContent>
                          <w:p w14:paraId="2A2DEA44" w14:textId="77777777" w:rsidR="00274C08" w:rsidRPr="00AF272A" w:rsidRDefault="00274C08" w:rsidP="00274C08">
                            <w:pPr>
                              <w:jc w:val="center"/>
                              <w:rPr>
                                <w:lang w:val="en-SG"/>
                              </w:rPr>
                            </w:pPr>
                            <w:r>
                              <w:rPr>
                                <w:lang w:val="en-SG"/>
                              </w:rPr>
                              <w:t>Worker</w:t>
                            </w:r>
                          </w:p>
                        </w:txbxContent>
                      </v:textbox>
                    </v:rect>
                  </w:pict>
                </mc:Fallback>
              </mc:AlternateContent>
            </w:r>
            <w:r>
              <w:rPr>
                <w:b/>
                <w:bCs/>
                <w:noProof/>
              </w:rPr>
              <mc:AlternateContent>
                <mc:Choice Requires="wps">
                  <w:drawing>
                    <wp:anchor distT="0" distB="0" distL="114300" distR="114300" simplePos="0" relativeHeight="251756544" behindDoc="0" locked="0" layoutInCell="1" allowOverlap="1" wp14:anchorId="029F1149" wp14:editId="3C3FA063">
                      <wp:simplePos x="0" y="0"/>
                      <wp:positionH relativeFrom="column">
                        <wp:posOffset>4217035</wp:posOffset>
                      </wp:positionH>
                      <wp:positionV relativeFrom="paragraph">
                        <wp:posOffset>892175</wp:posOffset>
                      </wp:positionV>
                      <wp:extent cx="1089025" cy="495300"/>
                      <wp:effectExtent l="0" t="0" r="15875" b="19050"/>
                      <wp:wrapNone/>
                      <wp:docPr id="52" name="Rectangle 52"/>
                      <wp:cNvGraphicFramePr/>
                      <a:graphic xmlns:a="http://schemas.openxmlformats.org/drawingml/2006/main">
                        <a:graphicData uri="http://schemas.microsoft.com/office/word/2010/wordprocessingShape">
                          <wps:wsp>
                            <wps:cNvSpPr/>
                            <wps:spPr>
                              <a:xfrm>
                                <a:off x="0" y="0"/>
                                <a:ext cx="1089025" cy="4953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E80F8D6" w14:textId="77777777" w:rsidR="00274C08" w:rsidRPr="0018619B" w:rsidRDefault="00274C08" w:rsidP="00274C08">
                                  <w:pPr>
                                    <w:jc w:val="center"/>
                                    <w:rPr>
                                      <w:lang w:val="en-SG"/>
                                    </w:rPr>
                                  </w:pPr>
                                  <w:r>
                                    <w:rPr>
                                      <w:lang w:val="en-SG"/>
                                    </w:rPr>
                                    <w:t>Line c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F1149" id="Rectangle 52" o:spid="_x0000_s1032" style="position:absolute;margin-left:332.05pt;margin-top:70.25pt;width:85.75pt;height:3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" fillcolor="white [3201]" strokecolor="#70ad47 [3209]" strokeweight="1pt">
                      <v:textbox>
                        <w:txbxContent>
                          <w:p w14:paraId="3E80F8D6" w14:textId="77777777" w:rsidR="00274C08" w:rsidRPr="0018619B" w:rsidRDefault="00274C08" w:rsidP="00274C08">
                            <w:pPr>
                              <w:jc w:val="center"/>
                              <w:rPr>
                                <w:lang w:val="en-SG"/>
                              </w:rPr>
                            </w:pPr>
                            <w:r>
                              <w:rPr>
                                <w:lang w:val="en-SG"/>
                              </w:rPr>
                              <w:t>Line chip</w:t>
                            </w:r>
                          </w:p>
                        </w:txbxContent>
                      </v:textbox>
                    </v:rect>
                  </w:pict>
                </mc:Fallback>
              </mc:AlternateContent>
            </w:r>
            <w:r>
              <w:rPr>
                <w:b/>
                <w:bCs/>
                <w:noProof/>
              </w:rPr>
              <mc:AlternateContent>
                <mc:Choice Requires="wps">
                  <w:drawing>
                    <wp:anchor distT="0" distB="0" distL="114300" distR="114300" simplePos="0" relativeHeight="251753472" behindDoc="0" locked="0" layoutInCell="1" allowOverlap="1" wp14:anchorId="6FCE45B7" wp14:editId="464B8DC3">
                      <wp:simplePos x="0" y="0"/>
                      <wp:positionH relativeFrom="column">
                        <wp:posOffset>5779135</wp:posOffset>
                      </wp:positionH>
                      <wp:positionV relativeFrom="paragraph">
                        <wp:posOffset>884556</wp:posOffset>
                      </wp:positionV>
                      <wp:extent cx="862330" cy="472440"/>
                      <wp:effectExtent l="0" t="0" r="13970" b="22860"/>
                      <wp:wrapNone/>
                      <wp:docPr id="50" name="Rectangle 50"/>
                      <wp:cNvGraphicFramePr/>
                      <a:graphic xmlns:a="http://schemas.openxmlformats.org/drawingml/2006/main">
                        <a:graphicData uri="http://schemas.microsoft.com/office/word/2010/wordprocessingShape">
                          <wps:wsp>
                            <wps:cNvSpPr/>
                            <wps:spPr>
                              <a:xfrm>
                                <a:off x="0" y="0"/>
                                <a:ext cx="862330" cy="4724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E7DA663" w14:textId="77777777" w:rsidR="00274C08" w:rsidRPr="003F4815" w:rsidRDefault="00274C08" w:rsidP="00274C08">
                                  <w:pPr>
                                    <w:jc w:val="center"/>
                                    <w:rPr>
                                      <w:lang w:val="en-SG"/>
                                    </w:rPr>
                                  </w:pPr>
                                  <w:r>
                                    <w:rPr>
                                      <w:lang w:val="en-SG"/>
                                    </w:rPr>
                                    <w:t>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CE45B7" id="Rectangle 50" o:spid="_x0000_s1033" style="position:absolute;margin-left:455.05pt;margin-top:69.65pt;width:67.9pt;height:37.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" fillcolor="white [3201]" strokecolor="#70ad47 [3209]" strokeweight="1pt">
                      <v:textbox>
                        <w:txbxContent>
                          <w:p w14:paraId="2E7DA663" w14:textId="77777777" w:rsidR="00274C08" w:rsidRPr="003F4815" w:rsidRDefault="00274C08" w:rsidP="00274C08">
                            <w:pPr>
                              <w:jc w:val="center"/>
                              <w:rPr>
                                <w:lang w:val="en-SG"/>
                              </w:rPr>
                            </w:pPr>
                            <w:r>
                              <w:rPr>
                                <w:lang w:val="en-SG"/>
                              </w:rPr>
                              <w:t>Supervisor</w:t>
                            </w:r>
                          </w:p>
                        </w:txbxContent>
                      </v:textbox>
                    </v:rect>
                  </w:pict>
                </mc:Fallback>
              </mc:AlternateContent>
            </w:r>
            <w:r>
              <w:rPr>
                <w:b/>
                <w:bCs/>
                <w:noProof/>
              </w:rPr>
              <mc:AlternateContent>
                <mc:Choice Requires="wps">
                  <w:drawing>
                    <wp:anchor distT="0" distB="0" distL="114300" distR="114300" simplePos="0" relativeHeight="251758592" behindDoc="0" locked="0" layoutInCell="1" allowOverlap="1" wp14:anchorId="5746EF08" wp14:editId="04E8A761">
                      <wp:simplePos x="0" y="0"/>
                      <wp:positionH relativeFrom="column">
                        <wp:posOffset>948055</wp:posOffset>
                      </wp:positionH>
                      <wp:positionV relativeFrom="paragraph">
                        <wp:posOffset>953135</wp:posOffset>
                      </wp:positionV>
                      <wp:extent cx="1107440" cy="464820"/>
                      <wp:effectExtent l="0" t="0" r="16510" b="11430"/>
                      <wp:wrapNone/>
                      <wp:docPr id="32" name="Rectangle 32"/>
                      <wp:cNvGraphicFramePr/>
                      <a:graphic xmlns:a="http://schemas.openxmlformats.org/drawingml/2006/main">
                        <a:graphicData uri="http://schemas.microsoft.com/office/word/2010/wordprocessingShape">
                          <wps:wsp>
                            <wps:cNvSpPr/>
                            <wps:spPr>
                              <a:xfrm>
                                <a:off x="0" y="0"/>
                                <a:ext cx="1107440" cy="4648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64E18F" w14:textId="77777777" w:rsidR="00274C08" w:rsidRPr="00AF272A" w:rsidRDefault="00274C08" w:rsidP="00274C08">
                                  <w:pPr>
                                    <w:jc w:val="center"/>
                                    <w:rPr>
                                      <w:lang w:val="en-SG"/>
                                    </w:rPr>
                                  </w:pPr>
                                  <w:r>
                                    <w:rPr>
                                      <w:lang w:val="en-SG"/>
                                    </w:rPr>
                                    <w:t>Hel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6EF08" id="Rectangle 32" o:spid="_x0000_s1034" style="position:absolute;margin-left:74.65pt;margin-top:75.05pt;width:87.2pt;height:36.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" fillcolor="white [3201]" strokecolor="#70ad47 [3209]" strokeweight="1pt">
                      <v:textbox>
                        <w:txbxContent>
                          <w:p w14:paraId="2564E18F" w14:textId="77777777" w:rsidR="00274C08" w:rsidRPr="00AF272A" w:rsidRDefault="00274C08" w:rsidP="00274C08">
                            <w:pPr>
                              <w:jc w:val="center"/>
                              <w:rPr>
                                <w:lang w:val="en-SG"/>
                              </w:rPr>
                            </w:pPr>
                            <w:r>
                              <w:rPr>
                                <w:lang w:val="en-SG"/>
                              </w:rPr>
                              <w:t>Helper</w:t>
                            </w:r>
                          </w:p>
                        </w:txbxContent>
                      </v:textbox>
                    </v:rect>
                  </w:pict>
                </mc:Fallback>
              </mc:AlternateContent>
            </w:r>
            <w:r w:rsidR="00A51294">
              <w:rPr>
                <w:b/>
                <w:bCs/>
                <w:noProof/>
              </w:rPr>
              <mc:AlternateContent>
                <mc:Choice Requires="wps">
                  <w:drawing>
                    <wp:anchor distT="0" distB="0" distL="114300" distR="114300" simplePos="0" relativeHeight="251765760" behindDoc="0" locked="0" layoutInCell="1" allowOverlap="1" wp14:anchorId="70C92D1A" wp14:editId="6779706B">
                      <wp:simplePos x="0" y="0"/>
                      <wp:positionH relativeFrom="column">
                        <wp:posOffset>5335627</wp:posOffset>
                      </wp:positionH>
                      <wp:positionV relativeFrom="paragraph">
                        <wp:posOffset>1128295</wp:posOffset>
                      </wp:positionV>
                      <wp:extent cx="372973" cy="10274"/>
                      <wp:effectExtent l="38100" t="76200" r="0" b="85090"/>
                      <wp:wrapNone/>
                      <wp:docPr id="55" name="Straight Arrow Connector 55"/>
                      <wp:cNvGraphicFramePr/>
                      <a:graphic xmlns:a="http://schemas.openxmlformats.org/drawingml/2006/main">
                        <a:graphicData uri="http://schemas.microsoft.com/office/word/2010/wordprocessingShape">
                          <wps:wsp>
                            <wps:cNvCnPr/>
                            <wps:spPr>
                              <a:xfrm flipH="1" flipV="1">
                                <a:off x="0" y="0"/>
                                <a:ext cx="372973" cy="102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D2B360" id="Straight Arrow Connector 55" o:spid="_x0000_s1026" type="#_x0000_t32" style="position:absolute;margin-left:420.15pt;margin-top:88.85pt;width:29.35pt;height:.8pt;flip:x y;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" strokecolor="black [3200]" strokeweight=".5pt">
                      <v:stroke endarrow="block" joinstyle="miter"/>
                    </v:shape>
                  </w:pict>
                </mc:Fallback>
              </mc:AlternateContent>
            </w:r>
            <w:r w:rsidR="00A51294">
              <w:rPr>
                <w:b/>
                <w:bCs/>
                <w:noProof/>
              </w:rPr>
              <mc:AlternateContent>
                <mc:Choice Requires="wps">
                  <w:drawing>
                    <wp:anchor distT="0" distB="0" distL="114300" distR="114300" simplePos="0" relativeHeight="251761664" behindDoc="0" locked="0" layoutInCell="1" allowOverlap="1" wp14:anchorId="36F3FF06" wp14:editId="56917421">
                      <wp:simplePos x="0" y="0"/>
                      <wp:positionH relativeFrom="column">
                        <wp:posOffset>3760356</wp:posOffset>
                      </wp:positionH>
                      <wp:positionV relativeFrom="paragraph">
                        <wp:posOffset>1143813</wp:posOffset>
                      </wp:positionV>
                      <wp:extent cx="400050" cy="9525"/>
                      <wp:effectExtent l="19050" t="57150" r="0" b="85725"/>
                      <wp:wrapNone/>
                      <wp:docPr id="5" name="Straight Arrow Connector 5"/>
                      <wp:cNvGraphicFramePr/>
                      <a:graphic xmlns:a="http://schemas.openxmlformats.org/drawingml/2006/main">
                        <a:graphicData uri="http://schemas.microsoft.com/office/word/2010/wordprocessingShape">
                          <wps:wsp>
                            <wps:cNvCnPr/>
                            <wps:spPr>
                              <a:xfrm flipH="1">
                                <a:off x="0" y="0"/>
                                <a:ext cx="4000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FE4A4F" id="Straight Arrow Connector 5" o:spid="_x0000_s1026" type="#_x0000_t32" style="position:absolute;margin-left:296.1pt;margin-top:90.05pt;width:31.5pt;height:.75pt;flip:x;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" strokecolor="black [3200]" strokeweight=".5pt">
                      <v:stroke endarrow="block" joinstyle="miter"/>
                    </v:shape>
                  </w:pict>
                </mc:Fallback>
              </mc:AlternateContent>
            </w:r>
            <w:r w:rsidR="00A51294">
              <w:rPr>
                <w:b/>
                <w:bCs/>
                <w:noProof/>
              </w:rPr>
              <mc:AlternateContent>
                <mc:Choice Requires="wps">
                  <w:drawing>
                    <wp:anchor distT="0" distB="0" distL="114300" distR="114300" simplePos="0" relativeHeight="251762688" behindDoc="0" locked="0" layoutInCell="1" allowOverlap="1" wp14:anchorId="3DABB77A" wp14:editId="7CDBABD8">
                      <wp:simplePos x="0" y="0"/>
                      <wp:positionH relativeFrom="column">
                        <wp:posOffset>2123668</wp:posOffset>
                      </wp:positionH>
                      <wp:positionV relativeFrom="paragraph">
                        <wp:posOffset>1204723</wp:posOffset>
                      </wp:positionV>
                      <wp:extent cx="381000" cy="0"/>
                      <wp:effectExtent l="38100" t="76200" r="0" b="95250"/>
                      <wp:wrapNone/>
                      <wp:docPr id="6" name="Straight Arrow Connector 6"/>
                      <wp:cNvGraphicFramePr/>
                      <a:graphic xmlns:a="http://schemas.openxmlformats.org/drawingml/2006/main">
                        <a:graphicData uri="http://schemas.microsoft.com/office/word/2010/wordprocessingShape">
                          <wps:wsp>
                            <wps:cNvCnPr/>
                            <wps:spPr>
                              <a:xfrm flipH="1">
                                <a:off x="0" y="0"/>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583AD4" id="Straight Arrow Connector 6" o:spid="_x0000_s1026" type="#_x0000_t32" style="position:absolute;margin-left:167.2pt;margin-top:94.85pt;width:30pt;height:0;flip:x;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" strokecolor="black [3200]" strokeweight=".5pt">
                      <v:stroke endarrow="block" joinstyle="miter"/>
                    </v:shape>
                  </w:pict>
                </mc:Fallback>
              </mc:AlternateContent>
            </w:r>
            <w:r w:rsidR="00A51294">
              <w:rPr>
                <w:b/>
                <w:bCs/>
                <w:noProof/>
              </w:rPr>
              <mc:AlternateContent>
                <mc:Choice Requires="wps">
                  <w:drawing>
                    <wp:anchor distT="0" distB="0" distL="114300" distR="114300" simplePos="0" relativeHeight="251755520" behindDoc="0" locked="0" layoutInCell="1" allowOverlap="1" wp14:anchorId="241BC4EA" wp14:editId="4FCC246D">
                      <wp:simplePos x="0" y="0"/>
                      <wp:positionH relativeFrom="column">
                        <wp:posOffset>6256976</wp:posOffset>
                      </wp:positionH>
                      <wp:positionV relativeFrom="paragraph">
                        <wp:posOffset>272379</wp:posOffset>
                      </wp:positionV>
                      <wp:extent cx="0" cy="501162"/>
                      <wp:effectExtent l="76200" t="0" r="57150" b="51435"/>
                      <wp:wrapNone/>
                      <wp:docPr id="53" name="Straight Arrow Connector 53"/>
                      <wp:cNvGraphicFramePr/>
                      <a:graphic xmlns:a="http://schemas.openxmlformats.org/drawingml/2006/main">
                        <a:graphicData uri="http://schemas.microsoft.com/office/word/2010/wordprocessingShape">
                          <wps:wsp>
                            <wps:cNvCnPr/>
                            <wps:spPr>
                              <a:xfrm>
                                <a:off x="0" y="0"/>
                                <a:ext cx="0" cy="5011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D9145E" id="Straight Arrow Connector 53" o:spid="_x0000_s1026" type="#_x0000_t32" style="position:absolute;margin-left:492.7pt;margin-top:21.45pt;width:0;height:39.4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" strokecolor="black [3200]" strokeweight=".5pt">
                      <v:stroke endarrow="block" joinstyle="miter"/>
                    </v:shape>
                  </w:pict>
                </mc:Fallback>
              </mc:AlternateContent>
            </w:r>
          </w:p>
          <w:p w14:paraId="17DDDCBA" w14:textId="77777777" w:rsidR="00793196" w:rsidRPr="00793196" w:rsidRDefault="00793196" w:rsidP="00793196">
            <w:pPr>
              <w:rPr>
                <w:lang w:val="en-SG"/>
              </w:rPr>
            </w:pPr>
          </w:p>
          <w:p w14:paraId="2D6F27AF" w14:textId="77777777" w:rsidR="00793196" w:rsidRPr="00793196" w:rsidRDefault="00793196" w:rsidP="00793196">
            <w:pPr>
              <w:rPr>
                <w:lang w:val="en-SG"/>
              </w:rPr>
            </w:pPr>
          </w:p>
          <w:p w14:paraId="19CF7E94" w14:textId="77777777" w:rsidR="00793196" w:rsidRPr="00793196" w:rsidRDefault="00793196" w:rsidP="00793196">
            <w:pPr>
              <w:rPr>
                <w:lang w:val="en-SG"/>
              </w:rPr>
            </w:pPr>
          </w:p>
          <w:p w14:paraId="1DC69CC7" w14:textId="77777777" w:rsidR="00793196" w:rsidRPr="00793196" w:rsidRDefault="00793196" w:rsidP="00793196">
            <w:pPr>
              <w:rPr>
                <w:lang w:val="en-SG"/>
              </w:rPr>
            </w:pPr>
          </w:p>
          <w:p w14:paraId="33CCB252" w14:textId="77777777" w:rsidR="00793196" w:rsidRDefault="00793196" w:rsidP="00793196">
            <w:pPr>
              <w:rPr>
                <w:lang w:val="en-SG"/>
              </w:rPr>
            </w:pPr>
          </w:p>
          <w:p w14:paraId="44DD0AB7" w14:textId="77777777" w:rsidR="00793196" w:rsidRPr="00793196" w:rsidRDefault="00793196" w:rsidP="00793196">
            <w:pPr>
              <w:rPr>
                <w:lang w:val="en-SG"/>
              </w:rPr>
            </w:pPr>
          </w:p>
          <w:p w14:paraId="2C329645" w14:textId="77777777" w:rsidR="00793196" w:rsidRDefault="00793196" w:rsidP="00793196">
            <w:pPr>
              <w:rPr>
                <w:lang w:val="en-SG"/>
              </w:rPr>
            </w:pPr>
          </w:p>
          <w:p w14:paraId="5A5FC9E2" w14:textId="77777777" w:rsidR="00793196" w:rsidRDefault="00793196" w:rsidP="00793196">
            <w:pPr>
              <w:rPr>
                <w:lang w:val="en-SG"/>
              </w:rPr>
            </w:pPr>
          </w:p>
          <w:p w14:paraId="2A479421" w14:textId="35E19FB6" w:rsidR="00793196" w:rsidRPr="00793196" w:rsidRDefault="00793196" w:rsidP="00793196">
            <w:pPr>
              <w:ind w:firstLine="720"/>
              <w:rPr>
                <w:lang w:val="en-SG"/>
              </w:rPr>
            </w:pPr>
            <w:r w:rsidRPr="00793196">
              <w:rPr>
                <w:b/>
                <w:bCs/>
                <w:lang w:val="en-SG"/>
              </w:rPr>
              <w:t>Figure 1.</w:t>
            </w:r>
            <w:r>
              <w:rPr>
                <w:lang w:val="en-SG"/>
              </w:rPr>
              <w:t xml:space="preserve"> Management system </w:t>
            </w:r>
            <w:r w:rsidRPr="00793196">
              <w:rPr>
                <w:lang w:val="en-SG"/>
              </w:rPr>
              <w:t>of a denim industry</w:t>
            </w:r>
          </w:p>
        </w:tc>
      </w:tr>
    </w:tbl>
    <w:p w14:paraId="4CC57270" w14:textId="77777777" w:rsidR="00274C08" w:rsidRPr="00274C08" w:rsidRDefault="00274C08" w:rsidP="00274C08">
      <w:pPr>
        <w:tabs>
          <w:tab w:val="left" w:pos="192"/>
        </w:tabs>
        <w:textAlignment w:val="baseline"/>
        <w:rPr>
          <w:lang w:val="en-SG"/>
        </w:rPr>
      </w:pPr>
    </w:p>
    <w:p w14:paraId="04F6B32C" w14:textId="780B8913" w:rsidR="00232E6D" w:rsidRDefault="00232E6D" w:rsidP="00232E6D">
      <w:pPr>
        <w:rPr>
          <w:b/>
          <w:bCs/>
          <w:lang w:val="en-SG"/>
        </w:rPr>
      </w:pPr>
      <w:r w:rsidRPr="00232E6D">
        <w:rPr>
          <w:b/>
          <w:bCs/>
          <w:lang w:val="en-SG"/>
        </w:rPr>
        <w:t>2.7 CAD Section</w:t>
      </w:r>
    </w:p>
    <w:p w14:paraId="391BBA19" w14:textId="73232033" w:rsidR="00AA4A33" w:rsidRPr="00AA4A33" w:rsidRDefault="00AA4A33" w:rsidP="00AA4A33">
      <w:pPr>
        <w:jc w:val="both"/>
        <w:rPr>
          <w:lang w:val="en-SG"/>
        </w:rPr>
      </w:pPr>
      <w:bookmarkStart w:id="2" w:name="_Hlk87047978"/>
      <w:r w:rsidRPr="000D410A">
        <w:rPr>
          <w:lang w:val="en-SG"/>
        </w:rPr>
        <w:t xml:space="preserve">Because the </w:t>
      </w:r>
      <w:r>
        <w:rPr>
          <w:lang w:val="en-SG"/>
        </w:rPr>
        <w:t>denim textile</w:t>
      </w:r>
      <w:r w:rsidRPr="000D410A">
        <w:rPr>
          <w:lang w:val="en-SG"/>
        </w:rPr>
        <w:t xml:space="preserve"> industry is the most skilled </w:t>
      </w:r>
      <w:r w:rsidR="006A6260" w:rsidRPr="000D410A">
        <w:rPr>
          <w:lang w:val="en-SG"/>
        </w:rPr>
        <w:t>labour</w:t>
      </w:r>
      <w:r w:rsidRPr="000D410A">
        <w:rPr>
          <w:lang w:val="en-SG"/>
        </w:rPr>
        <w:t>-dependent industry</w:t>
      </w:r>
      <w:r w:rsidR="008C20CF">
        <w:rPr>
          <w:lang w:val="en-SG"/>
        </w:rPr>
        <w:t>, any cost savings through new Computer-Aided D</w:t>
      </w:r>
      <w:r w:rsidRPr="000D410A">
        <w:rPr>
          <w:lang w:val="en-SG"/>
        </w:rPr>
        <w:t>esign (CAD) technologies has become a requirement in gaining a competitive advantage, most universities have included CAD pattern making systems education and training as part of their clothing technology courses in recent years, in response to the actual needs of the fashion world for high-skilled fashion designers and clothing engineer</w:t>
      </w:r>
      <w:bookmarkEnd w:id="2"/>
      <w:r>
        <w:rPr>
          <w:lang w:val="en-SG"/>
        </w:rPr>
        <w:fldChar w:fldCharType="begin" w:fldLock="1"/>
      </w:r>
      <w:r w:rsidR="002D60E5">
        <w:rPr>
          <w:lang w:val="en-SG"/>
        </w:rPr>
        <w:instrText>ADDIN CSL_CITATION {"citationItems":[{"id":"ITEM-1","itemData":{"abstract":"— Luckily, the times when we needed to explain why we need a COMPUTER &amp; CAD are history. Manufacturing industry witnessed not only a tremendous modernisation in technology but also adoption of information technology &amp; computer science in massive scale. Automobile and fashion designing companies face significant challenges to remain competitive in today's industry, including supplying innovative collections at the right price, controlling margins, designing personalized garments, enhancing brand image, building customer loyalty and expanding business horizons. To unleash the creativity of the component designers, Computer Aided Design Technology and Automation is being used more and more in mechanical / textile industry (both in automatic and manual machines like power loom and handloom). Today, with the introduction of CAD and its many software capabilities, the possibilities are endless. These challenges can be faced by combining solutions such as CAD/CAM and 3D technologies with Internet tools to provide optimal solutions for meeting all requirements, from collection design to visual merchandising through production. Automation (CAD/CAM) involves all the processes of conceptualizing, designing, analysing, prototyping and actual manufacturing with Computer's assistance. As Automation can be said as \" A process without direct human activity in the process \" , so this paper goes through the need &amp; necessity of computer (CAD/CAM) in mechanical and textile industry &amp; as a helping tool in both industries. In this paper, the detail information of CAD/CAM and effect of Automation is being presented. The functions, applications &amp; the points above, parameters, necessary for new century are discussed.","author":[{"dropping-particle":"","family":"dell","given":"","non-dropping-particle":"","parse-names":false,"suffix":""}],"container-title":"International Journal of Innovative Technology and Exploring Engineering","id":"ITEM-1","issue":"33","issued":{"date-parts":[["2013"]]},"page":"2278-3075","title":"C1082083313","type":"article-journal"},"uris":["http://www.mendeley.com/documents/?uuid=1ab0353b-1d82-4d6f-87eb-1aa4c26132a8"]}],"mendeley":{"formattedCitation":"[19]","plainTextFormattedCitation":"[19]","previouslyFormattedCitation":"[19]"},"properties":{"noteIndex":0},"schema":"https://github.com/citation-style-language/schema/raw/master/csl-citation.json"}</w:instrText>
      </w:r>
      <w:r>
        <w:rPr>
          <w:lang w:val="en-SG"/>
        </w:rPr>
        <w:fldChar w:fldCharType="separate"/>
      </w:r>
      <w:r w:rsidRPr="00AA4A33">
        <w:rPr>
          <w:noProof/>
          <w:lang w:val="en-SG"/>
        </w:rPr>
        <w:t>[19]</w:t>
      </w:r>
      <w:r>
        <w:rPr>
          <w:lang w:val="en-SG"/>
        </w:rPr>
        <w:fldChar w:fldCharType="end"/>
      </w:r>
      <w:r>
        <w:rPr>
          <w:lang w:val="en-SG"/>
        </w:rPr>
        <w:t>.</w:t>
      </w:r>
      <w:r w:rsidRPr="00AA4A33">
        <w:rPr>
          <w:lang w:val="en-SG"/>
        </w:rPr>
        <w:t xml:space="preserve"> CAD/CAM (Computer Aided Manufacture) systems enable a design to be created and altered fast without sacrificing creativity, and they improve communication and integration across product development systems.</w:t>
      </w:r>
      <w:r w:rsidRPr="00AA4A33">
        <w:t xml:space="preserve"> </w:t>
      </w:r>
      <w:r w:rsidRPr="00AA4A33">
        <w:rPr>
          <w:lang w:val="en-SG"/>
        </w:rPr>
        <w:t>They've played a key role in reducing the cycle time, increasing accuracy, and placing clothes products in stores significantly closer to when customers need them.</w:t>
      </w:r>
    </w:p>
    <w:p w14:paraId="68079D8E" w14:textId="60EDA463" w:rsidR="00AA4A33" w:rsidRDefault="00AA4A33" w:rsidP="00AA4A33">
      <w:pPr>
        <w:jc w:val="both"/>
        <w:rPr>
          <w:lang w:val="en-SG"/>
        </w:rPr>
      </w:pPr>
      <w:r w:rsidRPr="00AA4A33">
        <w:rPr>
          <w:lang w:val="en-SG"/>
        </w:rPr>
        <w:t>With the increasing application of open-source software (OSS) in a various application, it's essential to determine whether existing OSS CAD software for garment prototype development can support the learning process</w:t>
      </w:r>
      <w:r>
        <w:rPr>
          <w:lang w:val="en-SG"/>
        </w:rPr>
        <w:t>.</w:t>
      </w:r>
      <w:bookmarkStart w:id="3" w:name="_Hlk87047610"/>
      <w:r w:rsidRPr="00AA4A33">
        <w:rPr>
          <w:lang w:val="en-SG"/>
        </w:rPr>
        <w:t xml:space="preserve"> An objective assessment of CAD model complexity, per the </w:t>
      </w:r>
      <w:r w:rsidR="008C20CF" w:rsidRPr="00AA4A33">
        <w:rPr>
          <w:lang w:val="en-SG"/>
        </w:rPr>
        <w:lastRenderedPageBreak/>
        <w:t>summers</w:t>
      </w:r>
      <w:r w:rsidRPr="00AA4A33">
        <w:rPr>
          <w:lang w:val="en-SG"/>
        </w:rPr>
        <w:t xml:space="preserve"> and Shah can be useful in assessing case studies, evaluating the results of experiments, or evaluating student projects. The probable impacts of CAD model complexity have been recognized by a number of other </w:t>
      </w:r>
      <w:r w:rsidR="006A6260" w:rsidRPr="00AA4A33">
        <w:rPr>
          <w:lang w:val="en-SG"/>
        </w:rPr>
        <w:t>publications.</w:t>
      </w:r>
      <w:r w:rsidRPr="00AA4A33">
        <w:rPr>
          <w:lang w:val="en-SG"/>
        </w:rPr>
        <w:t xml:space="preserve"> </w:t>
      </w:r>
      <w:r w:rsidR="006A6260" w:rsidRPr="00AA4A33">
        <w:rPr>
          <w:lang w:val="en-SG"/>
        </w:rPr>
        <w:t>Modelling</w:t>
      </w:r>
      <w:r w:rsidRPr="00AA4A33">
        <w:rPr>
          <w:lang w:val="en-SG"/>
        </w:rPr>
        <w:t xml:space="preserve"> technique, according to Johnson, Valverde, and Thomison, comprises the amount of time spent on particular learning activities.</w:t>
      </w:r>
      <w:r w:rsidRPr="00AA4A33">
        <w:t xml:space="preserve"> </w:t>
      </w:r>
      <w:r w:rsidRPr="00AA4A33">
        <w:rPr>
          <w:lang w:val="en-SG"/>
        </w:rPr>
        <w:t>In total, two licensed and two OSS systems were compared for their usefulness in producing ten different pattern designs for garments. The results of a day when evaluation of a collection of computer systems and licensed CAD systems are provided and critically evaluated</w:t>
      </w:r>
      <w:bookmarkEnd w:id="3"/>
      <w:r w:rsidRPr="00AA4A33">
        <w:rPr>
          <w:lang w:val="en-SG"/>
        </w:rPr>
        <w:t>.</w:t>
      </w:r>
    </w:p>
    <w:p w14:paraId="276EA651" w14:textId="77777777" w:rsidR="00AA4A33" w:rsidRPr="00AA4A33" w:rsidRDefault="00AA4A33" w:rsidP="00AA4A33">
      <w:pPr>
        <w:jc w:val="both"/>
        <w:rPr>
          <w:rFonts w:eastAsia="Times New Roman"/>
          <w:b/>
          <w:bCs/>
          <w:color w:val="000000"/>
        </w:rPr>
      </w:pPr>
      <w:r w:rsidRPr="00AA4A33">
        <w:rPr>
          <w:rFonts w:eastAsia="Times New Roman"/>
          <w:b/>
          <w:bCs/>
          <w:color w:val="000000"/>
        </w:rPr>
        <w:t>2.7.1 Purposes of CAD in denim industry</w:t>
      </w:r>
    </w:p>
    <w:p w14:paraId="5AEF3EAD" w14:textId="3F7AE299" w:rsidR="00AA4A33" w:rsidRPr="00AA4A33" w:rsidRDefault="00AA4A33" w:rsidP="00AA4A33">
      <w:pPr>
        <w:jc w:val="both"/>
        <w:rPr>
          <w:lang w:val="en-SG"/>
        </w:rPr>
      </w:pPr>
      <w:r w:rsidRPr="00AA4A33">
        <w:rPr>
          <w:lang w:val="en-SG"/>
        </w:rPr>
        <w:t>Textile engineering (TE) and fashion technology (FT) educational and training are constantly subjected to official evaluation by various certification agencies.</w:t>
      </w:r>
      <w:r w:rsidRPr="00AA4A33">
        <w:t xml:space="preserve"> </w:t>
      </w:r>
      <w:r w:rsidRPr="00AA4A33">
        <w:rPr>
          <w:lang w:val="en-SG"/>
        </w:rPr>
        <w:t xml:space="preserve">Traditional CAD and drawing courses mainly focus on geometric modeling, including wireframe, surface, and solid </w:t>
      </w:r>
      <w:r w:rsidR="006A6260" w:rsidRPr="00AA4A33">
        <w:rPr>
          <w:lang w:val="en-SG"/>
        </w:rPr>
        <w:t>modeling</w:t>
      </w:r>
      <w:r w:rsidRPr="00AA4A33">
        <w:rPr>
          <w:lang w:val="en-SG"/>
        </w:rPr>
        <w:t>. According to Ullah and Harib, the material of a CAD/CAM course should help students achieve at least the following four outcomes</w:t>
      </w:r>
    </w:p>
    <w:p w14:paraId="2744571B" w14:textId="71D211AF" w:rsidR="00AA4A33" w:rsidRPr="00AA4A33" w:rsidRDefault="00AA4A33" w:rsidP="00AA4A33">
      <w:pPr>
        <w:jc w:val="both"/>
        <w:rPr>
          <w:lang w:val="en-SG"/>
        </w:rPr>
      </w:pPr>
      <w:r w:rsidRPr="00AA4A33">
        <w:rPr>
          <w:lang w:val="en-SG"/>
        </w:rPr>
        <w:t xml:space="preserve"> </w:t>
      </w:r>
      <w:r w:rsidR="006A6260">
        <w:rPr>
          <w:lang w:val="en-SG"/>
        </w:rPr>
        <w:t>a.</w:t>
      </w:r>
      <w:r w:rsidRPr="00AA4A33">
        <w:rPr>
          <w:lang w:val="en-SG"/>
        </w:rPr>
        <w:t xml:space="preserve"> The ability to apply math, science, and engineering knowledge.</w:t>
      </w:r>
    </w:p>
    <w:p w14:paraId="03CE5BA3" w14:textId="1AF3D240" w:rsidR="00AA4A33" w:rsidRPr="00AA4A33" w:rsidRDefault="00AA4A33" w:rsidP="00AA4A33">
      <w:pPr>
        <w:jc w:val="both"/>
        <w:rPr>
          <w:lang w:val="en-SG"/>
        </w:rPr>
      </w:pPr>
      <w:r w:rsidRPr="00AA4A33">
        <w:rPr>
          <w:lang w:val="en-SG"/>
        </w:rPr>
        <w:t xml:space="preserve"> </w:t>
      </w:r>
      <w:r w:rsidR="006A6260">
        <w:rPr>
          <w:lang w:val="en-SG"/>
        </w:rPr>
        <w:t>b.</w:t>
      </w:r>
      <w:r w:rsidRPr="00AA4A33">
        <w:rPr>
          <w:lang w:val="en-SG"/>
        </w:rPr>
        <w:t xml:space="preserve"> The ability to design a system, component, or process that meets the desired needs. </w:t>
      </w:r>
    </w:p>
    <w:p w14:paraId="1E9E31DE" w14:textId="0CE15210" w:rsidR="00AA4A33" w:rsidRPr="00AA4A33" w:rsidRDefault="006A6260" w:rsidP="00AA4A33">
      <w:pPr>
        <w:jc w:val="both"/>
        <w:rPr>
          <w:lang w:val="en-SG"/>
        </w:rPr>
      </w:pPr>
      <w:r>
        <w:rPr>
          <w:lang w:val="en-SG"/>
        </w:rPr>
        <w:t xml:space="preserve"> c.</w:t>
      </w:r>
      <w:r w:rsidR="00AA4A33" w:rsidRPr="00AA4A33">
        <w:rPr>
          <w:lang w:val="en-SG"/>
        </w:rPr>
        <w:t xml:space="preserve"> The ability to identify, formulate, and solve engineering problems; and</w:t>
      </w:r>
    </w:p>
    <w:p w14:paraId="4758CE75" w14:textId="09F7E49A" w:rsidR="00A0298E" w:rsidRDefault="00AA4A33" w:rsidP="00793196">
      <w:pPr>
        <w:jc w:val="both"/>
        <w:rPr>
          <w:lang w:val="en-SG"/>
        </w:rPr>
      </w:pPr>
      <w:r w:rsidRPr="00AA4A33">
        <w:rPr>
          <w:lang w:val="en-SG"/>
        </w:rPr>
        <w:t xml:space="preserve"> </w:t>
      </w:r>
      <w:r w:rsidR="006A6260">
        <w:rPr>
          <w:lang w:val="en-SG"/>
        </w:rPr>
        <w:t>d.</w:t>
      </w:r>
      <w:r w:rsidRPr="00AA4A33">
        <w:rPr>
          <w:lang w:val="en-SG"/>
        </w:rPr>
        <w:t xml:space="preserve"> The ability to use the techniques, skills, and modern engineering tools required for engineering practice. </w:t>
      </w:r>
    </w:p>
    <w:p w14:paraId="06099368" w14:textId="77777777" w:rsidR="00793196" w:rsidRPr="00793196" w:rsidRDefault="00793196" w:rsidP="00793196">
      <w:pPr>
        <w:jc w:val="both"/>
        <w:rPr>
          <w:lang w:val="en-SG"/>
        </w:rPr>
      </w:pPr>
    </w:p>
    <w:p w14:paraId="7B5DC993" w14:textId="397D2DBD" w:rsidR="006D4D47" w:rsidRDefault="006D4D47" w:rsidP="006D4D47">
      <w:pPr>
        <w:rPr>
          <w:b/>
          <w:bCs/>
          <w:lang w:val="en-SG"/>
        </w:rPr>
      </w:pPr>
      <w:r w:rsidRPr="00F55D89">
        <w:rPr>
          <w:b/>
          <w:bCs/>
          <w:lang w:val="en-SG"/>
        </w:rPr>
        <w:t>2.8</w:t>
      </w:r>
      <w:r>
        <w:rPr>
          <w:b/>
          <w:bCs/>
          <w:lang w:val="en-SG"/>
        </w:rPr>
        <w:t xml:space="preserve"> </w:t>
      </w:r>
      <w:r w:rsidRPr="00F55D89">
        <w:rPr>
          <w:b/>
          <w:bCs/>
          <w:lang w:val="en-SG"/>
        </w:rPr>
        <w:t>I</w:t>
      </w:r>
      <w:r w:rsidR="00781AFD">
        <w:rPr>
          <w:b/>
          <w:bCs/>
          <w:lang w:val="en-SG"/>
        </w:rPr>
        <w:t>ndustrial</w:t>
      </w:r>
      <w:r>
        <w:rPr>
          <w:b/>
          <w:bCs/>
          <w:lang w:val="en-SG"/>
        </w:rPr>
        <w:t xml:space="preserve"> E</w:t>
      </w:r>
      <w:r w:rsidR="00781AFD">
        <w:rPr>
          <w:b/>
          <w:bCs/>
          <w:lang w:val="en-SG"/>
        </w:rPr>
        <w:t>ngineering</w:t>
      </w:r>
      <w:r>
        <w:rPr>
          <w:b/>
          <w:bCs/>
          <w:lang w:val="en-SG"/>
        </w:rPr>
        <w:t xml:space="preserve"> (IE)</w:t>
      </w:r>
    </w:p>
    <w:p w14:paraId="52D61E86" w14:textId="6F089318" w:rsidR="006D4D47" w:rsidRPr="008C20CF" w:rsidRDefault="006D4D47" w:rsidP="00AA4A33">
      <w:pPr>
        <w:jc w:val="both"/>
        <w:rPr>
          <w:lang w:val="en-SG"/>
        </w:rPr>
      </w:pPr>
      <w:r w:rsidRPr="006D4D47">
        <w:rPr>
          <w:lang w:val="en-SG"/>
        </w:rPr>
        <w:t xml:space="preserve">Industrial Engineering is concerned with the design, development, and construction of system components of man, machine, and equipment, using specialized knowledge and skill in the technical, economics, and natural science, as well as the principles and methods of engineering analysis and design to specify, predict, and evaluate the result of such </w:t>
      </w:r>
      <w:r w:rsidR="002D60E5" w:rsidRPr="006D4D47">
        <w:rPr>
          <w:lang w:val="en-SG"/>
        </w:rPr>
        <w:t>system</w:t>
      </w:r>
      <w:r w:rsidR="002D60E5">
        <w:rPr>
          <w:lang w:val="en-SG"/>
        </w:rPr>
        <w:fldChar w:fldCharType="begin" w:fldLock="1"/>
      </w:r>
      <w:r w:rsidR="0059478F">
        <w:rPr>
          <w:lang w:val="en-SG"/>
        </w:rPr>
        <w:instrText>ADDIN CSL_CITATION {"citationItems":[{"id":"ITEM-1","itemData":{"author":[{"dropping-particle":"","family":"Wamanrao Chandurkar","given":"Pranjali","non-dropping-particle":"","parse-names":false,"suffix":""},{"dropping-particle":"","family":"Vijay Kakde","given":"Madhuri","non-dropping-particle":"","parse-names":false,"suffix":""}],"id":"ITEM-1","issued":{"date-parts":[["0"]]},"title":"Improve the Productivity with help of Industrial Engineering Techniques Terry Fabric Manufacturing View project Influence of sewing parameters on seam performanse of a garment. View project","type":"article-journal"},"uris":["http://www.mendeley.com/documents/?uuid=0ff3f5f9-9461-330a-8b40-98eadee02881"]}],"mendeley":{"formattedCitation":"[20]","plainTextFormattedCitation":"[20]","previouslyFormattedCitation":"[20]"},"properties":{"noteIndex":0},"schema":"https://github.com/citation-style-language/schema/raw/master/csl-citation.json"}</w:instrText>
      </w:r>
      <w:r w:rsidR="002D60E5">
        <w:rPr>
          <w:lang w:val="en-SG"/>
        </w:rPr>
        <w:fldChar w:fldCharType="separate"/>
      </w:r>
      <w:r w:rsidR="002D60E5" w:rsidRPr="002D60E5">
        <w:rPr>
          <w:noProof/>
          <w:lang w:val="en-SG"/>
        </w:rPr>
        <w:t>[20]</w:t>
      </w:r>
      <w:r w:rsidR="002D60E5">
        <w:rPr>
          <w:lang w:val="en-SG"/>
        </w:rPr>
        <w:fldChar w:fldCharType="end"/>
      </w:r>
      <w:r w:rsidR="002D60E5" w:rsidRPr="006D4D47">
        <w:rPr>
          <w:lang w:val="en-SG"/>
        </w:rPr>
        <w:t>. It</w:t>
      </w:r>
      <w:r w:rsidRPr="006D4D47">
        <w:rPr>
          <w:lang w:val="en-SG"/>
        </w:rPr>
        <w:t xml:space="preserve"> is also </w:t>
      </w:r>
      <w:r w:rsidR="00EA4618" w:rsidRPr="006D4D47">
        <w:rPr>
          <w:lang w:val="en-SG"/>
        </w:rPr>
        <w:t>play important</w:t>
      </w:r>
      <w:r w:rsidRPr="006D4D47">
        <w:rPr>
          <w:lang w:val="en-SG"/>
        </w:rPr>
        <w:t xml:space="preserve"> role in denim textile industry. Because using IE we developed our denim</w:t>
      </w:r>
      <w:r w:rsidR="008C20CF">
        <w:rPr>
          <w:lang w:val="en-SG"/>
        </w:rPr>
        <w:t xml:space="preserve"> production .without IE we can’</w:t>
      </w:r>
      <w:r w:rsidRPr="006D4D47">
        <w:rPr>
          <w:lang w:val="en-SG"/>
        </w:rPr>
        <w:t xml:space="preserve">t get more products, day by day it has used </w:t>
      </w:r>
      <w:r w:rsidR="00EA4618" w:rsidRPr="006D4D47">
        <w:rPr>
          <w:lang w:val="en-SG"/>
        </w:rPr>
        <w:t>more. It</w:t>
      </w:r>
      <w:r w:rsidRPr="006D4D47">
        <w:rPr>
          <w:lang w:val="en-SG"/>
        </w:rPr>
        <w:t xml:space="preserve"> has some responsibility in denim textile: Capacity measurement</w:t>
      </w:r>
      <w:r w:rsidR="002D60E5">
        <w:rPr>
          <w:lang w:val="en-SG"/>
        </w:rPr>
        <w:t>,</w:t>
      </w:r>
      <w:r w:rsidRPr="006D4D47">
        <w:rPr>
          <w:lang w:val="en-SG"/>
        </w:rPr>
        <w:t xml:space="preserve"> Work </w:t>
      </w:r>
      <w:r w:rsidR="002D60E5" w:rsidRPr="006D4D47">
        <w:rPr>
          <w:lang w:val="en-SG"/>
        </w:rPr>
        <w:t>evaluation</w:t>
      </w:r>
      <w:r w:rsidR="002D60E5">
        <w:rPr>
          <w:lang w:val="en-SG"/>
        </w:rPr>
        <w:t>,</w:t>
      </w:r>
      <w:r w:rsidR="002D60E5" w:rsidRPr="006D4D47">
        <w:rPr>
          <w:lang w:val="en-SG"/>
        </w:rPr>
        <w:t xml:space="preserve"> Time</w:t>
      </w:r>
      <w:r w:rsidRPr="006D4D47">
        <w:rPr>
          <w:lang w:val="en-SG"/>
        </w:rPr>
        <w:t xml:space="preserve"> </w:t>
      </w:r>
      <w:r w:rsidR="002D60E5" w:rsidRPr="006D4D47">
        <w:rPr>
          <w:lang w:val="en-SG"/>
        </w:rPr>
        <w:t>analysis</w:t>
      </w:r>
      <w:r w:rsidR="002D60E5">
        <w:rPr>
          <w:lang w:val="en-SG"/>
        </w:rPr>
        <w:t>,</w:t>
      </w:r>
      <w:r w:rsidR="002D60E5" w:rsidRPr="006D4D47">
        <w:rPr>
          <w:lang w:val="en-SG"/>
        </w:rPr>
        <w:t xml:space="preserve"> </w:t>
      </w:r>
      <w:r w:rsidR="008C20CF">
        <w:rPr>
          <w:lang w:val="en-SG"/>
        </w:rPr>
        <w:t>o</w:t>
      </w:r>
      <w:r w:rsidR="008C20CF" w:rsidRPr="006D4D47">
        <w:rPr>
          <w:lang w:val="en-SG"/>
        </w:rPr>
        <w:t>perator</w:t>
      </w:r>
      <w:r w:rsidRPr="006D4D47">
        <w:rPr>
          <w:lang w:val="en-SG"/>
        </w:rPr>
        <w:t xml:space="preserve"> </w:t>
      </w:r>
      <w:r w:rsidR="00EA4618" w:rsidRPr="006D4D47">
        <w:rPr>
          <w:lang w:val="en-SG"/>
        </w:rPr>
        <w:t>performance</w:t>
      </w:r>
      <w:r w:rsidR="00EA4618">
        <w:rPr>
          <w:lang w:val="en-SG"/>
        </w:rPr>
        <w:t>,</w:t>
      </w:r>
      <w:r w:rsidR="00EA4618" w:rsidRPr="006D4D47">
        <w:rPr>
          <w:lang w:val="en-SG"/>
        </w:rPr>
        <w:t xml:space="preserve"> Verification.WIP</w:t>
      </w:r>
      <w:r w:rsidRPr="006D4D47">
        <w:rPr>
          <w:lang w:val="en-SG"/>
        </w:rPr>
        <w:t xml:space="preserve"> (Work in Progress</w:t>
      </w:r>
      <w:r w:rsidR="002D60E5">
        <w:rPr>
          <w:lang w:val="en-SG"/>
        </w:rPr>
        <w:t xml:space="preserve"> and </w:t>
      </w:r>
      <w:r w:rsidRPr="006D4D47">
        <w:rPr>
          <w:lang w:val="en-SG"/>
        </w:rPr>
        <w:t>Line balancing.</w:t>
      </w:r>
    </w:p>
    <w:p w14:paraId="4435B72D" w14:textId="77777777" w:rsidR="00E20337" w:rsidRDefault="00E20337" w:rsidP="00E20337">
      <w:pPr>
        <w:jc w:val="both"/>
        <w:rPr>
          <w:b/>
          <w:bCs/>
          <w:lang w:val="en-SG"/>
        </w:rPr>
      </w:pPr>
      <w:r>
        <w:rPr>
          <w:b/>
          <w:bCs/>
          <w:lang w:val="en-SG"/>
        </w:rPr>
        <w:t>2.9 Finishing department</w:t>
      </w:r>
    </w:p>
    <w:p w14:paraId="5BC11AD4" w14:textId="5BE09A14" w:rsidR="00E20337" w:rsidRDefault="00E20337" w:rsidP="00F655AA">
      <w:pPr>
        <w:jc w:val="both"/>
        <w:rPr>
          <w:lang w:val="en-SG"/>
        </w:rPr>
      </w:pPr>
      <w:r>
        <w:rPr>
          <w:lang w:val="en-SG"/>
        </w:rPr>
        <w:t xml:space="preserve"> Before to packaging garments into poly bags, finishing activities are carried out. A finishing department's primary duties include thread reduction, garment inspection, and ironing</w:t>
      </w:r>
      <w:r w:rsidR="00293169">
        <w:rPr>
          <w:lang w:val="en-SG"/>
        </w:rPr>
        <w:fldChar w:fldCharType="begin" w:fldLock="1"/>
      </w:r>
      <w:r w:rsidR="00414DB2">
        <w:rPr>
          <w:lang w:val="en-SG"/>
        </w:rPr>
        <w:instrText>ADDIN CSL_CITATION {"citationItems":[{"id":"ITEM-1","itemData":{"URL":"https://www.onlineclothingstudy.com/2015/10/functions-of-finishing-department-in.html","accessed":{"date-parts":[["2021","11","6"]]},"id":"ITEM-1","issued":{"date-parts":[["0"]]},"title":"Functions of Finishing Department in Garment Industry","type":"webpage"},"uris":["http://www.mendeley.com/documents/?uuid=1ba7f318-920b-32d5-8f45-5535588014c2"]}],"mendeley":{"formattedCitation":"[22]","plainTextFormattedCitation":"[22]","previouslyFormattedCitation":"[22]"},"properties":{"noteIndex":0},"schema":"https://github.com/citation-style-language/schema/raw/master/csl-citation.json"}</w:instrText>
      </w:r>
      <w:r w:rsidR="00293169">
        <w:rPr>
          <w:lang w:val="en-SG"/>
        </w:rPr>
        <w:fldChar w:fldCharType="separate"/>
      </w:r>
      <w:r w:rsidR="00EB5024">
        <w:rPr>
          <w:noProof/>
          <w:lang w:val="en-SG"/>
        </w:rPr>
        <w:t>[21</w:t>
      </w:r>
      <w:r w:rsidR="00293169" w:rsidRPr="00293169">
        <w:rPr>
          <w:noProof/>
          <w:lang w:val="en-SG"/>
        </w:rPr>
        <w:t>]</w:t>
      </w:r>
      <w:r w:rsidR="00293169">
        <w:rPr>
          <w:lang w:val="en-SG"/>
        </w:rPr>
        <w:fldChar w:fldCharType="end"/>
      </w:r>
      <w:r>
        <w:rPr>
          <w:lang w:val="en-SG"/>
        </w:rPr>
        <w:t>. The wrapping division of the finishing department is where garments are wrapped, labelled, and stored.</w:t>
      </w:r>
      <w:r w:rsidR="00E759C2">
        <w:rPr>
          <w:lang w:val="en-SG"/>
        </w:rPr>
        <w:t xml:space="preserve"> Withou</w:t>
      </w:r>
      <w:r w:rsidR="008C20CF">
        <w:rPr>
          <w:lang w:val="en-SG"/>
        </w:rPr>
        <w:t>t finishing department we can’</w:t>
      </w:r>
      <w:r w:rsidR="00E759C2">
        <w:rPr>
          <w:lang w:val="en-SG"/>
        </w:rPr>
        <w:t>t developed our denim sector. Finishing department is essential for de</w:t>
      </w:r>
      <w:r w:rsidR="008C20CF">
        <w:rPr>
          <w:lang w:val="en-SG"/>
        </w:rPr>
        <w:t>nim sector. Without it we can’</w:t>
      </w:r>
      <w:r w:rsidR="00E759C2">
        <w:rPr>
          <w:lang w:val="en-SG"/>
        </w:rPr>
        <w:t xml:space="preserve">t import </w:t>
      </w:r>
      <w:r w:rsidR="00293169">
        <w:rPr>
          <w:lang w:val="en-SG"/>
        </w:rPr>
        <w:t>produc</w:t>
      </w:r>
      <w:r w:rsidR="008C20CF">
        <w:rPr>
          <w:lang w:val="en-SG"/>
        </w:rPr>
        <w:t>ts that’s why we can’</w:t>
      </w:r>
      <w:r w:rsidR="00293169">
        <w:rPr>
          <w:lang w:val="en-SG"/>
        </w:rPr>
        <w:t>t earn money that’s why is important for denim sector of textile.</w:t>
      </w:r>
      <w:r>
        <w:rPr>
          <w:lang w:val="en-SG"/>
        </w:rPr>
        <w:t xml:space="preserve"> </w:t>
      </w:r>
    </w:p>
    <w:p w14:paraId="3C3DDD70" w14:textId="31890863" w:rsidR="00F655AA" w:rsidRDefault="00F655AA" w:rsidP="00F655AA">
      <w:pPr>
        <w:rPr>
          <w:b/>
          <w:bCs/>
          <w:lang w:val="en-SG"/>
        </w:rPr>
      </w:pPr>
      <w:r>
        <w:rPr>
          <w:b/>
          <w:bCs/>
          <w:lang w:val="en-SG"/>
        </w:rPr>
        <w:t>2.9.1 Functions of finishing department</w:t>
      </w:r>
    </w:p>
    <w:p w14:paraId="71138E96" w14:textId="7F137B3B" w:rsidR="00A84D29" w:rsidRPr="009B578D" w:rsidRDefault="00A84D29" w:rsidP="008C20CF">
      <w:pPr>
        <w:jc w:val="both"/>
        <w:rPr>
          <w:lang w:val="en-SG"/>
        </w:rPr>
      </w:pPr>
      <w:r w:rsidRPr="009B578D">
        <w:rPr>
          <w:lang w:val="en-SG"/>
        </w:rPr>
        <w:lastRenderedPageBreak/>
        <w:t xml:space="preserve">It has some function </w:t>
      </w:r>
      <w:r w:rsidR="009B578D" w:rsidRPr="009B578D">
        <w:rPr>
          <w:lang w:val="en-SG"/>
        </w:rPr>
        <w:t>of finishing in denim textile industry. All</w:t>
      </w:r>
      <w:r w:rsidR="009B578D">
        <w:rPr>
          <w:lang w:val="en-SG"/>
        </w:rPr>
        <w:t xml:space="preserve"> these functions is very much important of industry. Without f</w:t>
      </w:r>
      <w:r w:rsidR="008C20CF">
        <w:rPr>
          <w:lang w:val="en-SG"/>
        </w:rPr>
        <w:t>inishing we can’</w:t>
      </w:r>
      <w:r w:rsidR="009B578D">
        <w:rPr>
          <w:lang w:val="en-SG"/>
        </w:rPr>
        <w:t>t import the products that’s why it is important of our denim textile section. All the functions are included in this paper such as</w:t>
      </w:r>
    </w:p>
    <w:p w14:paraId="77D88811" w14:textId="583E70A1" w:rsidR="00F655AA" w:rsidRDefault="002A7283" w:rsidP="00F655AA">
      <w:pPr>
        <w:rPr>
          <w:b/>
          <w:bCs/>
          <w:lang w:val="en-SG"/>
        </w:rPr>
      </w:pPr>
      <w:r>
        <w:rPr>
          <w:b/>
          <w:bCs/>
          <w:lang w:val="en-SG"/>
        </w:rPr>
        <w:t>2.9.1</w:t>
      </w:r>
      <w:r w:rsidR="00F655AA">
        <w:rPr>
          <w:b/>
          <w:bCs/>
          <w:lang w:val="en-SG"/>
        </w:rPr>
        <w:t>.</w:t>
      </w:r>
      <w:r>
        <w:rPr>
          <w:b/>
          <w:bCs/>
          <w:lang w:val="en-SG"/>
        </w:rPr>
        <w:t>1</w:t>
      </w:r>
      <w:r w:rsidR="00F655AA">
        <w:rPr>
          <w:b/>
          <w:bCs/>
          <w:lang w:val="en-SG"/>
        </w:rPr>
        <w:t xml:space="preserve"> Thread Trimming</w:t>
      </w:r>
    </w:p>
    <w:p w14:paraId="48E8EB3D" w14:textId="77777777" w:rsidR="00F655AA" w:rsidRDefault="00F655AA" w:rsidP="00F655AA">
      <w:pPr>
        <w:jc w:val="both"/>
        <w:rPr>
          <w:b/>
          <w:bCs/>
          <w:lang w:val="en-SG"/>
        </w:rPr>
      </w:pPr>
      <w:r>
        <w:rPr>
          <w:lang w:val="en-SG"/>
        </w:rPr>
        <w:t>Thread paths and thread chain stores are not neatly trimmed in the stitching department. Helpers in the finishing department trim uncut threads and thread tails in garments. Defects in garments comprise uncut and loose threads</w:t>
      </w:r>
      <w:r>
        <w:rPr>
          <w:b/>
          <w:bCs/>
          <w:lang w:val="en-SG"/>
        </w:rPr>
        <w:t>.</w:t>
      </w:r>
    </w:p>
    <w:p w14:paraId="2A954EC4" w14:textId="4ADCF68B" w:rsidR="00F655AA" w:rsidRDefault="002A7283" w:rsidP="00F655AA">
      <w:pPr>
        <w:jc w:val="both"/>
        <w:rPr>
          <w:b/>
          <w:bCs/>
          <w:lang w:val="en-SG"/>
        </w:rPr>
      </w:pPr>
      <w:r>
        <w:rPr>
          <w:b/>
          <w:bCs/>
          <w:lang w:val="en-SG"/>
        </w:rPr>
        <w:t>2.9.1.2</w:t>
      </w:r>
      <w:r w:rsidR="009B578D">
        <w:rPr>
          <w:b/>
          <w:bCs/>
          <w:lang w:val="en-SG"/>
        </w:rPr>
        <w:t xml:space="preserve"> Aesthetic</w:t>
      </w:r>
      <w:r w:rsidR="00F655AA">
        <w:rPr>
          <w:b/>
          <w:bCs/>
          <w:lang w:val="en-SG"/>
        </w:rPr>
        <w:t xml:space="preserve"> and measurement inspections </w:t>
      </w:r>
    </w:p>
    <w:p w14:paraId="3CFB733F" w14:textId="1F4F3369" w:rsidR="00F655AA" w:rsidRDefault="00F655AA" w:rsidP="008C20CF">
      <w:pPr>
        <w:jc w:val="both"/>
        <w:rPr>
          <w:lang w:val="en-SG"/>
        </w:rPr>
      </w:pPr>
      <w:r>
        <w:rPr>
          <w:lang w:val="en-SG"/>
        </w:rPr>
        <w:t xml:space="preserve">At the finishing stage, all garments are graphically and quantitatively checked. Finishing checkers regularly check </w:t>
      </w:r>
      <w:r w:rsidR="008C20CF">
        <w:rPr>
          <w:lang w:val="en-SG"/>
        </w:rPr>
        <w:t>the</w:t>
      </w:r>
      <w:r>
        <w:rPr>
          <w:lang w:val="en-SG"/>
        </w:rPr>
        <w:t xml:space="preserve"> whole garment from the inside out. Garment detailing, such as care labels and trimmings, are checked.</w:t>
      </w:r>
    </w:p>
    <w:p w14:paraId="1580FAA7" w14:textId="06C190CF" w:rsidR="00F655AA" w:rsidRDefault="002A7283" w:rsidP="00F655AA">
      <w:pPr>
        <w:jc w:val="both"/>
        <w:rPr>
          <w:b/>
          <w:bCs/>
          <w:lang w:val="en-SG"/>
        </w:rPr>
      </w:pPr>
      <w:r>
        <w:rPr>
          <w:b/>
          <w:bCs/>
          <w:lang w:val="en-SG"/>
        </w:rPr>
        <w:t xml:space="preserve">2.9.1.3 </w:t>
      </w:r>
      <w:r w:rsidR="00F655AA">
        <w:rPr>
          <w:b/>
          <w:bCs/>
          <w:lang w:val="en-SG"/>
        </w:rPr>
        <w:t>Button attach and Butting holing</w:t>
      </w:r>
    </w:p>
    <w:p w14:paraId="101C8614" w14:textId="77777777" w:rsidR="00F655AA" w:rsidRDefault="00F655AA" w:rsidP="00F655AA">
      <w:pPr>
        <w:jc w:val="both"/>
        <w:rPr>
          <w:lang w:val="en-SG"/>
        </w:rPr>
      </w:pPr>
      <w:r>
        <w:rPr>
          <w:lang w:val="en-SG"/>
        </w:rPr>
        <w:t xml:space="preserve"> In the finishing section, products to trimming such as buttons, grab buttons, and eyelets are attached.</w:t>
      </w:r>
    </w:p>
    <w:p w14:paraId="31506397" w14:textId="1FB8BDE9" w:rsidR="00F655AA" w:rsidRDefault="002A7283" w:rsidP="00F655AA">
      <w:pPr>
        <w:rPr>
          <w:lang w:val="en-SG"/>
        </w:rPr>
      </w:pPr>
      <w:r>
        <w:rPr>
          <w:b/>
          <w:bCs/>
          <w:lang w:val="en-SG"/>
        </w:rPr>
        <w:t>2.9.1.4</w:t>
      </w:r>
      <w:r w:rsidR="00F655AA">
        <w:rPr>
          <w:lang w:val="en-SG"/>
        </w:rPr>
        <w:t xml:space="preserve"> </w:t>
      </w:r>
      <w:r w:rsidR="00F655AA">
        <w:rPr>
          <w:b/>
          <w:bCs/>
          <w:lang w:val="en-SG"/>
        </w:rPr>
        <w:t>Stain removal</w:t>
      </w:r>
    </w:p>
    <w:p w14:paraId="27927FE7" w14:textId="4C88ECBA" w:rsidR="00F655AA" w:rsidRDefault="00F655AA" w:rsidP="00EB5024">
      <w:pPr>
        <w:jc w:val="both"/>
        <w:rPr>
          <w:lang w:val="en-SG"/>
        </w:rPr>
      </w:pPr>
      <w:r>
        <w:rPr>
          <w:lang w:val="en-SG"/>
        </w:rPr>
        <w:t>Stains and spots can be detected on clothing. Prior to pressing, spots are eliminated with a hand spot gun or a stain remover system. Machine washing helps eliminate dust and stains. As a result, the finishing department frequently wash</w:t>
      </w:r>
      <w:r w:rsidR="008C20CF">
        <w:rPr>
          <w:lang w:val="en-SG"/>
        </w:rPr>
        <w:t>es items within the department.</w:t>
      </w:r>
    </w:p>
    <w:p w14:paraId="3A417718" w14:textId="16B8CBC4" w:rsidR="00F655AA" w:rsidRDefault="002A7283" w:rsidP="00F655AA">
      <w:pPr>
        <w:rPr>
          <w:b/>
          <w:bCs/>
          <w:lang w:val="en-SG"/>
        </w:rPr>
      </w:pPr>
      <w:r>
        <w:rPr>
          <w:b/>
          <w:bCs/>
          <w:lang w:val="en-SG"/>
        </w:rPr>
        <w:t>2.9.1.5</w:t>
      </w:r>
      <w:r w:rsidR="00F655AA">
        <w:rPr>
          <w:b/>
          <w:bCs/>
          <w:lang w:val="en-SG"/>
        </w:rPr>
        <w:t xml:space="preserve"> Mending and repair work</w:t>
      </w:r>
    </w:p>
    <w:p w14:paraId="540233A1" w14:textId="0AD5BAFB" w:rsidR="00F655AA" w:rsidRPr="008C20CF" w:rsidRDefault="00F655AA" w:rsidP="00F655AA">
      <w:pPr>
        <w:jc w:val="both"/>
        <w:rPr>
          <w:lang w:val="en-SG"/>
        </w:rPr>
      </w:pPr>
      <w:r>
        <w:rPr>
          <w:lang w:val="en-SG"/>
        </w:rPr>
        <w:t>Stitching and fabric defects in defective garments may require repair. Rather than sending damaged clothing to the stitching department, all repairs are completed in the finishing department</w:t>
      </w:r>
      <w:r w:rsidR="008C20CF">
        <w:rPr>
          <w:lang w:val="en-SG"/>
        </w:rPr>
        <w:t>.</w:t>
      </w:r>
    </w:p>
    <w:p w14:paraId="3E5DB0F3" w14:textId="7999FE19" w:rsidR="00F655AA" w:rsidRDefault="002A7283" w:rsidP="00F655AA">
      <w:pPr>
        <w:jc w:val="both"/>
        <w:rPr>
          <w:lang w:val="en-SG"/>
        </w:rPr>
      </w:pPr>
      <w:r>
        <w:rPr>
          <w:b/>
          <w:bCs/>
          <w:lang w:val="en-SG"/>
        </w:rPr>
        <w:t>2.9.1.6</w:t>
      </w:r>
      <w:r w:rsidR="00F655AA">
        <w:rPr>
          <w:b/>
          <w:bCs/>
          <w:lang w:val="en-SG"/>
        </w:rPr>
        <w:t xml:space="preserve"> Ironing clothing</w:t>
      </w:r>
    </w:p>
    <w:p w14:paraId="3BBCB508" w14:textId="06D2DA8B" w:rsidR="00F655AA" w:rsidRDefault="00F655AA" w:rsidP="00EB5024">
      <w:pPr>
        <w:jc w:val="both"/>
        <w:rPr>
          <w:lang w:val="en-SG"/>
        </w:rPr>
      </w:pPr>
      <w:r>
        <w:rPr>
          <w:lang w:val="en-SG"/>
        </w:rPr>
        <w:t>Steam irons have been used to iron garments. This is done to get rid of creases in the fabric. Steam pressing are used to set parameters for knitted clothes. Garment pressing is done using vacuum pressing t</w:t>
      </w:r>
      <w:r w:rsidR="008C20CF">
        <w:rPr>
          <w:lang w:val="en-SG"/>
        </w:rPr>
        <w:t>ables.</w:t>
      </w:r>
    </w:p>
    <w:p w14:paraId="5179CBDF" w14:textId="481B1B0C" w:rsidR="00F655AA" w:rsidRDefault="00F655AA" w:rsidP="00F655AA">
      <w:pPr>
        <w:rPr>
          <w:b/>
          <w:bCs/>
          <w:lang w:val="en-SG"/>
        </w:rPr>
      </w:pPr>
      <w:r>
        <w:rPr>
          <w:b/>
          <w:bCs/>
          <w:lang w:val="en-SG"/>
        </w:rPr>
        <w:t xml:space="preserve"> </w:t>
      </w:r>
      <w:r w:rsidR="002A7283">
        <w:rPr>
          <w:b/>
          <w:bCs/>
          <w:lang w:val="en-SG"/>
        </w:rPr>
        <w:t>2.9.1.7</w:t>
      </w:r>
      <w:r>
        <w:rPr>
          <w:b/>
          <w:bCs/>
          <w:lang w:val="en-SG"/>
        </w:rPr>
        <w:t xml:space="preserve"> Folding and tagging</w:t>
      </w:r>
    </w:p>
    <w:p w14:paraId="4C44A343" w14:textId="0A63F5EE" w:rsidR="00F655AA" w:rsidRDefault="00F655AA" w:rsidP="00F655AA">
      <w:pPr>
        <w:rPr>
          <w:lang w:val="en-SG"/>
        </w:rPr>
      </w:pPr>
      <w:r>
        <w:rPr>
          <w:lang w:val="en-SG"/>
        </w:rPr>
        <w:t xml:space="preserve">Pressed items are folded to a predetermined size. A </w:t>
      </w:r>
      <w:r w:rsidR="009B578D">
        <w:rPr>
          <w:lang w:val="en-SG"/>
        </w:rPr>
        <w:t>Kimble</w:t>
      </w:r>
      <w:r>
        <w:rPr>
          <w:lang w:val="en-SG"/>
        </w:rPr>
        <w:t xml:space="preserve"> gun or threads are used to attach tags such as price tags and hang tags on the clothing.</w:t>
      </w:r>
    </w:p>
    <w:p w14:paraId="030D2A2C" w14:textId="402BAAE5" w:rsidR="00F655AA" w:rsidRDefault="009B578D" w:rsidP="00F655AA">
      <w:pPr>
        <w:jc w:val="both"/>
        <w:rPr>
          <w:b/>
          <w:bCs/>
          <w:lang w:val="en-SG"/>
        </w:rPr>
      </w:pPr>
      <w:r>
        <w:rPr>
          <w:b/>
          <w:bCs/>
          <w:lang w:val="en-SG"/>
        </w:rPr>
        <w:t xml:space="preserve"> </w:t>
      </w:r>
      <w:r w:rsidR="002A7283">
        <w:rPr>
          <w:b/>
          <w:bCs/>
          <w:lang w:val="en-SG"/>
        </w:rPr>
        <w:t>2.9.1.8</w:t>
      </w:r>
      <w:r w:rsidR="00F655AA">
        <w:rPr>
          <w:b/>
          <w:bCs/>
          <w:lang w:val="en-SG"/>
        </w:rPr>
        <w:t xml:space="preserve"> Packing the garments</w:t>
      </w:r>
    </w:p>
    <w:p w14:paraId="2B178C0A" w14:textId="77777777" w:rsidR="00F655AA" w:rsidRDefault="00F655AA" w:rsidP="00F655AA">
      <w:pPr>
        <w:jc w:val="both"/>
        <w:rPr>
          <w:lang w:val="en-SG"/>
        </w:rPr>
      </w:pPr>
      <w:r>
        <w:rPr>
          <w:lang w:val="en-SG"/>
        </w:rPr>
        <w:t xml:space="preserve"> Finally, the garments are folded properly and placed in poly bags according to the customer's specifications. After that, the individual poly bags are packaged into larger cartons.</w:t>
      </w:r>
    </w:p>
    <w:p w14:paraId="3ABA54CB" w14:textId="7C4B1CF3" w:rsidR="00F655AA" w:rsidRDefault="009B578D" w:rsidP="00F655AA">
      <w:pPr>
        <w:rPr>
          <w:b/>
          <w:bCs/>
          <w:lang w:val="en-SG"/>
        </w:rPr>
      </w:pPr>
      <w:r>
        <w:rPr>
          <w:b/>
          <w:bCs/>
          <w:lang w:val="en-SG"/>
        </w:rPr>
        <w:t xml:space="preserve"> </w:t>
      </w:r>
      <w:r w:rsidR="002A7283">
        <w:rPr>
          <w:b/>
          <w:bCs/>
          <w:lang w:val="en-SG"/>
        </w:rPr>
        <w:t>2.9.1.9</w:t>
      </w:r>
      <w:r w:rsidR="00F655AA">
        <w:rPr>
          <w:b/>
          <w:bCs/>
          <w:lang w:val="en-SG"/>
        </w:rPr>
        <w:t xml:space="preserve"> Packing list creation</w:t>
      </w:r>
    </w:p>
    <w:p w14:paraId="1953BC7A" w14:textId="77777777" w:rsidR="00F655AA" w:rsidRDefault="00F655AA" w:rsidP="00F655AA">
      <w:pPr>
        <w:rPr>
          <w:lang w:val="en-SG"/>
        </w:rPr>
      </w:pPr>
      <w:r>
        <w:rPr>
          <w:lang w:val="en-SG"/>
        </w:rPr>
        <w:lastRenderedPageBreak/>
        <w:t xml:space="preserve"> The shipping in-charge creates a packing list for the package. The finishing department notifies the concerned merchant whenever an order's packing is completed.</w:t>
      </w:r>
    </w:p>
    <w:p w14:paraId="342D9681" w14:textId="61D6D616" w:rsidR="009B578D" w:rsidRDefault="009B578D" w:rsidP="00F655AA">
      <w:pPr>
        <w:jc w:val="both"/>
        <w:rPr>
          <w:b/>
          <w:bCs/>
          <w:lang w:val="en-SG"/>
        </w:rPr>
      </w:pPr>
      <w:r>
        <w:rPr>
          <w:b/>
          <w:bCs/>
          <w:lang w:val="en-SG"/>
        </w:rPr>
        <w:t xml:space="preserve"> </w:t>
      </w:r>
      <w:r w:rsidR="002A7283">
        <w:rPr>
          <w:b/>
          <w:bCs/>
          <w:lang w:val="en-SG"/>
        </w:rPr>
        <w:t>2.9.1.10</w:t>
      </w:r>
      <w:r w:rsidR="00F655AA">
        <w:rPr>
          <w:b/>
          <w:bCs/>
          <w:lang w:val="en-SG"/>
        </w:rPr>
        <w:t xml:space="preserve"> </w:t>
      </w:r>
      <w:r w:rsidR="008C20CF">
        <w:rPr>
          <w:b/>
          <w:bCs/>
          <w:lang w:val="en-SG"/>
        </w:rPr>
        <w:t>Internal shipment audits</w:t>
      </w:r>
    </w:p>
    <w:p w14:paraId="37C4880C" w14:textId="6216C2BD" w:rsidR="00F655AA" w:rsidRPr="008C20CF" w:rsidRDefault="009B578D" w:rsidP="00F655AA">
      <w:pPr>
        <w:jc w:val="both"/>
        <w:rPr>
          <w:b/>
          <w:bCs/>
          <w:lang w:val="en-SG"/>
        </w:rPr>
      </w:pPr>
      <w:r>
        <w:rPr>
          <w:lang w:val="en-SG"/>
        </w:rPr>
        <w:t xml:space="preserve"> </w:t>
      </w:r>
      <w:r w:rsidR="00F655AA">
        <w:rPr>
          <w:lang w:val="en-SG"/>
        </w:rPr>
        <w:t xml:space="preserve">Quality department perform internal shipment audit in the finishing department. Prior to the final </w:t>
      </w:r>
      <w:r>
        <w:rPr>
          <w:lang w:val="en-SG"/>
        </w:rPr>
        <w:t xml:space="preserve">   </w:t>
      </w:r>
      <w:r w:rsidR="00F655AA">
        <w:rPr>
          <w:lang w:val="en-SG"/>
        </w:rPr>
        <w:t>inspection, this audit is conducted.</w:t>
      </w:r>
    </w:p>
    <w:p w14:paraId="09A40297" w14:textId="24EECB96" w:rsidR="00F655AA" w:rsidRDefault="008C20CF" w:rsidP="00F655AA">
      <w:pPr>
        <w:rPr>
          <w:b/>
          <w:bCs/>
          <w:lang w:val="en-SG"/>
        </w:rPr>
      </w:pPr>
      <w:r>
        <w:rPr>
          <w:b/>
          <w:bCs/>
          <w:lang w:val="en-SG"/>
        </w:rPr>
        <w:t>2.9.1.11</w:t>
      </w:r>
      <w:r w:rsidR="00F655AA">
        <w:rPr>
          <w:b/>
          <w:bCs/>
          <w:lang w:val="en-SG"/>
        </w:rPr>
        <w:t>. Reporting and documentation</w:t>
      </w:r>
    </w:p>
    <w:p w14:paraId="68E49D2C" w14:textId="09DFEA5B" w:rsidR="0079618C" w:rsidRPr="008C20CF" w:rsidRDefault="00F655AA" w:rsidP="008C20CF">
      <w:pPr>
        <w:rPr>
          <w:lang w:val="en-SG"/>
        </w:rPr>
      </w:pPr>
      <w:r>
        <w:rPr>
          <w:lang w:val="en-SG"/>
        </w:rPr>
        <w:t>The finishing department, like the other departments, keeps a list of manufacturing records for pressing and packing.</w:t>
      </w:r>
      <w:r w:rsidR="009B371D">
        <w:rPr>
          <w:lang w:val="en-SG"/>
        </w:rPr>
        <w:t xml:space="preserve"> All </w:t>
      </w:r>
      <w:r w:rsidR="009B578D">
        <w:rPr>
          <w:lang w:val="en-SG"/>
        </w:rPr>
        <w:t>these functions</w:t>
      </w:r>
      <w:r w:rsidR="009B371D">
        <w:rPr>
          <w:lang w:val="en-SG"/>
        </w:rPr>
        <w:t xml:space="preserve"> is important of denim sector in textile finishing.</w:t>
      </w:r>
    </w:p>
    <w:p w14:paraId="1C1AAC82" w14:textId="712D10A6" w:rsidR="009B371D" w:rsidRDefault="009B371D" w:rsidP="009B371D">
      <w:pPr>
        <w:jc w:val="both"/>
        <w:rPr>
          <w:b/>
        </w:rPr>
      </w:pPr>
      <w:r>
        <w:rPr>
          <w:b/>
        </w:rPr>
        <w:t xml:space="preserve">3. Manpower Organization  </w:t>
      </w:r>
    </w:p>
    <w:p w14:paraId="04B0929E" w14:textId="7BF001BF" w:rsidR="008C20CF" w:rsidRPr="00A51294" w:rsidRDefault="00750320" w:rsidP="00A51294">
      <w:pPr>
        <w:jc w:val="both"/>
        <w:rPr>
          <w:color w:val="313131"/>
          <w:shd w:val="clear" w:color="auto" w:fill="FFFFFF"/>
        </w:rPr>
      </w:pPr>
      <w:r w:rsidRPr="009B578D">
        <w:rPr>
          <w:color w:val="313131"/>
          <w:shd w:val="clear" w:color="auto" w:fill="FFFFFF"/>
        </w:rPr>
        <w:t>Manpower planning is one of the major activities which consumes a significant amount of time and effort of an IE at a denim textile manufacturing unit. Companies struggle to arrange and allocate desired machines and manpower to get the intended output, and many a times, unavailability of machine and manpower is taken as an excuse to hide or cover up the failures</w:t>
      </w:r>
      <w:r w:rsidR="00414DB2" w:rsidRPr="009B578D">
        <w:rPr>
          <w:color w:val="313131"/>
          <w:shd w:val="clear" w:color="auto" w:fill="FFFFFF"/>
        </w:rPr>
        <w:fldChar w:fldCharType="begin" w:fldLock="1"/>
      </w:r>
      <w:r w:rsidR="00685B84" w:rsidRPr="009B578D">
        <w:rPr>
          <w:color w:val="313131"/>
          <w:shd w:val="clear" w:color="auto" w:fill="FFFFFF"/>
        </w:rPr>
        <w:instrText>ADDIN CSL_CITATION {"citationItems":[{"id":"ITEM-1","itemData":{"URL":"https://apparelresources.com/business-news/manufacturing/industrial-engineering-in-apparel-manufacturing-vii/","accessed":{"date-parts":[["2021","11","6"]]},"id":"ITEM-1","issued":{"date-parts":[["0"]]},"title":"IE in Apparel Manufacturing-7: Machinery and Manpower Planning - Apparel Resources","type":"webpage"},"uris":["http://www.mendeley.com/documents/?uuid=632ef087-3245-3b25-94fa-b69503670e79"]}],"mendeley":{"formattedCitation":"[23]","plainTextFormattedCitation":"[23]","previouslyFormattedCitation":"[23]"},"properties":{"noteIndex":0},"schema":"https://github.com/citation-style-language/schema/raw/master/csl-citation.json"}</w:instrText>
      </w:r>
      <w:r w:rsidR="00414DB2" w:rsidRPr="009B578D">
        <w:rPr>
          <w:color w:val="313131"/>
          <w:shd w:val="clear" w:color="auto" w:fill="FFFFFF"/>
        </w:rPr>
        <w:fldChar w:fldCharType="separate"/>
      </w:r>
      <w:r w:rsidR="00EB5024">
        <w:rPr>
          <w:noProof/>
          <w:color w:val="313131"/>
          <w:shd w:val="clear" w:color="auto" w:fill="FFFFFF"/>
        </w:rPr>
        <w:t>[22</w:t>
      </w:r>
      <w:r w:rsidR="00414DB2" w:rsidRPr="009B578D">
        <w:rPr>
          <w:noProof/>
          <w:color w:val="313131"/>
          <w:shd w:val="clear" w:color="auto" w:fill="FFFFFF"/>
        </w:rPr>
        <w:t>]</w:t>
      </w:r>
      <w:r w:rsidR="00414DB2" w:rsidRPr="009B578D">
        <w:rPr>
          <w:color w:val="313131"/>
          <w:shd w:val="clear" w:color="auto" w:fill="FFFFFF"/>
        </w:rPr>
        <w:fldChar w:fldCharType="end"/>
      </w:r>
      <w:r w:rsidRPr="009B578D">
        <w:rPr>
          <w:color w:val="313131"/>
          <w:shd w:val="clear" w:color="auto" w:fill="FFFFFF"/>
        </w:rPr>
        <w:t>. </w:t>
      </w:r>
      <w:r w:rsidR="00414DB2" w:rsidRPr="009B578D">
        <w:rPr>
          <w:color w:val="313131"/>
          <w:shd w:val="clear" w:color="auto" w:fill="FFFFFF"/>
        </w:rPr>
        <w:t>Though allocating the right people to the right work with the proper gear is a delicate problem, most this do not place enough emphasis on it. A imbalance among requirements (manpower or machinery) and actual allocation can create massive imbalances in the process, which can stymie the setup's performance. It is quite essential for denim sector of textile.</w:t>
      </w:r>
    </w:p>
    <w:p w14:paraId="4D1EA0A2" w14:textId="6E384A90" w:rsidR="00A74DC0" w:rsidRPr="008C20CF" w:rsidRDefault="00A74DC0" w:rsidP="00A74DC0">
      <w:r>
        <w:rPr>
          <w:b/>
        </w:rPr>
        <w:t xml:space="preserve">Table </w:t>
      </w:r>
      <w:r w:rsidR="00793196">
        <w:rPr>
          <w:b/>
        </w:rPr>
        <w:t>3</w:t>
      </w:r>
      <w:r>
        <w:rPr>
          <w:b/>
        </w:rPr>
        <w:t xml:space="preserve">. </w:t>
      </w:r>
      <w:r w:rsidR="00807103">
        <w:t>Manpower o</w:t>
      </w:r>
      <w:r w:rsidRPr="008C20CF">
        <w:t>rganization in</w:t>
      </w:r>
      <w:r w:rsidR="00807103">
        <w:t xml:space="preserve"> denim industry</w:t>
      </w:r>
      <w:r w:rsidR="00807103" w:rsidRPr="008C20CF">
        <w:t xml:space="preserve"> </w:t>
      </w:r>
      <w:r w:rsidR="00685B84" w:rsidRPr="008C20CF">
        <w:fldChar w:fldCharType="begin" w:fldLock="1"/>
      </w:r>
      <w:r w:rsidR="002E4092" w:rsidRPr="008C20CF">
        <w:instrText>ADDIN CSL_CITATION {"citationItems":[{"id":"ITEM-1","itemData":{"author":[{"dropping-particle":"","family":"Sadik","given":"Md Sibly","non-dropping-particle":"","parse-names":false,"suffix":""}],"id":"ITEM-1","issued":{"date-parts":[["0"]]},"title":"Faculty of Engineering Department of Textile Engineering Course Title: Industrial Attachment Course Code: TE 418 Section : A Submitted By","type":"article-journal"},"uris":["http://www.mendeley.com/documents/?uuid=c48dbdaa-df1a-313b-b83e-88aac37900b4"]}],"mendeley":{"formattedCitation":"[24]","plainTextFormattedCitation":"[24]","previouslyFormattedCitation":"[24]"},"properties":{"noteIndex":0},"schema":"https://github.com/citation-style-language/schema/raw/master/csl-citation.json"}</w:instrText>
      </w:r>
      <w:r w:rsidR="00685B84" w:rsidRPr="008C20CF">
        <w:fldChar w:fldCharType="separate"/>
      </w:r>
      <w:r w:rsidR="00EB5024">
        <w:rPr>
          <w:noProof/>
        </w:rPr>
        <w:t>[23</w:t>
      </w:r>
      <w:r w:rsidR="00685B84" w:rsidRPr="008C20CF">
        <w:rPr>
          <w:noProof/>
        </w:rPr>
        <w:t>]</w:t>
      </w:r>
      <w:r w:rsidR="00685B84" w:rsidRPr="008C20CF">
        <w:fldChar w:fldCharType="end"/>
      </w:r>
    </w:p>
    <w:p w14:paraId="43B0DA91" w14:textId="72BDC6E3" w:rsidR="001C53DB" w:rsidRDefault="001C53DB" w:rsidP="009B371D">
      <w:pPr>
        <w:jc w:val="both"/>
        <w:rPr>
          <w:rFonts w:ascii="Georgia" w:hAnsi="Georgia"/>
          <w:color w:val="313131"/>
          <w:shd w:val="clear" w:color="auto" w:fill="FFFFFF"/>
        </w:rPr>
      </w:pPr>
    </w:p>
    <w:p w14:paraId="63F076B6" w14:textId="1B0700E2" w:rsidR="00A51294" w:rsidRPr="00A51294" w:rsidRDefault="006002FD" w:rsidP="00A51294">
      <w:pPr>
        <w:jc w:val="both"/>
        <w:rPr>
          <w:rFonts w:ascii="Georgia" w:hAnsi="Georgia"/>
          <w:color w:val="313131"/>
          <w:shd w:val="clear" w:color="auto" w:fill="FFFFFF"/>
        </w:rPr>
      </w:pPr>
      <w:r w:rsidRPr="006002FD">
        <w:rPr>
          <w:rFonts w:ascii="Georgia" w:hAnsi="Georgia"/>
          <w:noProof/>
          <w:color w:val="313131"/>
          <w:shd w:val="clear" w:color="auto" w:fill="FFFFFF"/>
        </w:rPr>
        <w:lastRenderedPageBreak/>
        <w:drawing>
          <wp:inline distT="0" distB="0" distL="0" distR="0" wp14:anchorId="6A722141" wp14:editId="39B91289">
            <wp:extent cx="5524979" cy="4740051"/>
            <wp:effectExtent l="0" t="0" r="0" b="3810"/>
            <wp:docPr id="25" name="Picture 25" descr="A picture containing text, receipt, screensho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receipt, screenshot, document&#10;&#10;Description automatically generated"/>
                    <pic:cNvPicPr/>
                  </pic:nvPicPr>
                  <pic:blipFill>
                    <a:blip r:embed="rId8"/>
                    <a:stretch>
                      <a:fillRect/>
                    </a:stretch>
                  </pic:blipFill>
                  <pic:spPr>
                    <a:xfrm>
                      <a:off x="0" y="0"/>
                      <a:ext cx="5524979" cy="4740051"/>
                    </a:xfrm>
                    <a:prstGeom prst="rect">
                      <a:avLst/>
                    </a:prstGeom>
                  </pic:spPr>
                </pic:pic>
              </a:graphicData>
            </a:graphic>
          </wp:inline>
        </w:drawing>
      </w:r>
    </w:p>
    <w:p w14:paraId="267D68D1" w14:textId="3F59CFD0" w:rsidR="00933ED5" w:rsidRDefault="00A0298E" w:rsidP="00933ED5">
      <w:pPr>
        <w:rPr>
          <w:b/>
          <w:bCs/>
          <w:lang w:val="en-SG"/>
        </w:rPr>
      </w:pPr>
      <w:r>
        <w:rPr>
          <w:b/>
          <w:bCs/>
          <w:lang w:val="en-SG"/>
        </w:rPr>
        <w:t>4</w:t>
      </w:r>
      <w:r w:rsidR="00933ED5">
        <w:rPr>
          <w:b/>
          <w:bCs/>
          <w:lang w:val="en-SG"/>
        </w:rPr>
        <w:t>. Raw materials used in denim industry</w:t>
      </w:r>
    </w:p>
    <w:p w14:paraId="68BC7B81" w14:textId="76747E74" w:rsidR="003E5618" w:rsidRDefault="00D35006" w:rsidP="00160D5D">
      <w:pPr>
        <w:shd w:val="clear" w:color="auto" w:fill="FFFFFF"/>
        <w:spacing w:after="0" w:line="240" w:lineRule="auto"/>
        <w:jc w:val="both"/>
        <w:rPr>
          <w:rFonts w:eastAsia="Times New Roman"/>
          <w:color w:val="000000"/>
        </w:rPr>
      </w:pPr>
      <w:r w:rsidRPr="003E34D7">
        <w:rPr>
          <w:lang w:val="en-SG"/>
        </w:rPr>
        <w:t>Different type of raw material used in denim textile industry such a</w:t>
      </w:r>
      <w:r w:rsidR="00C960DA" w:rsidRPr="003E34D7">
        <w:rPr>
          <w:lang w:val="en-SG"/>
        </w:rPr>
        <w:t xml:space="preserve">s </w:t>
      </w:r>
      <w:r w:rsidRPr="003E34D7">
        <w:rPr>
          <w:lang w:val="en-SG"/>
        </w:rPr>
        <w:t xml:space="preserve">fabric, button, </w:t>
      </w:r>
      <w:r w:rsidR="003E34D7" w:rsidRPr="003E34D7">
        <w:rPr>
          <w:lang w:val="en-SG"/>
        </w:rPr>
        <w:t>zipper, sewing</w:t>
      </w:r>
      <w:r w:rsidR="00C960DA" w:rsidRPr="003E34D7">
        <w:rPr>
          <w:lang w:val="en-SG"/>
        </w:rPr>
        <w:t xml:space="preserve"> thread, label</w:t>
      </w:r>
      <w:r w:rsidR="00D953AC" w:rsidRPr="003E34D7">
        <w:rPr>
          <w:lang w:val="en-SG"/>
        </w:rPr>
        <w:t xml:space="preserve">, </w:t>
      </w:r>
      <w:r w:rsidR="004610FC" w:rsidRPr="003E34D7">
        <w:rPr>
          <w:lang w:val="en-SG"/>
        </w:rPr>
        <w:t xml:space="preserve">different quality </w:t>
      </w:r>
      <w:r w:rsidR="005B2A87" w:rsidRPr="003E34D7">
        <w:rPr>
          <w:lang w:val="en-SG"/>
        </w:rPr>
        <w:t xml:space="preserve">yarn, </w:t>
      </w:r>
      <w:r w:rsidR="001943EF" w:rsidRPr="003E34D7">
        <w:rPr>
          <w:lang w:val="en-SG"/>
        </w:rPr>
        <w:t>fibre</w:t>
      </w:r>
      <w:r w:rsidR="00D953AC" w:rsidRPr="00D953AC">
        <w:rPr>
          <w:b/>
          <w:bCs/>
          <w:lang w:val="en-SG"/>
        </w:rPr>
        <w:t>,</w:t>
      </w:r>
      <w:r w:rsidR="00D953AC" w:rsidRPr="00D953AC">
        <w:rPr>
          <w:rFonts w:eastAsia="Times New Roman"/>
          <w:color w:val="000000"/>
        </w:rPr>
        <w:t xml:space="preserve"> Dye stuff ,Chemical and auxiliaries</w:t>
      </w:r>
      <w:r w:rsidR="00160D5D">
        <w:rPr>
          <w:rFonts w:eastAsia="Times New Roman"/>
          <w:color w:val="000000"/>
        </w:rPr>
        <w:t xml:space="preserve">. </w:t>
      </w:r>
      <w:r w:rsidR="00160D5D" w:rsidRPr="00160D5D">
        <w:rPr>
          <w:rFonts w:eastAsia="Times New Roman"/>
          <w:color w:val="000000"/>
        </w:rPr>
        <w:t>In any production-</w:t>
      </w:r>
      <w:r w:rsidR="003E34D7" w:rsidRPr="00160D5D">
        <w:rPr>
          <w:rFonts w:eastAsia="Times New Roman"/>
          <w:color w:val="000000"/>
        </w:rPr>
        <w:t>oriented denim</w:t>
      </w:r>
      <w:r w:rsidR="00160D5D" w:rsidRPr="00160D5D">
        <w:rPr>
          <w:rFonts w:eastAsia="Times New Roman"/>
          <w:color w:val="000000"/>
        </w:rPr>
        <w:t xml:space="preserve"> textile sector, raw material is an </w:t>
      </w:r>
      <w:r w:rsidR="003E34D7" w:rsidRPr="00160D5D">
        <w:rPr>
          <w:rFonts w:eastAsia="Times New Roman"/>
          <w:color w:val="000000"/>
        </w:rPr>
        <w:t>object</w:t>
      </w:r>
      <w:r w:rsidR="00160D5D" w:rsidRPr="00160D5D">
        <w:rPr>
          <w:rFonts w:eastAsia="Times New Roman"/>
          <w:color w:val="000000"/>
        </w:rPr>
        <w:t>. It is necessary for continuous productivity and increased fabric. Cotton, jute, wool, raw silk, and synthetic goods are being used as raw materials in the</w:t>
      </w:r>
      <w:r w:rsidR="003E5618">
        <w:rPr>
          <w:rFonts w:eastAsia="Times New Roman"/>
          <w:color w:val="000000"/>
        </w:rPr>
        <w:t xml:space="preserve"> denim</w:t>
      </w:r>
      <w:r w:rsidR="00160D5D" w:rsidRPr="00160D5D">
        <w:rPr>
          <w:rFonts w:eastAsia="Times New Roman"/>
          <w:color w:val="000000"/>
        </w:rPr>
        <w:t xml:space="preserve"> textile industry</w:t>
      </w:r>
      <w:r w:rsidR="003E5618">
        <w:rPr>
          <w:rFonts w:eastAsia="Times New Roman"/>
          <w:color w:val="000000"/>
        </w:rPr>
        <w:fldChar w:fldCharType="begin" w:fldLock="1"/>
      </w:r>
      <w:r w:rsidR="003E34D7">
        <w:rPr>
          <w:rFonts w:eastAsia="Times New Roman"/>
          <w:color w:val="000000"/>
        </w:rPr>
        <w:instrText>ADDIN CSL_CITATION {"citationItems":[{"id":"ITEM-1","itemData":{"URL":"https://textilelearner.net/textile-raw-material/","accessed":{"date-parts":[["2021","11","6"]]},"id":"ITEM-1","issued":{"date-parts":[["0"]]},"title":"Textile Raw Material and Its Importance in Textile Manufacturing","type":"webpage"},"uris":["http://www.mendeley.com/documents/?uuid=99c05ec6-8fe7-3243-82be-81c8e60c9fde"]}],"mendeley":{"formattedCitation":"[26]","plainTextFormattedCitation":"[26]","previouslyFormattedCitation":"[26]"},"properties":{"noteIndex":0},"schema":"https://github.com/citation-style-language/schema/raw/master/csl-citation.json"}</w:instrText>
      </w:r>
      <w:r w:rsidR="003E5618">
        <w:rPr>
          <w:rFonts w:eastAsia="Times New Roman"/>
          <w:color w:val="000000"/>
        </w:rPr>
        <w:fldChar w:fldCharType="separate"/>
      </w:r>
      <w:r w:rsidR="00EB5024">
        <w:rPr>
          <w:rFonts w:eastAsia="Times New Roman"/>
          <w:noProof/>
          <w:color w:val="000000"/>
        </w:rPr>
        <w:t>[24</w:t>
      </w:r>
      <w:r w:rsidR="003E5618" w:rsidRPr="003E5618">
        <w:rPr>
          <w:rFonts w:eastAsia="Times New Roman"/>
          <w:noProof/>
          <w:color w:val="000000"/>
        </w:rPr>
        <w:t>]</w:t>
      </w:r>
      <w:r w:rsidR="003E5618">
        <w:rPr>
          <w:rFonts w:eastAsia="Times New Roman"/>
          <w:color w:val="000000"/>
        </w:rPr>
        <w:fldChar w:fldCharType="end"/>
      </w:r>
      <w:r w:rsidR="00160D5D" w:rsidRPr="00160D5D">
        <w:rPr>
          <w:rFonts w:eastAsia="Times New Roman"/>
          <w:color w:val="000000"/>
        </w:rPr>
        <w:t>. Textile raw materials are chosen based on the company's manufacturing policy, such as whether it is a composite mill or merely a spinning, weaving, or dyeing / finishing operation.</w:t>
      </w:r>
      <w:r w:rsidR="003E5618">
        <w:rPr>
          <w:rFonts w:eastAsia="Times New Roman"/>
          <w:color w:val="000000"/>
        </w:rPr>
        <w:t xml:space="preserve"> All of these combine a good </w:t>
      </w:r>
      <w:r w:rsidR="003E34D7">
        <w:rPr>
          <w:rFonts w:eastAsia="Times New Roman"/>
          <w:color w:val="000000"/>
        </w:rPr>
        <w:t>production of</w:t>
      </w:r>
      <w:r w:rsidR="003E5618">
        <w:rPr>
          <w:rFonts w:eastAsia="Times New Roman"/>
          <w:color w:val="000000"/>
        </w:rPr>
        <w:t xml:space="preserve"> denim textile industry.</w:t>
      </w:r>
    </w:p>
    <w:p w14:paraId="66AB7AB6" w14:textId="5B8F95C5" w:rsidR="003E5618" w:rsidRDefault="003E5618" w:rsidP="00160D5D">
      <w:pPr>
        <w:shd w:val="clear" w:color="auto" w:fill="FFFFFF"/>
        <w:spacing w:after="0" w:line="240" w:lineRule="auto"/>
        <w:jc w:val="both"/>
        <w:rPr>
          <w:rFonts w:eastAsia="Times New Roman"/>
          <w:color w:val="000000"/>
        </w:rPr>
      </w:pPr>
    </w:p>
    <w:p w14:paraId="28BC0D19" w14:textId="7E2BE4BA" w:rsidR="003E5618" w:rsidRDefault="00A0298E" w:rsidP="003E5618">
      <w:pPr>
        <w:rPr>
          <w:b/>
          <w:bCs/>
          <w:lang w:val="en-SG"/>
        </w:rPr>
      </w:pPr>
      <w:r>
        <w:rPr>
          <w:b/>
          <w:bCs/>
          <w:lang w:val="en-SG"/>
        </w:rPr>
        <w:t>4</w:t>
      </w:r>
      <w:r w:rsidR="003E5618" w:rsidRPr="00966DEF">
        <w:rPr>
          <w:b/>
          <w:bCs/>
          <w:lang w:val="en-SG"/>
        </w:rPr>
        <w:t>.1 Fabric</w:t>
      </w:r>
    </w:p>
    <w:p w14:paraId="7511C0EC" w14:textId="78277803" w:rsidR="00050743" w:rsidRPr="00050743" w:rsidRDefault="003E34D7" w:rsidP="00050743">
      <w:pPr>
        <w:shd w:val="clear" w:color="auto" w:fill="FFFFFF"/>
        <w:spacing w:after="0" w:line="240" w:lineRule="auto"/>
        <w:jc w:val="both"/>
        <w:textAlignment w:val="baseline"/>
        <w:rPr>
          <w:rFonts w:eastAsia="Times New Roman"/>
          <w:color w:val="111111"/>
        </w:rPr>
      </w:pPr>
      <w:r w:rsidRPr="003E34D7">
        <w:rPr>
          <w:lang w:val="en-SG"/>
        </w:rPr>
        <w:t xml:space="preserve">Denim is a 100% cotton fabric that is woven in a twill weave with different </w:t>
      </w:r>
      <w:r w:rsidR="00050743" w:rsidRPr="003E34D7">
        <w:rPr>
          <w:lang w:val="en-SG"/>
        </w:rPr>
        <w:t>colours</w:t>
      </w:r>
      <w:r w:rsidRPr="003E34D7">
        <w:rPr>
          <w:lang w:val="en-SG"/>
        </w:rPr>
        <w:t xml:space="preserve"> of warp and weft yarn</w:t>
      </w:r>
      <w:r>
        <w:rPr>
          <w:lang w:val="en-SG"/>
        </w:rPr>
        <w:fldChar w:fldCharType="begin" w:fldLock="1"/>
      </w:r>
      <w:r w:rsidR="00C2754C">
        <w:rPr>
          <w:lang w:val="en-SG"/>
        </w:rPr>
        <w:instrText>ADDIN CSL_CITATION {"citationItems":[{"id":"ITEM-1","itemData":{"URL":"https://garmentsmerchandising.com/types-of-denim-fabric-used-in-garments-manufacturing/","accessed":{"date-parts":[["2021","11","6"]]},"id":"ITEM-1","issued":{"date-parts":[["0"]]},"title":"Types of Denim Fabric Used in Garments Manufacturing - Garments Merchandising","type":"webpage"},"uris":["http://www.mendeley.com/documents/?uuid=98ad02d6-41c0-3006-8280-87c6a94d73d9"]}],"mendeley":{"formattedCitation":"[27]","plainTextFormattedCitation":"[27]","previouslyFormattedCitation":"[27]"},"properties":{"noteIndex":0},"schema":"https://github.com/citation-style-language/schema/raw/master/csl-citation.json"}</w:instrText>
      </w:r>
      <w:r>
        <w:rPr>
          <w:lang w:val="en-SG"/>
        </w:rPr>
        <w:fldChar w:fldCharType="separate"/>
      </w:r>
      <w:r w:rsidR="00EB5024">
        <w:rPr>
          <w:noProof/>
          <w:lang w:val="en-SG"/>
        </w:rPr>
        <w:t>[25</w:t>
      </w:r>
      <w:r w:rsidRPr="003E34D7">
        <w:rPr>
          <w:noProof/>
          <w:lang w:val="en-SG"/>
        </w:rPr>
        <w:t>]</w:t>
      </w:r>
      <w:r>
        <w:rPr>
          <w:lang w:val="en-SG"/>
        </w:rPr>
        <w:fldChar w:fldCharType="end"/>
      </w:r>
      <w:r w:rsidRPr="003E34D7">
        <w:rPr>
          <w:lang w:val="en-SG"/>
        </w:rPr>
        <w:t>. On the fabric surface of denim fabric, one color dominates. Denim is a common raw material used in the clothing industry. Denim fabrics are mostly made of cotton, while hemp denim is occasionally found. Denim fabrics are commonly used to make jeans, work clothing, and organic futon and pillow casings.</w:t>
      </w:r>
      <w:r>
        <w:rPr>
          <w:lang w:val="en-SG"/>
        </w:rPr>
        <w:t xml:space="preserve"> Different types of denim fabric used such as</w:t>
      </w:r>
      <w:r w:rsidRPr="00050743">
        <w:rPr>
          <w:lang w:val="en-SG"/>
        </w:rPr>
        <w:t xml:space="preserve">: </w:t>
      </w:r>
      <w:r w:rsidR="00050743" w:rsidRPr="00050743">
        <w:rPr>
          <w:rFonts w:eastAsia="Times New Roman"/>
          <w:color w:val="111111"/>
        </w:rPr>
        <w:t>Colored denim,</w:t>
      </w:r>
    </w:p>
    <w:p w14:paraId="11FFA822" w14:textId="6E7FE690" w:rsidR="003E5618" w:rsidRDefault="00050743" w:rsidP="00050743">
      <w:pPr>
        <w:shd w:val="clear" w:color="auto" w:fill="FFFFFF"/>
        <w:spacing w:after="0" w:line="240" w:lineRule="auto"/>
        <w:jc w:val="both"/>
        <w:textAlignment w:val="baseline"/>
        <w:rPr>
          <w:rFonts w:eastAsia="Times New Roman"/>
          <w:color w:val="111111"/>
        </w:rPr>
      </w:pPr>
      <w:r w:rsidRPr="00050743">
        <w:rPr>
          <w:rFonts w:eastAsia="Times New Roman"/>
          <w:color w:val="111111"/>
        </w:rPr>
        <w:lastRenderedPageBreak/>
        <w:t>Bubble gum denim, Denim from fox fiber, Crushed denim, Vintage denim, Ecru denim, Marble denim, Reverse denim</w:t>
      </w:r>
      <w:r w:rsidR="00C2754C">
        <w:rPr>
          <w:rFonts w:eastAsia="Times New Roman"/>
          <w:color w:val="111111"/>
        </w:rPr>
        <w:fldChar w:fldCharType="begin" w:fldLock="1"/>
      </w:r>
      <w:r w:rsidR="006D2B44">
        <w:rPr>
          <w:rFonts w:eastAsia="Times New Roman"/>
          <w:color w:val="111111"/>
        </w:rPr>
        <w:instrText>ADDIN CSL_CITATION {"citationItems":[{"id":"ITEM-1","itemData":{"URL":"https://www.textileschool.com/298/denim-fabrics/","accessed":{"date-parts":[["2021","11","6"]]},"id":"ITEM-1","issued":{"date-parts":[["0"]]},"title":"Denim Fabrics - properties and types - Textile School","type":"webpage"},"uris":["http://www.mendeley.com/documents/?uuid=b0e0e328-993d-3331-8be2-1c5536d1cd43"]}],"mendeley":{"formattedCitation":"[28]","plainTextFormattedCitation":"[28]","previouslyFormattedCitation":"[28]"},"properties":{"noteIndex":0},"schema":"https://github.com/citation-style-language/schema/raw/master/csl-citation.json"}</w:instrText>
      </w:r>
      <w:r w:rsidR="00C2754C">
        <w:rPr>
          <w:rFonts w:eastAsia="Times New Roman"/>
          <w:color w:val="111111"/>
        </w:rPr>
        <w:fldChar w:fldCharType="separate"/>
      </w:r>
      <w:r w:rsidR="00EB5024">
        <w:rPr>
          <w:rFonts w:eastAsia="Times New Roman"/>
          <w:noProof/>
          <w:color w:val="111111"/>
        </w:rPr>
        <w:t>[26</w:t>
      </w:r>
      <w:r w:rsidR="00C2754C" w:rsidRPr="00C2754C">
        <w:rPr>
          <w:rFonts w:eastAsia="Times New Roman"/>
          <w:noProof/>
          <w:color w:val="111111"/>
        </w:rPr>
        <w:t>]</w:t>
      </w:r>
      <w:r w:rsidR="00C2754C">
        <w:rPr>
          <w:rFonts w:eastAsia="Times New Roman"/>
          <w:color w:val="111111"/>
        </w:rPr>
        <w:fldChar w:fldCharType="end"/>
      </w:r>
      <w:r w:rsidR="00C2754C">
        <w:rPr>
          <w:rFonts w:eastAsia="Times New Roman"/>
          <w:color w:val="111111"/>
        </w:rPr>
        <w:t>.</w:t>
      </w:r>
    </w:p>
    <w:p w14:paraId="36B39458" w14:textId="224EB9E1" w:rsidR="00C2754C" w:rsidRDefault="00C2754C" w:rsidP="00050743">
      <w:pPr>
        <w:shd w:val="clear" w:color="auto" w:fill="FFFFFF"/>
        <w:spacing w:after="0" w:line="240" w:lineRule="auto"/>
        <w:jc w:val="both"/>
        <w:textAlignment w:val="baseline"/>
        <w:rPr>
          <w:rFonts w:eastAsia="Times New Roman"/>
          <w:color w:val="111111"/>
        </w:rPr>
      </w:pPr>
    </w:p>
    <w:p w14:paraId="588ADD41" w14:textId="1BED9B71" w:rsidR="00C2754C" w:rsidRDefault="00A0298E" w:rsidP="00C2754C">
      <w:pPr>
        <w:rPr>
          <w:b/>
          <w:bCs/>
          <w:lang w:val="en-SG"/>
        </w:rPr>
      </w:pPr>
      <w:r>
        <w:rPr>
          <w:b/>
          <w:bCs/>
          <w:lang w:val="en-SG"/>
        </w:rPr>
        <w:t>4</w:t>
      </w:r>
      <w:r w:rsidR="00C2754C" w:rsidRPr="0015623B">
        <w:rPr>
          <w:b/>
          <w:bCs/>
          <w:lang w:val="en-SG"/>
        </w:rPr>
        <w:t>.2 Button</w:t>
      </w:r>
    </w:p>
    <w:p w14:paraId="728655E3" w14:textId="218AAC96" w:rsidR="001B6F2D" w:rsidRPr="001B6F2D" w:rsidRDefault="001B6F2D" w:rsidP="00807103">
      <w:pPr>
        <w:shd w:val="clear" w:color="auto" w:fill="FFFFFF"/>
        <w:spacing w:after="0" w:line="240" w:lineRule="auto"/>
        <w:jc w:val="both"/>
        <w:rPr>
          <w:rFonts w:eastAsia="Times New Roman"/>
          <w:color w:val="000000"/>
        </w:rPr>
      </w:pPr>
      <w:r w:rsidRPr="0015623B">
        <w:rPr>
          <w:lang w:val="en-SG"/>
        </w:rPr>
        <w:t>A button is a little round disc that is generally sewn onto an article of clothing or garment to close a gap or to enhance decorative featur</w:t>
      </w:r>
      <w:r>
        <w:rPr>
          <w:lang w:val="en-SG"/>
        </w:rPr>
        <w:t>e</w:t>
      </w:r>
      <w:r w:rsidRPr="0015623B">
        <w:rPr>
          <w:lang w:val="en-SG"/>
        </w:rPr>
        <w:t xml:space="preserve">. Buttoning is achieved by sliding the button through a stitched slit called a buttonhole or thread loop in the fabric. Buttons are fashionable because they decorate and improve the appearance of </w:t>
      </w:r>
      <w:r>
        <w:rPr>
          <w:lang w:val="en-SG"/>
        </w:rPr>
        <w:t>denim textile clothes. It is mostly used for increased the appearance of garments</w:t>
      </w:r>
      <w:r w:rsidR="006D2B44">
        <w:rPr>
          <w:lang w:val="en-SG"/>
        </w:rPr>
        <w:fldChar w:fldCharType="begin" w:fldLock="1"/>
      </w:r>
      <w:r w:rsidR="00762F03">
        <w:rPr>
          <w:lang w:val="en-SG"/>
        </w:rPr>
        <w:instrText>ADDIN CSL_CITATION {"citationItems":[{"id":"ITEM-1","itemData":{"URL":"https://textilemerchandising.com/types-buttons-used-garments/","accessed":{"date-parts":[["2021","11","6"]]},"id":"ITEM-1","issued":{"date-parts":[["0"]]},"title":"Types of Buttons Used in Garments | Textile Merchandising","type":"webpage"},"uris":["http://www.mendeley.com/documents/?uuid=7e1fcfb5-77f0-31d0-843a-abd8ab46e282"]}],"mendeley":{"formattedCitation":"[29]","plainTextFormattedCitation":"[29]","previouslyFormattedCitation":"[29]"},"properties":{"noteIndex":0},"schema":"https://github.com/citation-style-language/schema/raw/master/csl-citation.json"}</w:instrText>
      </w:r>
      <w:r w:rsidR="006D2B44">
        <w:rPr>
          <w:lang w:val="en-SG"/>
        </w:rPr>
        <w:fldChar w:fldCharType="separate"/>
      </w:r>
      <w:r w:rsidR="00EB5024">
        <w:rPr>
          <w:noProof/>
          <w:lang w:val="en-SG"/>
        </w:rPr>
        <w:t>[27</w:t>
      </w:r>
      <w:r w:rsidR="006D2B44" w:rsidRPr="006D2B44">
        <w:rPr>
          <w:noProof/>
          <w:lang w:val="en-SG"/>
        </w:rPr>
        <w:t>]</w:t>
      </w:r>
      <w:r w:rsidR="006D2B44">
        <w:rPr>
          <w:lang w:val="en-SG"/>
        </w:rPr>
        <w:fldChar w:fldCharType="end"/>
      </w:r>
      <w:r>
        <w:rPr>
          <w:lang w:val="en-SG"/>
        </w:rPr>
        <w:t>. Different types of button used in denim textile section as example</w:t>
      </w:r>
      <w:r w:rsidRPr="001B6F2D">
        <w:rPr>
          <w:lang w:val="en-SG"/>
        </w:rPr>
        <w:t xml:space="preserve">: </w:t>
      </w:r>
      <w:r w:rsidRPr="001B6F2D">
        <w:rPr>
          <w:rFonts w:eastAsia="Times New Roman"/>
          <w:color w:val="000000"/>
        </w:rPr>
        <w:t xml:space="preserve">Plastic </w:t>
      </w:r>
      <w:r w:rsidR="005B2A87" w:rsidRPr="001B6F2D">
        <w:rPr>
          <w:rFonts w:eastAsia="Times New Roman"/>
          <w:color w:val="000000"/>
        </w:rPr>
        <w:t>Button, Metal</w:t>
      </w:r>
      <w:r w:rsidRPr="001B6F2D">
        <w:rPr>
          <w:rFonts w:eastAsia="Times New Roman"/>
          <w:color w:val="000000"/>
        </w:rPr>
        <w:t xml:space="preserve"> Button ,Wooden </w:t>
      </w:r>
      <w:r w:rsidR="005B2A87" w:rsidRPr="001B6F2D">
        <w:rPr>
          <w:rFonts w:eastAsia="Times New Roman"/>
          <w:color w:val="000000"/>
        </w:rPr>
        <w:t>Button, Fabric</w:t>
      </w:r>
      <w:r w:rsidRPr="001B6F2D">
        <w:rPr>
          <w:rFonts w:eastAsia="Times New Roman"/>
          <w:color w:val="000000"/>
        </w:rPr>
        <w:t xml:space="preserve"> Button, Shell Button   Glass Button, Pearl Button, Ornamental button, Animal skin </w:t>
      </w:r>
      <w:r w:rsidR="005B2A87" w:rsidRPr="001B6F2D">
        <w:rPr>
          <w:rFonts w:eastAsia="Times New Roman"/>
          <w:color w:val="000000"/>
        </w:rPr>
        <w:t>button, Ceramic</w:t>
      </w:r>
      <w:r w:rsidRPr="001B6F2D">
        <w:rPr>
          <w:rFonts w:eastAsia="Times New Roman"/>
          <w:color w:val="000000"/>
        </w:rPr>
        <w:t xml:space="preserve"> button</w:t>
      </w:r>
      <w:r w:rsidR="006D2B44">
        <w:rPr>
          <w:rFonts w:eastAsia="Times New Roman"/>
          <w:color w:val="000000"/>
        </w:rPr>
        <w:fldChar w:fldCharType="begin" w:fldLock="1"/>
      </w:r>
      <w:r w:rsidR="00762F03">
        <w:rPr>
          <w:rFonts w:eastAsia="Times New Roman"/>
          <w:color w:val="000000"/>
        </w:rPr>
        <w:instrText>ADDIN CSL_CITATION {"citationItems":[{"id":"ITEM-1","itemData":{"URL":"https://textilelearner.net/different-types-of-buttons-used-in-garments/","accessed":{"date-parts":[["2021","11","6"]]},"id":"ITEM-1","issued":{"date-parts":[["0"]]},"title":"Different Types of Buttons Used in Garments - Textile Learner","type":"webpage"},"uris":["http://www.mendeley.com/documents/?uuid=5e959113-14c9-3ffc-aabe-c0d5c0ad5dd0"]}],"mendeley":{"formattedCitation":"[30]","plainTextFormattedCitation":"[30]","previouslyFormattedCitation":"[30]"},"properties":{"noteIndex":0},"schema":"https://github.com/citation-style-language/schema/raw/master/csl-citation.json"}</w:instrText>
      </w:r>
      <w:r w:rsidR="006D2B44">
        <w:rPr>
          <w:rFonts w:eastAsia="Times New Roman"/>
          <w:color w:val="000000"/>
        </w:rPr>
        <w:fldChar w:fldCharType="separate"/>
      </w:r>
      <w:r w:rsidR="00EB5024">
        <w:rPr>
          <w:rFonts w:eastAsia="Times New Roman"/>
          <w:noProof/>
          <w:color w:val="000000"/>
        </w:rPr>
        <w:t>[28</w:t>
      </w:r>
      <w:r w:rsidR="006D2B44" w:rsidRPr="006D2B44">
        <w:rPr>
          <w:rFonts w:eastAsia="Times New Roman"/>
          <w:noProof/>
          <w:color w:val="000000"/>
        </w:rPr>
        <w:t>]</w:t>
      </w:r>
      <w:r w:rsidR="006D2B44">
        <w:rPr>
          <w:rFonts w:eastAsia="Times New Roman"/>
          <w:color w:val="000000"/>
        </w:rPr>
        <w:fldChar w:fldCharType="end"/>
      </w:r>
      <w:r w:rsidR="00807103">
        <w:rPr>
          <w:rFonts w:eastAsia="Times New Roman"/>
          <w:color w:val="000000"/>
        </w:rPr>
        <w:t>.</w:t>
      </w:r>
    </w:p>
    <w:p w14:paraId="24B17356" w14:textId="77777777" w:rsidR="001B6F2D" w:rsidRPr="006D2B44" w:rsidRDefault="001B6F2D" w:rsidP="00C2754C">
      <w:pPr>
        <w:rPr>
          <w:b/>
          <w:bCs/>
          <w:lang w:val="en-SG"/>
        </w:rPr>
      </w:pPr>
    </w:p>
    <w:p w14:paraId="62897A79" w14:textId="5961948A" w:rsidR="001B6F2D" w:rsidRDefault="00A0298E" w:rsidP="00C2754C">
      <w:pPr>
        <w:rPr>
          <w:b/>
          <w:bCs/>
          <w:lang w:val="en-SG"/>
        </w:rPr>
      </w:pPr>
      <w:r>
        <w:rPr>
          <w:b/>
          <w:bCs/>
          <w:lang w:val="en-SG"/>
        </w:rPr>
        <w:t>4</w:t>
      </w:r>
      <w:r w:rsidR="001B6F2D" w:rsidRPr="006D2B44">
        <w:rPr>
          <w:b/>
          <w:bCs/>
          <w:lang w:val="en-SG"/>
        </w:rPr>
        <w:t xml:space="preserve">.2.1 </w:t>
      </w:r>
    </w:p>
    <w:p w14:paraId="59AF9812" w14:textId="39F37ABB" w:rsidR="006D2B44" w:rsidRPr="0015623B" w:rsidRDefault="006D2B44" w:rsidP="006D2B44">
      <w:pPr>
        <w:jc w:val="both"/>
        <w:rPr>
          <w:b/>
          <w:bCs/>
          <w:lang w:val="en-SG"/>
        </w:rPr>
      </w:pPr>
      <w:r w:rsidRPr="0015623B">
        <w:rPr>
          <w:b/>
          <w:bCs/>
          <w:lang w:val="en-SG"/>
        </w:rPr>
        <w:t>Sizes of buttons</w:t>
      </w:r>
    </w:p>
    <w:p w14:paraId="4A7D5253" w14:textId="3CA3A853" w:rsidR="00807103" w:rsidRPr="00A0298E" w:rsidRDefault="006D2B44" w:rsidP="006D2B44">
      <w:pPr>
        <w:jc w:val="both"/>
        <w:rPr>
          <w:lang w:val="en-SG"/>
        </w:rPr>
      </w:pPr>
      <w:r w:rsidRPr="0015623B">
        <w:rPr>
          <w:lang w:val="en-SG"/>
        </w:rPr>
        <w:t>The button's size was calculated by its application. Shirt buttons are most often small and close together, but coat buttons are larger and split out</w:t>
      </w:r>
      <w:r w:rsidR="00762F03">
        <w:rPr>
          <w:lang w:val="en-SG"/>
        </w:rPr>
        <w:fldChar w:fldCharType="begin" w:fldLock="1"/>
      </w:r>
      <w:r w:rsidR="00747419">
        <w:rPr>
          <w:lang w:val="en-SG"/>
        </w:rPr>
        <w:instrText>ADDIN CSL_CITATION {"citationItems":[{"id":"ITEM-1","itemData":{"URL":"https://www.sbs-zipper.com/blog/how-to-calculate-button-size-by-ligne/","accessed":{"date-parts":[["2021","11","6"]]},"id":"ITEM-1","issued":{"date-parts":[["0"]]},"title":"How To Calculate Button Size By Ligne | Decorative Zips and Fashion Trend","type":"webpage"},"uris":["http://www.mendeley.com/documents/?uuid=723700bf-e06e-3a84-8f3e-944fec770c49"]}],"mendeley":{"formattedCitation":"[31]","plainTextFormattedCitation":"[31]","previouslyFormattedCitation":"[31]"},"properties":{"noteIndex":0},"schema":"https://github.com/citation-style-language/schema/raw/master/csl-citation.json"}</w:instrText>
      </w:r>
      <w:r w:rsidR="00762F03">
        <w:rPr>
          <w:lang w:val="en-SG"/>
        </w:rPr>
        <w:fldChar w:fldCharType="separate"/>
      </w:r>
      <w:r w:rsidR="00EB5024">
        <w:rPr>
          <w:noProof/>
          <w:lang w:val="en-SG"/>
        </w:rPr>
        <w:t>[29</w:t>
      </w:r>
      <w:r w:rsidR="00762F03" w:rsidRPr="00762F03">
        <w:rPr>
          <w:noProof/>
          <w:lang w:val="en-SG"/>
        </w:rPr>
        <w:t>]</w:t>
      </w:r>
      <w:r w:rsidR="00762F03">
        <w:rPr>
          <w:lang w:val="en-SG"/>
        </w:rPr>
        <w:fldChar w:fldCharType="end"/>
      </w:r>
      <w:r w:rsidRPr="0015623B">
        <w:rPr>
          <w:lang w:val="en-SG"/>
        </w:rPr>
        <w:t>. Buttons are usually measured in lines (also known as lines and abbreviated L), with 40 lines surpassing 1 inch</w:t>
      </w:r>
      <w:r>
        <w:rPr>
          <w:lang w:val="en-SG"/>
        </w:rPr>
        <w:t>.</w:t>
      </w:r>
      <w:r w:rsidRPr="00C71CC5">
        <w:rPr>
          <w:lang w:val="en-SG"/>
        </w:rPr>
        <w:t xml:space="preserve"> </w:t>
      </w:r>
      <w:r w:rsidRPr="0015623B">
        <w:rPr>
          <w:lang w:val="en-SG"/>
        </w:rPr>
        <w:t xml:space="preserve">For example,16 lines(10.16 mm, standard buttons for men's shirts) and 32 </w:t>
      </w:r>
      <w:r w:rsidR="005B2A87" w:rsidRPr="0015623B">
        <w:rPr>
          <w:lang w:val="en-SG"/>
        </w:rPr>
        <w:t>lines</w:t>
      </w:r>
      <w:r w:rsidRPr="0015623B">
        <w:rPr>
          <w:lang w:val="en-SG"/>
        </w:rPr>
        <w:t xml:space="preserve"> (10.16 mm, standard buttons for female's shirts) are two most common button sizes (20.32 mm, typical button on suit jackets).</w:t>
      </w:r>
    </w:p>
    <w:p w14:paraId="34951FE5" w14:textId="3E5CDC12" w:rsidR="006D2B44" w:rsidRPr="00807103" w:rsidRDefault="006D2B44" w:rsidP="006D2B44">
      <w:pPr>
        <w:jc w:val="both"/>
        <w:rPr>
          <w:lang w:val="en-SG"/>
        </w:rPr>
      </w:pPr>
      <w:r w:rsidRPr="005B2A87">
        <w:rPr>
          <w:b/>
          <w:bCs/>
          <w:lang w:val="en-SG"/>
        </w:rPr>
        <w:t>Table</w:t>
      </w:r>
      <w:r>
        <w:rPr>
          <w:lang w:val="en-SG"/>
        </w:rPr>
        <w:t xml:space="preserve"> </w:t>
      </w:r>
      <w:r w:rsidRPr="005B2A87">
        <w:rPr>
          <w:b/>
          <w:bCs/>
          <w:lang w:val="en-SG"/>
        </w:rPr>
        <w:t>4</w:t>
      </w:r>
      <w:r w:rsidR="00807103">
        <w:rPr>
          <w:lang w:val="en-SG"/>
        </w:rPr>
        <w:t>.</w:t>
      </w:r>
      <w:r>
        <w:rPr>
          <w:lang w:val="en-SG"/>
        </w:rPr>
        <w:t xml:space="preserve"> </w:t>
      </w:r>
      <w:r w:rsidRPr="00807103">
        <w:rPr>
          <w:bCs/>
          <w:lang w:val="en-SG"/>
        </w:rPr>
        <w:t>Size of button</w:t>
      </w:r>
    </w:p>
    <w:tbl>
      <w:tblPr>
        <w:tblStyle w:val="PlainTable2"/>
        <w:tblpPr w:leftFromText="180" w:rightFromText="180" w:vertAnchor="text" w:horzAnchor="margin" w:tblpY="279"/>
        <w:tblW w:w="7822" w:type="dxa"/>
        <w:tblBorders>
          <w:top w:val="none" w:sz="0" w:space="0" w:color="auto"/>
          <w:bottom w:val="none" w:sz="0" w:space="0" w:color="auto"/>
        </w:tblBorders>
        <w:tblLook w:val="04A0" w:firstRow="1" w:lastRow="0" w:firstColumn="1" w:lastColumn="0" w:noHBand="0" w:noVBand="1"/>
      </w:tblPr>
      <w:tblGrid>
        <w:gridCol w:w="1800"/>
        <w:gridCol w:w="4100"/>
        <w:gridCol w:w="1922"/>
      </w:tblGrid>
      <w:tr w:rsidR="006D2B44" w:rsidRPr="0015623B" w14:paraId="6A8F2810" w14:textId="77777777" w:rsidTr="00807103">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800" w:type="dxa"/>
            <w:tcBorders>
              <w:bottom w:val="none" w:sz="0" w:space="0" w:color="auto"/>
            </w:tcBorders>
            <w:hideMark/>
          </w:tcPr>
          <w:p w14:paraId="182C5EDD" w14:textId="77777777" w:rsidR="006D2B44" w:rsidRPr="0015623B" w:rsidRDefault="006D2B44" w:rsidP="00807103">
            <w:pPr>
              <w:jc w:val="center"/>
              <w:rPr>
                <w:rFonts w:eastAsia="Times New Roman"/>
                <w:b w:val="0"/>
                <w:bCs w:val="0"/>
                <w:color w:val="333333"/>
              </w:rPr>
            </w:pPr>
            <w:r w:rsidRPr="0015623B">
              <w:rPr>
                <w:rFonts w:eastAsia="Times New Roman"/>
                <w:color w:val="333333"/>
              </w:rPr>
              <w:t>Ligne</w:t>
            </w:r>
          </w:p>
        </w:tc>
        <w:tc>
          <w:tcPr>
            <w:tcW w:w="4100" w:type="dxa"/>
            <w:tcBorders>
              <w:bottom w:val="none" w:sz="0" w:space="0" w:color="auto"/>
            </w:tcBorders>
            <w:hideMark/>
          </w:tcPr>
          <w:p w14:paraId="793FF50F" w14:textId="7C9A2ED8" w:rsidR="006D2B44" w:rsidRPr="0015623B" w:rsidRDefault="006D2B44" w:rsidP="00807103">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333333"/>
              </w:rPr>
            </w:pPr>
            <w:r w:rsidRPr="0015623B">
              <w:rPr>
                <w:rFonts w:eastAsia="Times New Roman"/>
                <w:color w:val="333333"/>
              </w:rPr>
              <w:t>Millimeters</w:t>
            </w:r>
          </w:p>
        </w:tc>
        <w:tc>
          <w:tcPr>
            <w:tcW w:w="1922" w:type="dxa"/>
            <w:tcBorders>
              <w:bottom w:val="none" w:sz="0" w:space="0" w:color="auto"/>
            </w:tcBorders>
            <w:hideMark/>
          </w:tcPr>
          <w:p w14:paraId="25A94A2B" w14:textId="77777777" w:rsidR="006D2B44" w:rsidRPr="0015623B" w:rsidRDefault="006D2B44" w:rsidP="00807103">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333333"/>
              </w:rPr>
            </w:pPr>
            <w:r w:rsidRPr="0015623B">
              <w:rPr>
                <w:rFonts w:eastAsia="Times New Roman"/>
                <w:color w:val="333333"/>
              </w:rPr>
              <w:t>Inches</w:t>
            </w:r>
          </w:p>
        </w:tc>
      </w:tr>
      <w:tr w:rsidR="006D2B44" w:rsidRPr="0015623B" w14:paraId="57065377" w14:textId="77777777" w:rsidTr="0080710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1100E2DB" w14:textId="77777777" w:rsidR="006D2B44" w:rsidRPr="00807103" w:rsidRDefault="006D2B44" w:rsidP="00807103">
            <w:pPr>
              <w:jc w:val="center"/>
              <w:rPr>
                <w:rFonts w:eastAsia="Times New Roman"/>
                <w:b w:val="0"/>
                <w:color w:val="333333"/>
              </w:rPr>
            </w:pPr>
            <w:r w:rsidRPr="00807103">
              <w:rPr>
                <w:rFonts w:eastAsia="Times New Roman"/>
                <w:b w:val="0"/>
                <w:color w:val="333333"/>
              </w:rPr>
              <w:t>14</w:t>
            </w:r>
          </w:p>
        </w:tc>
        <w:tc>
          <w:tcPr>
            <w:tcW w:w="4100" w:type="dxa"/>
            <w:tcBorders>
              <w:top w:val="none" w:sz="0" w:space="0" w:color="auto"/>
              <w:bottom w:val="none" w:sz="0" w:space="0" w:color="auto"/>
            </w:tcBorders>
            <w:hideMark/>
          </w:tcPr>
          <w:p w14:paraId="6A0B9464"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8.9</w:t>
            </w:r>
          </w:p>
        </w:tc>
        <w:tc>
          <w:tcPr>
            <w:tcW w:w="1922" w:type="dxa"/>
            <w:tcBorders>
              <w:top w:val="none" w:sz="0" w:space="0" w:color="auto"/>
              <w:bottom w:val="none" w:sz="0" w:space="0" w:color="auto"/>
            </w:tcBorders>
            <w:hideMark/>
          </w:tcPr>
          <w:p w14:paraId="5948C04E"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0.37</w:t>
            </w:r>
          </w:p>
        </w:tc>
      </w:tr>
      <w:tr w:rsidR="006D2B44" w:rsidRPr="0015623B" w14:paraId="7E574A30" w14:textId="77777777" w:rsidTr="00807103">
        <w:trPr>
          <w:trHeight w:val="182"/>
        </w:trPr>
        <w:tc>
          <w:tcPr>
            <w:cnfStyle w:val="001000000000" w:firstRow="0" w:lastRow="0" w:firstColumn="1" w:lastColumn="0" w:oddVBand="0" w:evenVBand="0" w:oddHBand="0" w:evenHBand="0" w:firstRowFirstColumn="0" w:firstRowLastColumn="0" w:lastRowFirstColumn="0" w:lastRowLastColumn="0"/>
            <w:tcW w:w="1800" w:type="dxa"/>
            <w:hideMark/>
          </w:tcPr>
          <w:p w14:paraId="28BCE1FC" w14:textId="77777777" w:rsidR="006D2B44" w:rsidRPr="00807103" w:rsidRDefault="006D2B44" w:rsidP="00807103">
            <w:pPr>
              <w:jc w:val="center"/>
              <w:rPr>
                <w:rFonts w:eastAsia="Times New Roman"/>
                <w:b w:val="0"/>
                <w:color w:val="333333"/>
              </w:rPr>
            </w:pPr>
            <w:r w:rsidRPr="00807103">
              <w:rPr>
                <w:rFonts w:eastAsia="Times New Roman"/>
                <w:b w:val="0"/>
                <w:color w:val="333333"/>
              </w:rPr>
              <w:t>16</w:t>
            </w:r>
          </w:p>
        </w:tc>
        <w:tc>
          <w:tcPr>
            <w:tcW w:w="4100" w:type="dxa"/>
            <w:hideMark/>
          </w:tcPr>
          <w:p w14:paraId="71364DA5"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10.1</w:t>
            </w:r>
          </w:p>
        </w:tc>
        <w:tc>
          <w:tcPr>
            <w:tcW w:w="1922" w:type="dxa"/>
            <w:hideMark/>
          </w:tcPr>
          <w:p w14:paraId="4B4DAF9F"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0.41</w:t>
            </w:r>
          </w:p>
        </w:tc>
      </w:tr>
      <w:tr w:rsidR="006D2B44" w:rsidRPr="0015623B" w14:paraId="5DC9654E" w14:textId="77777777" w:rsidTr="00807103">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75C6150F" w14:textId="77777777" w:rsidR="006D2B44" w:rsidRPr="00807103" w:rsidRDefault="006D2B44" w:rsidP="00807103">
            <w:pPr>
              <w:jc w:val="center"/>
              <w:rPr>
                <w:rFonts w:eastAsia="Times New Roman"/>
                <w:b w:val="0"/>
                <w:color w:val="333333"/>
              </w:rPr>
            </w:pPr>
            <w:r w:rsidRPr="00807103">
              <w:rPr>
                <w:rFonts w:eastAsia="Times New Roman"/>
                <w:b w:val="0"/>
                <w:color w:val="333333"/>
              </w:rPr>
              <w:t>18</w:t>
            </w:r>
          </w:p>
        </w:tc>
        <w:tc>
          <w:tcPr>
            <w:tcW w:w="4100" w:type="dxa"/>
            <w:tcBorders>
              <w:top w:val="none" w:sz="0" w:space="0" w:color="auto"/>
              <w:bottom w:val="none" w:sz="0" w:space="0" w:color="auto"/>
            </w:tcBorders>
            <w:hideMark/>
          </w:tcPr>
          <w:p w14:paraId="4B22E9F1"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11.4</w:t>
            </w:r>
          </w:p>
        </w:tc>
        <w:tc>
          <w:tcPr>
            <w:tcW w:w="1922" w:type="dxa"/>
            <w:tcBorders>
              <w:top w:val="none" w:sz="0" w:space="0" w:color="auto"/>
              <w:bottom w:val="none" w:sz="0" w:space="0" w:color="auto"/>
            </w:tcBorders>
            <w:hideMark/>
          </w:tcPr>
          <w:p w14:paraId="1575A862"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0.38</w:t>
            </w:r>
          </w:p>
        </w:tc>
      </w:tr>
      <w:tr w:rsidR="006D2B44" w:rsidRPr="0015623B" w14:paraId="09F8FE9E" w14:textId="77777777" w:rsidTr="00807103">
        <w:trPr>
          <w:trHeight w:val="65"/>
        </w:trPr>
        <w:tc>
          <w:tcPr>
            <w:cnfStyle w:val="001000000000" w:firstRow="0" w:lastRow="0" w:firstColumn="1" w:lastColumn="0" w:oddVBand="0" w:evenVBand="0" w:oddHBand="0" w:evenHBand="0" w:firstRowFirstColumn="0" w:firstRowLastColumn="0" w:lastRowFirstColumn="0" w:lastRowLastColumn="0"/>
            <w:tcW w:w="1800" w:type="dxa"/>
            <w:hideMark/>
          </w:tcPr>
          <w:p w14:paraId="124059E6" w14:textId="77777777" w:rsidR="006D2B44" w:rsidRPr="00807103" w:rsidRDefault="006D2B44" w:rsidP="00807103">
            <w:pPr>
              <w:jc w:val="center"/>
              <w:rPr>
                <w:rFonts w:eastAsia="Times New Roman"/>
                <w:b w:val="0"/>
                <w:color w:val="333333"/>
              </w:rPr>
            </w:pPr>
            <w:r w:rsidRPr="00807103">
              <w:rPr>
                <w:rFonts w:eastAsia="Times New Roman"/>
                <w:b w:val="0"/>
                <w:color w:val="333333"/>
              </w:rPr>
              <w:t>20</w:t>
            </w:r>
          </w:p>
        </w:tc>
        <w:tc>
          <w:tcPr>
            <w:tcW w:w="4100" w:type="dxa"/>
            <w:hideMark/>
          </w:tcPr>
          <w:p w14:paraId="49C589FF"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12.7</w:t>
            </w:r>
          </w:p>
        </w:tc>
        <w:tc>
          <w:tcPr>
            <w:tcW w:w="1922" w:type="dxa"/>
            <w:hideMark/>
          </w:tcPr>
          <w:p w14:paraId="3A4BD361"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0.51</w:t>
            </w:r>
          </w:p>
        </w:tc>
      </w:tr>
      <w:tr w:rsidR="006D2B44" w:rsidRPr="0015623B" w14:paraId="2E12DD92" w14:textId="77777777" w:rsidTr="00807103">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304CA6BA" w14:textId="77777777" w:rsidR="006D2B44" w:rsidRPr="00807103" w:rsidRDefault="006D2B44" w:rsidP="00807103">
            <w:pPr>
              <w:jc w:val="center"/>
              <w:rPr>
                <w:rFonts w:eastAsia="Times New Roman"/>
                <w:b w:val="0"/>
                <w:color w:val="333333"/>
              </w:rPr>
            </w:pPr>
            <w:r w:rsidRPr="00807103">
              <w:rPr>
                <w:rFonts w:eastAsia="Times New Roman"/>
                <w:b w:val="0"/>
                <w:color w:val="333333"/>
              </w:rPr>
              <w:t>21</w:t>
            </w:r>
          </w:p>
        </w:tc>
        <w:tc>
          <w:tcPr>
            <w:tcW w:w="4100" w:type="dxa"/>
            <w:tcBorders>
              <w:top w:val="none" w:sz="0" w:space="0" w:color="auto"/>
              <w:bottom w:val="none" w:sz="0" w:space="0" w:color="auto"/>
            </w:tcBorders>
            <w:hideMark/>
          </w:tcPr>
          <w:p w14:paraId="07A4F14F"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13.3</w:t>
            </w:r>
          </w:p>
        </w:tc>
        <w:tc>
          <w:tcPr>
            <w:tcW w:w="1922" w:type="dxa"/>
            <w:tcBorders>
              <w:top w:val="none" w:sz="0" w:space="0" w:color="auto"/>
              <w:bottom w:val="none" w:sz="0" w:space="0" w:color="auto"/>
            </w:tcBorders>
            <w:hideMark/>
          </w:tcPr>
          <w:p w14:paraId="5DCA1EF7"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0.53</w:t>
            </w:r>
          </w:p>
        </w:tc>
      </w:tr>
      <w:tr w:rsidR="006D2B44" w:rsidRPr="0015623B" w14:paraId="3199A3F0" w14:textId="77777777" w:rsidTr="00807103">
        <w:trPr>
          <w:trHeight w:val="47"/>
        </w:trPr>
        <w:tc>
          <w:tcPr>
            <w:cnfStyle w:val="001000000000" w:firstRow="0" w:lastRow="0" w:firstColumn="1" w:lastColumn="0" w:oddVBand="0" w:evenVBand="0" w:oddHBand="0" w:evenHBand="0" w:firstRowFirstColumn="0" w:firstRowLastColumn="0" w:lastRowFirstColumn="0" w:lastRowLastColumn="0"/>
            <w:tcW w:w="1800" w:type="dxa"/>
            <w:hideMark/>
          </w:tcPr>
          <w:p w14:paraId="24CAFCD6" w14:textId="77777777" w:rsidR="006D2B44" w:rsidRPr="00807103" w:rsidRDefault="006D2B44" w:rsidP="00807103">
            <w:pPr>
              <w:jc w:val="center"/>
              <w:rPr>
                <w:rFonts w:eastAsia="Times New Roman"/>
                <w:b w:val="0"/>
                <w:color w:val="333333"/>
              </w:rPr>
            </w:pPr>
            <w:r w:rsidRPr="00807103">
              <w:rPr>
                <w:rFonts w:eastAsia="Times New Roman"/>
                <w:b w:val="0"/>
                <w:color w:val="333333"/>
              </w:rPr>
              <w:t>22</w:t>
            </w:r>
          </w:p>
        </w:tc>
        <w:tc>
          <w:tcPr>
            <w:tcW w:w="4100" w:type="dxa"/>
            <w:hideMark/>
          </w:tcPr>
          <w:p w14:paraId="1A526C92"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14</w:t>
            </w:r>
          </w:p>
        </w:tc>
        <w:tc>
          <w:tcPr>
            <w:tcW w:w="1922" w:type="dxa"/>
            <w:hideMark/>
          </w:tcPr>
          <w:p w14:paraId="671BD3CF"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0.57</w:t>
            </w:r>
          </w:p>
        </w:tc>
      </w:tr>
      <w:tr w:rsidR="006D2B44" w:rsidRPr="0015623B" w14:paraId="6E886F17" w14:textId="77777777" w:rsidTr="00807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6E32EBB3" w14:textId="77777777" w:rsidR="006D2B44" w:rsidRPr="00807103" w:rsidRDefault="006D2B44" w:rsidP="00807103">
            <w:pPr>
              <w:jc w:val="center"/>
              <w:rPr>
                <w:rFonts w:eastAsia="Times New Roman"/>
                <w:b w:val="0"/>
                <w:color w:val="333333"/>
              </w:rPr>
            </w:pPr>
            <w:r w:rsidRPr="00807103">
              <w:rPr>
                <w:rFonts w:eastAsia="Times New Roman"/>
                <w:b w:val="0"/>
                <w:color w:val="333333"/>
              </w:rPr>
              <w:t>23</w:t>
            </w:r>
          </w:p>
        </w:tc>
        <w:tc>
          <w:tcPr>
            <w:tcW w:w="4100" w:type="dxa"/>
            <w:tcBorders>
              <w:top w:val="none" w:sz="0" w:space="0" w:color="auto"/>
              <w:bottom w:val="none" w:sz="0" w:space="0" w:color="auto"/>
            </w:tcBorders>
            <w:hideMark/>
          </w:tcPr>
          <w:p w14:paraId="3289371A"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14.6</w:t>
            </w:r>
          </w:p>
        </w:tc>
        <w:tc>
          <w:tcPr>
            <w:tcW w:w="1922" w:type="dxa"/>
            <w:tcBorders>
              <w:top w:val="none" w:sz="0" w:space="0" w:color="auto"/>
              <w:bottom w:val="none" w:sz="0" w:space="0" w:color="auto"/>
            </w:tcBorders>
            <w:hideMark/>
          </w:tcPr>
          <w:p w14:paraId="5513AAB3"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0.59</w:t>
            </w:r>
          </w:p>
        </w:tc>
      </w:tr>
      <w:tr w:rsidR="006D2B44" w:rsidRPr="0015623B" w14:paraId="5F3B2AF0" w14:textId="77777777" w:rsidTr="00807103">
        <w:tc>
          <w:tcPr>
            <w:cnfStyle w:val="001000000000" w:firstRow="0" w:lastRow="0" w:firstColumn="1" w:lastColumn="0" w:oddVBand="0" w:evenVBand="0" w:oddHBand="0" w:evenHBand="0" w:firstRowFirstColumn="0" w:firstRowLastColumn="0" w:lastRowFirstColumn="0" w:lastRowLastColumn="0"/>
            <w:tcW w:w="1800" w:type="dxa"/>
            <w:hideMark/>
          </w:tcPr>
          <w:p w14:paraId="031AABF0" w14:textId="77777777" w:rsidR="006D2B44" w:rsidRPr="00807103" w:rsidRDefault="006D2B44" w:rsidP="00807103">
            <w:pPr>
              <w:jc w:val="center"/>
              <w:rPr>
                <w:rFonts w:eastAsia="Times New Roman"/>
                <w:b w:val="0"/>
                <w:color w:val="333333"/>
              </w:rPr>
            </w:pPr>
            <w:r w:rsidRPr="00807103">
              <w:rPr>
                <w:rFonts w:eastAsia="Times New Roman"/>
                <w:b w:val="0"/>
                <w:color w:val="333333"/>
              </w:rPr>
              <w:t>24</w:t>
            </w:r>
          </w:p>
        </w:tc>
        <w:tc>
          <w:tcPr>
            <w:tcW w:w="4100" w:type="dxa"/>
            <w:hideMark/>
          </w:tcPr>
          <w:p w14:paraId="3142BCED"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15.2</w:t>
            </w:r>
          </w:p>
        </w:tc>
        <w:tc>
          <w:tcPr>
            <w:tcW w:w="1922" w:type="dxa"/>
            <w:hideMark/>
          </w:tcPr>
          <w:p w14:paraId="6856A66A"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0.63</w:t>
            </w:r>
          </w:p>
        </w:tc>
      </w:tr>
      <w:tr w:rsidR="006D2B44" w:rsidRPr="0015623B" w14:paraId="339F85DF" w14:textId="77777777" w:rsidTr="0080710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7BEB31BE" w14:textId="77777777" w:rsidR="006D2B44" w:rsidRPr="00807103" w:rsidRDefault="006D2B44" w:rsidP="00807103">
            <w:pPr>
              <w:jc w:val="center"/>
              <w:rPr>
                <w:rFonts w:eastAsia="Times New Roman"/>
                <w:b w:val="0"/>
                <w:color w:val="333333"/>
              </w:rPr>
            </w:pPr>
            <w:r w:rsidRPr="00807103">
              <w:rPr>
                <w:rFonts w:eastAsia="Times New Roman"/>
                <w:b w:val="0"/>
                <w:color w:val="333333"/>
              </w:rPr>
              <w:t>27</w:t>
            </w:r>
          </w:p>
        </w:tc>
        <w:tc>
          <w:tcPr>
            <w:tcW w:w="4100" w:type="dxa"/>
            <w:tcBorders>
              <w:top w:val="none" w:sz="0" w:space="0" w:color="auto"/>
              <w:bottom w:val="none" w:sz="0" w:space="0" w:color="auto"/>
            </w:tcBorders>
            <w:hideMark/>
          </w:tcPr>
          <w:p w14:paraId="08E05032"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17.1</w:t>
            </w:r>
          </w:p>
        </w:tc>
        <w:tc>
          <w:tcPr>
            <w:tcW w:w="1922" w:type="dxa"/>
            <w:tcBorders>
              <w:top w:val="none" w:sz="0" w:space="0" w:color="auto"/>
              <w:bottom w:val="none" w:sz="0" w:space="0" w:color="auto"/>
            </w:tcBorders>
            <w:hideMark/>
          </w:tcPr>
          <w:p w14:paraId="20713F8B"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0.67</w:t>
            </w:r>
          </w:p>
        </w:tc>
      </w:tr>
      <w:tr w:rsidR="006D2B44" w:rsidRPr="0015623B" w14:paraId="68B2D873" w14:textId="77777777" w:rsidTr="00807103">
        <w:trPr>
          <w:trHeight w:val="263"/>
        </w:trPr>
        <w:tc>
          <w:tcPr>
            <w:cnfStyle w:val="001000000000" w:firstRow="0" w:lastRow="0" w:firstColumn="1" w:lastColumn="0" w:oddVBand="0" w:evenVBand="0" w:oddHBand="0" w:evenHBand="0" w:firstRowFirstColumn="0" w:firstRowLastColumn="0" w:lastRowFirstColumn="0" w:lastRowLastColumn="0"/>
            <w:tcW w:w="1800" w:type="dxa"/>
            <w:hideMark/>
          </w:tcPr>
          <w:p w14:paraId="09DF95B4" w14:textId="77777777" w:rsidR="006D2B44" w:rsidRPr="00807103" w:rsidRDefault="006D2B44" w:rsidP="00807103">
            <w:pPr>
              <w:jc w:val="center"/>
              <w:rPr>
                <w:rFonts w:eastAsia="Times New Roman"/>
                <w:b w:val="0"/>
                <w:color w:val="333333"/>
              </w:rPr>
            </w:pPr>
            <w:r w:rsidRPr="00807103">
              <w:rPr>
                <w:rFonts w:eastAsia="Times New Roman"/>
                <w:b w:val="0"/>
                <w:color w:val="333333"/>
              </w:rPr>
              <w:t>28</w:t>
            </w:r>
          </w:p>
        </w:tc>
        <w:tc>
          <w:tcPr>
            <w:tcW w:w="4100" w:type="dxa"/>
            <w:hideMark/>
          </w:tcPr>
          <w:p w14:paraId="617EDE20"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17.8</w:t>
            </w:r>
          </w:p>
        </w:tc>
        <w:tc>
          <w:tcPr>
            <w:tcW w:w="1922" w:type="dxa"/>
            <w:hideMark/>
          </w:tcPr>
          <w:p w14:paraId="5B1C5341"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0.69</w:t>
            </w:r>
          </w:p>
        </w:tc>
      </w:tr>
      <w:tr w:rsidR="006D2B44" w:rsidRPr="0015623B" w14:paraId="69666471" w14:textId="77777777" w:rsidTr="00807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3026ACF0" w14:textId="77777777" w:rsidR="006D2B44" w:rsidRPr="00807103" w:rsidRDefault="006D2B44" w:rsidP="00807103">
            <w:pPr>
              <w:jc w:val="center"/>
              <w:rPr>
                <w:rFonts w:eastAsia="Times New Roman"/>
                <w:b w:val="0"/>
                <w:color w:val="333333"/>
              </w:rPr>
            </w:pPr>
            <w:r w:rsidRPr="00807103">
              <w:rPr>
                <w:rFonts w:eastAsia="Times New Roman"/>
                <w:b w:val="0"/>
                <w:color w:val="333333"/>
              </w:rPr>
              <w:t>30</w:t>
            </w:r>
          </w:p>
        </w:tc>
        <w:tc>
          <w:tcPr>
            <w:tcW w:w="4100" w:type="dxa"/>
            <w:tcBorders>
              <w:top w:val="none" w:sz="0" w:space="0" w:color="auto"/>
              <w:bottom w:val="none" w:sz="0" w:space="0" w:color="auto"/>
            </w:tcBorders>
            <w:hideMark/>
          </w:tcPr>
          <w:p w14:paraId="56C54203"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19</w:t>
            </w:r>
          </w:p>
        </w:tc>
        <w:tc>
          <w:tcPr>
            <w:tcW w:w="1922" w:type="dxa"/>
            <w:tcBorders>
              <w:top w:val="none" w:sz="0" w:space="0" w:color="auto"/>
              <w:bottom w:val="none" w:sz="0" w:space="0" w:color="auto"/>
            </w:tcBorders>
            <w:hideMark/>
          </w:tcPr>
          <w:p w14:paraId="68824A39"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0.75</w:t>
            </w:r>
          </w:p>
        </w:tc>
      </w:tr>
      <w:tr w:rsidR="006D2B44" w:rsidRPr="0015623B" w14:paraId="5F65E739" w14:textId="77777777" w:rsidTr="00807103">
        <w:trPr>
          <w:trHeight w:val="20"/>
        </w:trPr>
        <w:tc>
          <w:tcPr>
            <w:cnfStyle w:val="001000000000" w:firstRow="0" w:lastRow="0" w:firstColumn="1" w:lastColumn="0" w:oddVBand="0" w:evenVBand="0" w:oddHBand="0" w:evenHBand="0" w:firstRowFirstColumn="0" w:firstRowLastColumn="0" w:lastRowFirstColumn="0" w:lastRowLastColumn="0"/>
            <w:tcW w:w="1800" w:type="dxa"/>
            <w:hideMark/>
          </w:tcPr>
          <w:p w14:paraId="182826EF" w14:textId="77777777" w:rsidR="006D2B44" w:rsidRPr="00807103" w:rsidRDefault="006D2B44" w:rsidP="00807103">
            <w:pPr>
              <w:jc w:val="center"/>
              <w:rPr>
                <w:rFonts w:eastAsia="Times New Roman"/>
                <w:b w:val="0"/>
                <w:color w:val="222222"/>
              </w:rPr>
            </w:pPr>
            <w:r w:rsidRPr="00807103">
              <w:rPr>
                <w:rFonts w:eastAsia="Times New Roman"/>
                <w:b w:val="0"/>
                <w:color w:val="222222"/>
              </w:rPr>
              <w:t>32</w:t>
            </w:r>
          </w:p>
        </w:tc>
        <w:tc>
          <w:tcPr>
            <w:tcW w:w="4100" w:type="dxa"/>
            <w:hideMark/>
          </w:tcPr>
          <w:p w14:paraId="576A572B"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222222"/>
              </w:rPr>
            </w:pPr>
            <w:r w:rsidRPr="0015623B">
              <w:rPr>
                <w:rFonts w:eastAsia="Times New Roman"/>
                <w:color w:val="222222"/>
              </w:rPr>
              <w:t>20.3</w:t>
            </w:r>
          </w:p>
        </w:tc>
        <w:tc>
          <w:tcPr>
            <w:tcW w:w="1922" w:type="dxa"/>
            <w:hideMark/>
          </w:tcPr>
          <w:p w14:paraId="259EFD3E"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222222"/>
              </w:rPr>
            </w:pPr>
            <w:r w:rsidRPr="0015623B">
              <w:rPr>
                <w:rFonts w:eastAsia="Times New Roman"/>
                <w:color w:val="222222"/>
              </w:rPr>
              <w:t>0.83</w:t>
            </w:r>
          </w:p>
        </w:tc>
      </w:tr>
      <w:tr w:rsidR="006D2B44" w:rsidRPr="0015623B" w14:paraId="76596BCD" w14:textId="77777777" w:rsidTr="00807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63645C48" w14:textId="77777777" w:rsidR="006D2B44" w:rsidRPr="00807103" w:rsidRDefault="006D2B44" w:rsidP="00807103">
            <w:pPr>
              <w:jc w:val="center"/>
              <w:rPr>
                <w:rFonts w:eastAsia="Times New Roman"/>
                <w:b w:val="0"/>
                <w:color w:val="333333"/>
              </w:rPr>
            </w:pPr>
            <w:r w:rsidRPr="00807103">
              <w:rPr>
                <w:rFonts w:eastAsia="Times New Roman"/>
                <w:b w:val="0"/>
                <w:color w:val="333333"/>
              </w:rPr>
              <w:t>34</w:t>
            </w:r>
          </w:p>
        </w:tc>
        <w:tc>
          <w:tcPr>
            <w:tcW w:w="4100" w:type="dxa"/>
            <w:tcBorders>
              <w:top w:val="none" w:sz="0" w:space="0" w:color="auto"/>
              <w:bottom w:val="none" w:sz="0" w:space="0" w:color="auto"/>
            </w:tcBorders>
            <w:hideMark/>
          </w:tcPr>
          <w:p w14:paraId="1C35298C"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21.6</w:t>
            </w:r>
          </w:p>
        </w:tc>
        <w:tc>
          <w:tcPr>
            <w:tcW w:w="1922" w:type="dxa"/>
            <w:tcBorders>
              <w:top w:val="none" w:sz="0" w:space="0" w:color="auto"/>
              <w:bottom w:val="none" w:sz="0" w:space="0" w:color="auto"/>
            </w:tcBorders>
            <w:hideMark/>
          </w:tcPr>
          <w:p w14:paraId="3E87AF35"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0.86</w:t>
            </w:r>
          </w:p>
        </w:tc>
      </w:tr>
      <w:tr w:rsidR="006D2B44" w:rsidRPr="0015623B" w14:paraId="6E6626B5" w14:textId="77777777" w:rsidTr="00807103">
        <w:tc>
          <w:tcPr>
            <w:cnfStyle w:val="001000000000" w:firstRow="0" w:lastRow="0" w:firstColumn="1" w:lastColumn="0" w:oddVBand="0" w:evenVBand="0" w:oddHBand="0" w:evenHBand="0" w:firstRowFirstColumn="0" w:firstRowLastColumn="0" w:lastRowFirstColumn="0" w:lastRowLastColumn="0"/>
            <w:tcW w:w="1800" w:type="dxa"/>
            <w:hideMark/>
          </w:tcPr>
          <w:p w14:paraId="5F8998B9" w14:textId="77777777" w:rsidR="006D2B44" w:rsidRPr="00807103" w:rsidRDefault="006D2B44" w:rsidP="00807103">
            <w:pPr>
              <w:jc w:val="center"/>
              <w:rPr>
                <w:rFonts w:eastAsia="Times New Roman"/>
                <w:b w:val="0"/>
                <w:color w:val="333333"/>
              </w:rPr>
            </w:pPr>
            <w:r w:rsidRPr="00807103">
              <w:rPr>
                <w:rFonts w:eastAsia="Times New Roman"/>
                <w:b w:val="0"/>
                <w:color w:val="333333"/>
              </w:rPr>
              <w:t>36</w:t>
            </w:r>
          </w:p>
        </w:tc>
        <w:tc>
          <w:tcPr>
            <w:tcW w:w="4100" w:type="dxa"/>
            <w:hideMark/>
          </w:tcPr>
          <w:p w14:paraId="3CB4D7C9"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22.9</w:t>
            </w:r>
          </w:p>
        </w:tc>
        <w:tc>
          <w:tcPr>
            <w:tcW w:w="1922" w:type="dxa"/>
            <w:hideMark/>
          </w:tcPr>
          <w:p w14:paraId="00C7070D" w14:textId="77777777" w:rsidR="006D2B44" w:rsidRPr="0015623B" w:rsidRDefault="006D2B44" w:rsidP="00807103">
            <w:pPr>
              <w:jc w:val="center"/>
              <w:cnfStyle w:val="000000000000" w:firstRow="0" w:lastRow="0" w:firstColumn="0" w:lastColumn="0" w:oddVBand="0" w:evenVBand="0" w:oddHBand="0" w:evenHBand="0" w:firstRowFirstColumn="0" w:firstRowLastColumn="0" w:lastRowFirstColumn="0" w:lastRowLastColumn="0"/>
              <w:rPr>
                <w:rFonts w:eastAsia="Times New Roman"/>
                <w:color w:val="333333"/>
              </w:rPr>
            </w:pPr>
            <w:r w:rsidRPr="0015623B">
              <w:rPr>
                <w:rFonts w:eastAsia="Times New Roman"/>
                <w:color w:val="333333"/>
              </w:rPr>
              <w:t>0.88</w:t>
            </w:r>
          </w:p>
        </w:tc>
      </w:tr>
      <w:tr w:rsidR="006D2B44" w:rsidRPr="0015623B" w14:paraId="1DD3E9D7" w14:textId="77777777" w:rsidTr="008071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00" w:type="dxa"/>
            <w:tcBorders>
              <w:top w:val="none" w:sz="0" w:space="0" w:color="auto"/>
              <w:bottom w:val="none" w:sz="0" w:space="0" w:color="auto"/>
            </w:tcBorders>
            <w:hideMark/>
          </w:tcPr>
          <w:p w14:paraId="5FE7D54E" w14:textId="77777777" w:rsidR="006D2B44" w:rsidRPr="00807103" w:rsidRDefault="006D2B44" w:rsidP="00807103">
            <w:pPr>
              <w:jc w:val="center"/>
              <w:rPr>
                <w:rFonts w:eastAsia="Times New Roman"/>
                <w:b w:val="0"/>
                <w:color w:val="333333"/>
              </w:rPr>
            </w:pPr>
            <w:r w:rsidRPr="00807103">
              <w:rPr>
                <w:rFonts w:eastAsia="Times New Roman"/>
                <w:b w:val="0"/>
                <w:color w:val="333333"/>
              </w:rPr>
              <w:t>40</w:t>
            </w:r>
          </w:p>
        </w:tc>
        <w:tc>
          <w:tcPr>
            <w:tcW w:w="4100" w:type="dxa"/>
            <w:tcBorders>
              <w:top w:val="none" w:sz="0" w:space="0" w:color="auto"/>
              <w:bottom w:val="none" w:sz="0" w:space="0" w:color="auto"/>
            </w:tcBorders>
            <w:hideMark/>
          </w:tcPr>
          <w:p w14:paraId="5BEEF7C3" w14:textId="77777777"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25.4</w:t>
            </w:r>
          </w:p>
        </w:tc>
        <w:tc>
          <w:tcPr>
            <w:tcW w:w="1922" w:type="dxa"/>
            <w:tcBorders>
              <w:top w:val="none" w:sz="0" w:space="0" w:color="auto"/>
              <w:bottom w:val="none" w:sz="0" w:space="0" w:color="auto"/>
            </w:tcBorders>
            <w:hideMark/>
          </w:tcPr>
          <w:p w14:paraId="79A3D94A" w14:textId="420416D8" w:rsidR="006D2B44" w:rsidRPr="0015623B" w:rsidRDefault="006D2B44" w:rsidP="00807103">
            <w:pPr>
              <w:jc w:val="center"/>
              <w:cnfStyle w:val="000000100000" w:firstRow="0" w:lastRow="0" w:firstColumn="0" w:lastColumn="0" w:oddVBand="0" w:evenVBand="0" w:oddHBand="1" w:evenHBand="0" w:firstRowFirstColumn="0" w:firstRowLastColumn="0" w:lastRowFirstColumn="0" w:lastRowLastColumn="0"/>
              <w:rPr>
                <w:rFonts w:eastAsia="Times New Roman"/>
                <w:color w:val="333333"/>
              </w:rPr>
            </w:pPr>
            <w:r w:rsidRPr="0015623B">
              <w:rPr>
                <w:rFonts w:eastAsia="Times New Roman"/>
                <w:color w:val="333333"/>
              </w:rPr>
              <w:t>1</w:t>
            </w:r>
          </w:p>
        </w:tc>
      </w:tr>
    </w:tbl>
    <w:p w14:paraId="192A1620" w14:textId="31ED3868" w:rsidR="002E4C9C" w:rsidRDefault="002E4C9C" w:rsidP="00807103">
      <w:pPr>
        <w:jc w:val="center"/>
        <w:rPr>
          <w:b/>
          <w:bCs/>
          <w:lang w:val="en-SG"/>
        </w:rPr>
      </w:pPr>
    </w:p>
    <w:p w14:paraId="684F84D1" w14:textId="4DA72768" w:rsidR="002E4C9C" w:rsidRDefault="002E4C9C" w:rsidP="00807103">
      <w:pPr>
        <w:jc w:val="center"/>
        <w:rPr>
          <w:b/>
          <w:bCs/>
          <w:lang w:val="en-SG"/>
        </w:rPr>
      </w:pPr>
    </w:p>
    <w:p w14:paraId="209FA6B0" w14:textId="7499C2BF" w:rsidR="002E4C9C" w:rsidRDefault="002E4C9C" w:rsidP="00807103">
      <w:pPr>
        <w:jc w:val="center"/>
        <w:rPr>
          <w:b/>
          <w:bCs/>
          <w:lang w:val="en-SG"/>
        </w:rPr>
      </w:pPr>
    </w:p>
    <w:p w14:paraId="0AC1B0D3" w14:textId="77777777" w:rsidR="00747419" w:rsidRDefault="00747419" w:rsidP="002E4C9C">
      <w:pPr>
        <w:jc w:val="both"/>
        <w:rPr>
          <w:b/>
          <w:bCs/>
          <w:lang w:val="en-SG"/>
        </w:rPr>
      </w:pPr>
    </w:p>
    <w:p w14:paraId="708E5C3A" w14:textId="77777777" w:rsidR="00A51294" w:rsidRDefault="00A51294" w:rsidP="004D0076">
      <w:pPr>
        <w:jc w:val="both"/>
        <w:rPr>
          <w:b/>
          <w:bCs/>
          <w:lang w:val="en-SG"/>
        </w:rPr>
      </w:pPr>
    </w:p>
    <w:p w14:paraId="2075212C" w14:textId="77777777" w:rsidR="00A51294" w:rsidRDefault="00A51294" w:rsidP="004D0076">
      <w:pPr>
        <w:jc w:val="both"/>
        <w:rPr>
          <w:b/>
          <w:bCs/>
          <w:lang w:val="en-SG"/>
        </w:rPr>
      </w:pPr>
    </w:p>
    <w:p w14:paraId="48865174" w14:textId="77777777" w:rsidR="00A51294" w:rsidRDefault="00A51294" w:rsidP="004D0076">
      <w:pPr>
        <w:jc w:val="both"/>
        <w:rPr>
          <w:b/>
          <w:bCs/>
          <w:lang w:val="en-SG"/>
        </w:rPr>
      </w:pPr>
    </w:p>
    <w:p w14:paraId="63EF9905" w14:textId="77777777" w:rsidR="00A51294" w:rsidRDefault="00A51294" w:rsidP="004D0076">
      <w:pPr>
        <w:jc w:val="both"/>
        <w:rPr>
          <w:b/>
          <w:bCs/>
          <w:lang w:val="en-SG"/>
        </w:rPr>
      </w:pPr>
    </w:p>
    <w:p w14:paraId="79CE3266" w14:textId="77777777" w:rsidR="00A51294" w:rsidRDefault="00A51294" w:rsidP="004D0076">
      <w:pPr>
        <w:jc w:val="both"/>
        <w:rPr>
          <w:b/>
          <w:bCs/>
          <w:lang w:val="en-SG"/>
        </w:rPr>
      </w:pPr>
    </w:p>
    <w:p w14:paraId="76706E3C" w14:textId="77777777" w:rsidR="00A51294" w:rsidRDefault="00A51294" w:rsidP="004D0076">
      <w:pPr>
        <w:jc w:val="both"/>
        <w:rPr>
          <w:b/>
          <w:bCs/>
          <w:lang w:val="en-SG"/>
        </w:rPr>
      </w:pPr>
    </w:p>
    <w:p w14:paraId="5241E550" w14:textId="77777777" w:rsidR="00A51294" w:rsidRDefault="00A51294" w:rsidP="004D0076">
      <w:pPr>
        <w:jc w:val="both"/>
        <w:rPr>
          <w:b/>
          <w:bCs/>
          <w:lang w:val="en-SG"/>
        </w:rPr>
      </w:pPr>
    </w:p>
    <w:p w14:paraId="261DCE77" w14:textId="1844F35A" w:rsidR="00747419" w:rsidRPr="00747419" w:rsidRDefault="00A0298E" w:rsidP="004D0076">
      <w:pPr>
        <w:jc w:val="both"/>
        <w:rPr>
          <w:b/>
          <w:bCs/>
          <w:lang w:val="en-SG"/>
        </w:rPr>
      </w:pPr>
      <w:r>
        <w:rPr>
          <w:b/>
          <w:bCs/>
          <w:lang w:val="en-SG"/>
        </w:rPr>
        <w:t>4</w:t>
      </w:r>
      <w:r w:rsidR="00747419" w:rsidRPr="00747419">
        <w:rPr>
          <w:b/>
          <w:bCs/>
          <w:lang w:val="en-SG"/>
        </w:rPr>
        <w:t>.3</w:t>
      </w:r>
      <w:r w:rsidR="00747419">
        <w:rPr>
          <w:b/>
          <w:bCs/>
          <w:lang w:val="en-SG"/>
        </w:rPr>
        <w:t xml:space="preserve"> Zipper</w:t>
      </w:r>
    </w:p>
    <w:p w14:paraId="09F8BC92" w14:textId="1AFBDAFC" w:rsidR="004D0076" w:rsidRPr="004D0076" w:rsidRDefault="002E4C9C" w:rsidP="004D0076">
      <w:pPr>
        <w:shd w:val="clear" w:color="auto" w:fill="FFFFFF"/>
        <w:spacing w:after="0" w:line="240" w:lineRule="auto"/>
        <w:jc w:val="both"/>
        <w:textAlignment w:val="baseline"/>
        <w:rPr>
          <w:rStyle w:val="muitypography-root"/>
          <w:rFonts w:eastAsia="Times New Roman"/>
          <w:color w:val="111111"/>
        </w:rPr>
      </w:pPr>
      <w:r w:rsidRPr="002E4C9C">
        <w:rPr>
          <w:lang w:val="en-SG"/>
        </w:rPr>
        <w:t xml:space="preserve">A zipper is an integral element of a garment that allows it to open and close. This is a type of trimming that can also be used as a garment accessory. In the apparel industry, the zipper is the </w:t>
      </w:r>
      <w:r w:rsidRPr="002E4C9C">
        <w:rPr>
          <w:lang w:val="en-SG"/>
        </w:rPr>
        <w:lastRenderedPageBreak/>
        <w:t>most prevalent fastening device</w:t>
      </w:r>
      <w:r w:rsidR="001D215D">
        <w:rPr>
          <w:lang w:val="en-SG"/>
        </w:rPr>
        <w:t xml:space="preserve"> </w:t>
      </w:r>
      <w:r w:rsidR="00747419">
        <w:rPr>
          <w:lang w:val="en-SG"/>
        </w:rPr>
        <w:fldChar w:fldCharType="begin" w:fldLock="1"/>
      </w:r>
      <w:r w:rsidR="005A0CC2">
        <w:rPr>
          <w:lang w:val="en-SG"/>
        </w:rPr>
        <w:instrText>ADDIN CSL_CITATION {"citationItems":[{"id":"ITEM-1","itemData":{"URL":"https://textilemerchandising.com/general-classification-of-zipper/","accessed":{"date-parts":[["2021","11","6"]]},"id":"ITEM-1","issued":{"date-parts":[["0"]]},"title":"General Classification of Zipper | Textile Merchandising","type":"webpage"},"uris":["http://www.mendeley.com/documents/?uuid=f3b98f11-8a0e-3547-b735-f5506fa198ef"]}],"mendeley":{"formattedCitation":"[32]","plainTextFormattedCitation":"[32]","previouslyFormattedCitation":"[32]"},"properties":{"noteIndex":0},"schema":"https://github.com/citation-style-language/schema/raw/master/csl-citation.json"}</w:instrText>
      </w:r>
      <w:r w:rsidR="00747419">
        <w:rPr>
          <w:lang w:val="en-SG"/>
        </w:rPr>
        <w:fldChar w:fldCharType="separate"/>
      </w:r>
      <w:r w:rsidR="00EB5024">
        <w:rPr>
          <w:noProof/>
          <w:lang w:val="en-SG"/>
        </w:rPr>
        <w:t>[30</w:t>
      </w:r>
      <w:r w:rsidR="00747419" w:rsidRPr="00747419">
        <w:rPr>
          <w:noProof/>
          <w:lang w:val="en-SG"/>
        </w:rPr>
        <w:t>]</w:t>
      </w:r>
      <w:r w:rsidR="00747419">
        <w:rPr>
          <w:lang w:val="en-SG"/>
        </w:rPr>
        <w:fldChar w:fldCharType="end"/>
      </w:r>
      <w:r w:rsidRPr="002E4C9C">
        <w:rPr>
          <w:lang w:val="en-SG"/>
        </w:rPr>
        <w:t>.</w:t>
      </w:r>
      <w:r w:rsidR="00747419">
        <w:rPr>
          <w:lang w:val="en-SG"/>
        </w:rPr>
        <w:t xml:space="preserve"> Zipper is essential raw material of denim textile sector.</w:t>
      </w:r>
      <w:bookmarkStart w:id="4" w:name="_Hlk87127722"/>
      <w:r w:rsidR="00747419" w:rsidRPr="00747419">
        <w:rPr>
          <w:rStyle w:val="muitypography-root"/>
          <w:color w:val="252525"/>
          <w:shd w:val="clear" w:color="auto" w:fill="FFFFFF"/>
        </w:rPr>
        <w:t xml:space="preserve"> </w:t>
      </w:r>
      <w:r w:rsidR="00747419" w:rsidRPr="0015623B">
        <w:rPr>
          <w:rStyle w:val="muitypography-root"/>
          <w:color w:val="252525"/>
          <w:shd w:val="clear" w:color="auto" w:fill="FFFFFF"/>
        </w:rPr>
        <w:t>It consists of a slider with a tab, facilitating the opening or closing of two interlocking teeth or coil connected to a fabric tape strip. In making trousers, shirts and jackets, zip or zipper is an essential component used to open or close the garment's opening.</w:t>
      </w:r>
      <w:r w:rsidR="00747419">
        <w:rPr>
          <w:rStyle w:val="muitypography-root"/>
          <w:color w:val="252525"/>
          <w:shd w:val="clear" w:color="auto" w:fill="FFFFFF"/>
        </w:rPr>
        <w:t xml:space="preserve"> </w:t>
      </w:r>
      <w:r w:rsidR="00747419" w:rsidRPr="0015623B">
        <w:rPr>
          <w:rStyle w:val="muitypography-root"/>
          <w:color w:val="252525"/>
          <w:shd w:val="clear" w:color="auto" w:fill="FFFFFF"/>
        </w:rPr>
        <w:t>Plastic zippers are not only more convenient for attaching garments, and they're also wind, dust, and waterproof, and they do not snag, stick, or rust. The innovation of plastic zippers also meant that they could be made in any color, allowing fashion designers another tool in their inventory</w:t>
      </w:r>
      <w:bookmarkEnd w:id="4"/>
      <w:r w:rsidR="00747419">
        <w:rPr>
          <w:rStyle w:val="muitypography-root"/>
          <w:color w:val="252525"/>
          <w:shd w:val="clear" w:color="auto" w:fill="FFFFFF"/>
        </w:rPr>
        <w:t>.</w:t>
      </w:r>
      <w:r w:rsidR="005A0CC2">
        <w:rPr>
          <w:rStyle w:val="muitypography-root"/>
          <w:color w:val="252525"/>
          <w:shd w:val="clear" w:color="auto" w:fill="FFFFFF"/>
        </w:rPr>
        <w:t xml:space="preserve"> Many zipper used in </w:t>
      </w:r>
      <w:r w:rsidR="004D0076">
        <w:rPr>
          <w:rStyle w:val="muitypography-root"/>
          <w:color w:val="252525"/>
          <w:shd w:val="clear" w:color="auto" w:fill="FFFFFF"/>
        </w:rPr>
        <w:t xml:space="preserve">denim textile industry such as: </w:t>
      </w:r>
      <w:r w:rsidR="004D0076" w:rsidRPr="0015623B">
        <w:rPr>
          <w:rFonts w:eastAsia="Times New Roman"/>
          <w:color w:val="111111"/>
        </w:rPr>
        <w:t xml:space="preserve">Nylon coil </w:t>
      </w:r>
      <w:r w:rsidR="005B2A87" w:rsidRPr="0015623B">
        <w:rPr>
          <w:rFonts w:eastAsia="Times New Roman"/>
          <w:color w:val="111111"/>
        </w:rPr>
        <w:t>zippers</w:t>
      </w:r>
      <w:r w:rsidR="005B2A87">
        <w:rPr>
          <w:rFonts w:eastAsia="Times New Roman"/>
          <w:color w:val="111111"/>
        </w:rPr>
        <w:t>,</w:t>
      </w:r>
      <w:r w:rsidR="005B2A87" w:rsidRPr="0015623B">
        <w:rPr>
          <w:rFonts w:eastAsia="Times New Roman"/>
          <w:color w:val="111111"/>
        </w:rPr>
        <w:t xml:space="preserve"> Two</w:t>
      </w:r>
      <w:r w:rsidR="004D0076" w:rsidRPr="0015623B">
        <w:rPr>
          <w:rFonts w:eastAsia="Times New Roman"/>
          <w:color w:val="111111"/>
        </w:rPr>
        <w:t xml:space="preserve"> way separating zippers</w:t>
      </w:r>
      <w:r w:rsidR="004D0076">
        <w:rPr>
          <w:rFonts w:eastAsia="Times New Roman"/>
          <w:color w:val="111111"/>
        </w:rPr>
        <w:t>,</w:t>
      </w:r>
      <w:r w:rsidR="004D0076" w:rsidRPr="0015623B">
        <w:rPr>
          <w:rFonts w:eastAsia="Times New Roman"/>
          <w:color w:val="111111"/>
        </w:rPr>
        <w:t xml:space="preserve"> Closed-end zippers</w:t>
      </w:r>
      <w:r w:rsidR="004D0076">
        <w:rPr>
          <w:rFonts w:eastAsia="Times New Roman"/>
          <w:color w:val="111111"/>
        </w:rPr>
        <w:t>,</w:t>
      </w:r>
      <w:r w:rsidR="004D0076" w:rsidRPr="0015623B">
        <w:rPr>
          <w:rFonts w:eastAsia="Times New Roman"/>
          <w:color w:val="111111"/>
        </w:rPr>
        <w:t xml:space="preserve"> Separating zippers</w:t>
      </w:r>
      <w:r w:rsidR="004D0076">
        <w:rPr>
          <w:rFonts w:eastAsia="Times New Roman"/>
          <w:color w:val="111111"/>
        </w:rPr>
        <w:t>,</w:t>
      </w:r>
      <w:r w:rsidR="004D0076" w:rsidRPr="0015623B">
        <w:rPr>
          <w:rFonts w:eastAsia="Times New Roman"/>
          <w:color w:val="111111"/>
        </w:rPr>
        <w:t xml:space="preserve"> Continuous zipper chain</w:t>
      </w:r>
      <w:r w:rsidR="004D0076">
        <w:rPr>
          <w:rFonts w:eastAsia="Times New Roman"/>
          <w:color w:val="111111"/>
        </w:rPr>
        <w:t>,</w:t>
      </w:r>
      <w:r w:rsidR="004D0076" w:rsidRPr="0015623B">
        <w:rPr>
          <w:rFonts w:eastAsia="Times New Roman"/>
          <w:color w:val="111111"/>
        </w:rPr>
        <w:t xml:space="preserve"> Metal teeth zippers</w:t>
      </w:r>
      <w:r w:rsidR="004D0076">
        <w:rPr>
          <w:rFonts w:eastAsia="Times New Roman"/>
          <w:color w:val="111111"/>
        </w:rPr>
        <w:t xml:space="preserve">, </w:t>
      </w:r>
      <w:r w:rsidR="004D0076" w:rsidRPr="0015623B">
        <w:rPr>
          <w:rFonts w:eastAsia="Times New Roman"/>
          <w:color w:val="111111"/>
        </w:rPr>
        <w:t>Molded plastic zippers</w:t>
      </w:r>
      <w:r w:rsidR="004D0076">
        <w:rPr>
          <w:rFonts w:eastAsia="Times New Roman"/>
          <w:color w:val="111111"/>
        </w:rPr>
        <w:t>,</w:t>
      </w:r>
      <w:r w:rsidR="004D0076" w:rsidRPr="0015623B">
        <w:rPr>
          <w:rFonts w:eastAsia="Times New Roman"/>
          <w:color w:val="111111"/>
        </w:rPr>
        <w:t xml:space="preserve"> Pant zippers</w:t>
      </w:r>
      <w:r w:rsidR="004D0076">
        <w:rPr>
          <w:rFonts w:eastAsia="Times New Roman"/>
          <w:color w:val="111111"/>
        </w:rPr>
        <w:t xml:space="preserve">, </w:t>
      </w:r>
      <w:r w:rsidR="004D0076" w:rsidRPr="0015623B">
        <w:rPr>
          <w:rFonts w:eastAsia="Times New Roman"/>
          <w:color w:val="111111"/>
        </w:rPr>
        <w:t xml:space="preserve">Invisible </w:t>
      </w:r>
      <w:r w:rsidR="00807103" w:rsidRPr="0015623B">
        <w:rPr>
          <w:rFonts w:eastAsia="Times New Roman"/>
          <w:color w:val="111111"/>
        </w:rPr>
        <w:t>zippers</w:t>
      </w:r>
      <w:r w:rsidR="00807103">
        <w:rPr>
          <w:rFonts w:eastAsia="Times New Roman"/>
          <w:color w:val="111111"/>
        </w:rPr>
        <w:t>,</w:t>
      </w:r>
      <w:r w:rsidR="00807103" w:rsidRPr="0015623B">
        <w:rPr>
          <w:rFonts w:eastAsia="Times New Roman"/>
          <w:color w:val="111111"/>
        </w:rPr>
        <w:t xml:space="preserve"> Bag</w:t>
      </w:r>
      <w:r w:rsidR="00807103">
        <w:rPr>
          <w:rFonts w:eastAsia="Times New Roman"/>
          <w:color w:val="111111"/>
        </w:rPr>
        <w:t>,</w:t>
      </w:r>
      <w:r w:rsidR="004D0076" w:rsidRPr="0015623B">
        <w:rPr>
          <w:rFonts w:eastAsia="Times New Roman"/>
          <w:color w:val="111111"/>
        </w:rPr>
        <w:t xml:space="preserve"> </w:t>
      </w:r>
      <w:r w:rsidR="00807103" w:rsidRPr="0015623B">
        <w:rPr>
          <w:rFonts w:eastAsia="Times New Roman"/>
          <w:color w:val="111111"/>
        </w:rPr>
        <w:t>zippers</w:t>
      </w:r>
      <w:r w:rsidR="00807103">
        <w:rPr>
          <w:rFonts w:eastAsia="Times New Roman"/>
          <w:color w:val="111111"/>
        </w:rPr>
        <w:t>,</w:t>
      </w:r>
      <w:r w:rsidR="00807103" w:rsidRPr="0015623B">
        <w:rPr>
          <w:rFonts w:eastAsia="Times New Roman"/>
          <w:color w:val="111111"/>
        </w:rPr>
        <w:t xml:space="preserve"> Water</w:t>
      </w:r>
      <w:r w:rsidR="004D0076" w:rsidRPr="0015623B">
        <w:rPr>
          <w:rFonts w:eastAsia="Times New Roman"/>
          <w:color w:val="111111"/>
        </w:rPr>
        <w:t xml:space="preserve"> repellant zippers</w:t>
      </w:r>
      <w:r w:rsidR="004D0076">
        <w:rPr>
          <w:rFonts w:eastAsia="Times New Roman"/>
          <w:color w:val="111111"/>
        </w:rPr>
        <w:t>,</w:t>
      </w:r>
      <w:r w:rsidR="004D0076" w:rsidRPr="0015623B">
        <w:rPr>
          <w:rFonts w:eastAsia="Times New Roman"/>
          <w:color w:val="111111"/>
        </w:rPr>
        <w:t xml:space="preserve"> Lapped zippers</w:t>
      </w:r>
      <w:r w:rsidR="004D0076">
        <w:rPr>
          <w:rFonts w:eastAsia="Times New Roman"/>
          <w:color w:val="111111"/>
        </w:rPr>
        <w:t>.</w:t>
      </w:r>
    </w:p>
    <w:p w14:paraId="3B212FB4" w14:textId="02DF253A" w:rsidR="00894649" w:rsidRDefault="00807103" w:rsidP="00807103">
      <w:pPr>
        <w:widowControl w:val="0"/>
        <w:autoSpaceDE w:val="0"/>
        <w:autoSpaceDN w:val="0"/>
        <w:adjustRightInd w:val="0"/>
        <w:spacing w:line="240" w:lineRule="auto"/>
        <w:jc w:val="both"/>
      </w:pPr>
      <w:r>
        <w:rPr>
          <w:noProof/>
        </w:rPr>
        <w:drawing>
          <wp:anchor distT="0" distB="0" distL="114300" distR="114300" simplePos="0" relativeHeight="251663360" behindDoc="0" locked="0" layoutInCell="1" allowOverlap="1" wp14:anchorId="2C9418F2" wp14:editId="515AF2B2">
            <wp:simplePos x="0" y="0"/>
            <wp:positionH relativeFrom="margin">
              <wp:posOffset>1043940</wp:posOffset>
            </wp:positionH>
            <wp:positionV relativeFrom="paragraph">
              <wp:posOffset>29845</wp:posOffset>
            </wp:positionV>
            <wp:extent cx="3436620" cy="1995805"/>
            <wp:effectExtent l="0" t="0" r="0" b="4445"/>
            <wp:wrapSquare wrapText="bothSides"/>
            <wp:docPr id="33" name="Picture 33" descr="Structure of a Zipper / YKK FASTENING PRODUCTS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ructure of a Zipper / YKK FASTENING PRODUCTS GROU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6620" cy="19958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D0FAE1" w14:textId="29AD92A2" w:rsidR="00747419" w:rsidRDefault="00747419" w:rsidP="00EB2419">
      <w:pPr>
        <w:widowControl w:val="0"/>
        <w:autoSpaceDE w:val="0"/>
        <w:autoSpaceDN w:val="0"/>
        <w:adjustRightInd w:val="0"/>
        <w:spacing w:line="240" w:lineRule="auto"/>
        <w:ind w:left="640" w:hanging="640"/>
        <w:jc w:val="both"/>
      </w:pPr>
    </w:p>
    <w:p w14:paraId="4CBB509E" w14:textId="3AC3CDCD" w:rsidR="00747419" w:rsidRDefault="00747419" w:rsidP="00EB2419">
      <w:pPr>
        <w:widowControl w:val="0"/>
        <w:autoSpaceDE w:val="0"/>
        <w:autoSpaceDN w:val="0"/>
        <w:adjustRightInd w:val="0"/>
        <w:spacing w:line="240" w:lineRule="auto"/>
        <w:ind w:left="640" w:hanging="640"/>
        <w:jc w:val="both"/>
      </w:pPr>
    </w:p>
    <w:p w14:paraId="1D69E69E" w14:textId="372CD840" w:rsidR="00747419" w:rsidRDefault="00747419" w:rsidP="00EB2419">
      <w:pPr>
        <w:widowControl w:val="0"/>
        <w:autoSpaceDE w:val="0"/>
        <w:autoSpaceDN w:val="0"/>
        <w:adjustRightInd w:val="0"/>
        <w:spacing w:line="240" w:lineRule="auto"/>
        <w:ind w:left="640" w:hanging="640"/>
        <w:jc w:val="both"/>
      </w:pPr>
    </w:p>
    <w:p w14:paraId="417B97CF" w14:textId="3D7BC8A7" w:rsidR="00747419" w:rsidRDefault="00747419" w:rsidP="00EB2419">
      <w:pPr>
        <w:widowControl w:val="0"/>
        <w:autoSpaceDE w:val="0"/>
        <w:autoSpaceDN w:val="0"/>
        <w:adjustRightInd w:val="0"/>
        <w:spacing w:line="240" w:lineRule="auto"/>
        <w:ind w:left="640" w:hanging="640"/>
        <w:jc w:val="both"/>
      </w:pPr>
    </w:p>
    <w:p w14:paraId="50CD8117" w14:textId="76DE21B3" w:rsidR="00747419" w:rsidRDefault="00747419" w:rsidP="00EB2419">
      <w:pPr>
        <w:widowControl w:val="0"/>
        <w:autoSpaceDE w:val="0"/>
        <w:autoSpaceDN w:val="0"/>
        <w:adjustRightInd w:val="0"/>
        <w:spacing w:line="240" w:lineRule="auto"/>
        <w:ind w:left="640" w:hanging="640"/>
        <w:jc w:val="both"/>
      </w:pPr>
    </w:p>
    <w:p w14:paraId="42BFC1C5" w14:textId="51797237" w:rsidR="00747419" w:rsidRDefault="00747419" w:rsidP="00EB2419">
      <w:pPr>
        <w:widowControl w:val="0"/>
        <w:autoSpaceDE w:val="0"/>
        <w:autoSpaceDN w:val="0"/>
        <w:adjustRightInd w:val="0"/>
        <w:spacing w:line="240" w:lineRule="auto"/>
        <w:ind w:left="640" w:hanging="640"/>
        <w:jc w:val="both"/>
      </w:pPr>
    </w:p>
    <w:p w14:paraId="4B917423" w14:textId="77777777" w:rsidR="00807103" w:rsidRDefault="00807103" w:rsidP="00807103">
      <w:pPr>
        <w:widowControl w:val="0"/>
        <w:autoSpaceDE w:val="0"/>
        <w:autoSpaceDN w:val="0"/>
        <w:adjustRightInd w:val="0"/>
        <w:spacing w:line="240" w:lineRule="auto"/>
        <w:jc w:val="both"/>
      </w:pPr>
    </w:p>
    <w:p w14:paraId="26214A58" w14:textId="64D8F604" w:rsidR="00807103" w:rsidRPr="00A51294" w:rsidRDefault="004D0076" w:rsidP="002A50CE">
      <w:pPr>
        <w:widowControl w:val="0"/>
        <w:autoSpaceDE w:val="0"/>
        <w:autoSpaceDN w:val="0"/>
        <w:adjustRightInd w:val="0"/>
        <w:spacing w:line="240" w:lineRule="auto"/>
        <w:jc w:val="both"/>
        <w:rPr>
          <w:b/>
          <w:bCs/>
        </w:rPr>
      </w:pPr>
      <w:r>
        <w:rPr>
          <w:b/>
          <w:bCs/>
        </w:rPr>
        <w:t xml:space="preserve"> </w:t>
      </w:r>
      <w:r w:rsidR="00807103">
        <w:rPr>
          <w:b/>
          <w:bCs/>
        </w:rPr>
        <w:t xml:space="preserve">Figure </w:t>
      </w:r>
      <w:r w:rsidR="00793196">
        <w:rPr>
          <w:b/>
          <w:bCs/>
        </w:rPr>
        <w:t>2</w:t>
      </w:r>
      <w:r w:rsidR="00807103">
        <w:rPr>
          <w:b/>
          <w:bCs/>
        </w:rPr>
        <w:t>.</w:t>
      </w:r>
      <w:r w:rsidRPr="005A0CC2">
        <w:rPr>
          <w:b/>
          <w:bCs/>
          <w:lang w:val="en-SG"/>
        </w:rPr>
        <w:t xml:space="preserve"> </w:t>
      </w:r>
      <w:r w:rsidR="00807103">
        <w:rPr>
          <w:bCs/>
          <w:lang w:val="en-SG"/>
        </w:rPr>
        <w:t>Main</w:t>
      </w:r>
      <w:r w:rsidRPr="00807103">
        <w:rPr>
          <w:bCs/>
          <w:lang w:val="en-SG"/>
        </w:rPr>
        <w:t xml:space="preserve"> parts of </w:t>
      </w:r>
      <w:r w:rsidR="00807103">
        <w:rPr>
          <w:bCs/>
          <w:lang w:val="en-SG"/>
        </w:rPr>
        <w:t xml:space="preserve">a </w:t>
      </w:r>
      <w:r w:rsidRPr="00807103">
        <w:rPr>
          <w:bCs/>
          <w:lang w:val="en-SG"/>
        </w:rPr>
        <w:t>Zipper</w:t>
      </w:r>
      <w:r w:rsidR="00035B87">
        <w:rPr>
          <w:bCs/>
          <w:lang w:val="en-SG"/>
        </w:rPr>
        <w:t xml:space="preserve"> </w:t>
      </w:r>
      <w:r>
        <w:rPr>
          <w:b/>
          <w:bCs/>
          <w:lang w:val="en-SG"/>
        </w:rPr>
        <w:fldChar w:fldCharType="begin" w:fldLock="1"/>
      </w:r>
      <w:r w:rsidR="001305B3">
        <w:rPr>
          <w:b/>
          <w:bCs/>
          <w:lang w:val="en-SG"/>
        </w:rPr>
        <w:instrText>ADDIN CSL_CITATION {"citationItems":[{"id":"ITEM-1","itemData":{"URL":"https://www.ykkfastening.com/products/zipper/s_zipper.html","accessed":{"date-parts":[["2021","11","6"]]},"id":"ITEM-1","issued":{"date-parts":[["0"]]},"title":"Structure of a Zipper / YKK FASTENING PRODUCTS GROUP","type":"webpage"},"uris":["http://www.mendeley.com/documents/?uuid=fa07798d-020a-39c9-82dd-3c373b674be8"]}],"mendeley":{"formattedCitation":"[33]","plainTextFormattedCitation":"[33]","previouslyFormattedCitation":"[33]"},"properties":{"noteIndex":0},"schema":"https://github.com/citation-style-language/schema/raw/master/csl-citation.json"}</w:instrText>
      </w:r>
      <w:r>
        <w:rPr>
          <w:b/>
          <w:bCs/>
          <w:lang w:val="en-SG"/>
        </w:rPr>
        <w:fldChar w:fldCharType="separate"/>
      </w:r>
      <w:r w:rsidRPr="005A0CC2">
        <w:rPr>
          <w:bCs/>
          <w:noProof/>
          <w:lang w:val="en-SG"/>
        </w:rPr>
        <w:t>[33]</w:t>
      </w:r>
      <w:r>
        <w:rPr>
          <w:b/>
          <w:bCs/>
          <w:lang w:val="en-SG"/>
        </w:rPr>
        <w:fldChar w:fldCharType="end"/>
      </w:r>
    </w:p>
    <w:p w14:paraId="62B9B0EC" w14:textId="1907273F" w:rsidR="00950A14" w:rsidRDefault="00A0298E" w:rsidP="00EB2419">
      <w:pPr>
        <w:widowControl w:val="0"/>
        <w:autoSpaceDE w:val="0"/>
        <w:autoSpaceDN w:val="0"/>
        <w:adjustRightInd w:val="0"/>
        <w:spacing w:line="240" w:lineRule="auto"/>
        <w:ind w:left="640" w:hanging="640"/>
        <w:jc w:val="both"/>
        <w:rPr>
          <w:b/>
          <w:bCs/>
        </w:rPr>
      </w:pPr>
      <w:r>
        <w:rPr>
          <w:b/>
          <w:bCs/>
        </w:rPr>
        <w:t>4</w:t>
      </w:r>
      <w:r w:rsidR="001305B3" w:rsidRPr="001305B3">
        <w:rPr>
          <w:b/>
          <w:bCs/>
        </w:rPr>
        <w:t>.4 Sewing Thread</w:t>
      </w:r>
    </w:p>
    <w:p w14:paraId="7D081A45" w14:textId="4183486B" w:rsidR="00747419" w:rsidRDefault="00356A4F" w:rsidP="00807103">
      <w:pPr>
        <w:jc w:val="both"/>
      </w:pPr>
      <w:r w:rsidRPr="00807103">
        <w:t xml:space="preserve">The apparel business employs a wide range of sewing </w:t>
      </w:r>
      <w:bookmarkStart w:id="5" w:name="_Hlk87130298"/>
      <w:r w:rsidR="000F188E" w:rsidRPr="00807103">
        <w:t>threads. Sewing</w:t>
      </w:r>
      <w:r w:rsidR="001305B3" w:rsidRPr="00807103">
        <w:t xml:space="preserve"> thread is a trim that secures</w:t>
      </w:r>
      <w:bookmarkEnd w:id="5"/>
      <w:r w:rsidR="00807103">
        <w:t xml:space="preserve"> </w:t>
      </w:r>
      <w:r w:rsidR="001305B3" w:rsidRPr="00807103">
        <w:t>the seams and ensures the functional features of a garment or other clothing product. The appare</w:t>
      </w:r>
      <w:r w:rsidR="00807103">
        <w:t xml:space="preserve">l </w:t>
      </w:r>
      <w:r w:rsidR="001305B3" w:rsidRPr="00807103">
        <w:t>business employs a wide range of sewing threads</w:t>
      </w:r>
      <w:r w:rsidRPr="00807103">
        <w:fldChar w:fldCharType="begin" w:fldLock="1"/>
      </w:r>
      <w:r w:rsidR="006745A4" w:rsidRPr="00807103">
        <w:instrText>ADDIN CSL_CITATION {"citationItems":[{"id":"ITEM-1","itemData":{"URL":"http://www.ptj.com.pk/Web-2010/01-10/Sumit-Mandal.htm","accessed":{"date-parts":[["2021","11","6"]]},"id":"ITEM-1","issued":{"date-parts":[["0"]]},"title":"Pakistan Textile Journal. January-2010 - Apparel &amp; Knitwear-World recession and the impact..","type":"webpage"},"uris":["http://www.mendeley.com/documents/?uuid=35e8ec45-bf19-3abb-a76b-2a4f446eb498"]}],"mendeley":{"formattedCitation":"[34]","plainTextFormattedCitation":"[34]","previouslyFormattedCitation":"[34]"},"properties":{"noteIndex":0},"schema":"https://github.com/citation-style-language/schema/raw/master/csl-citation.json"}</w:instrText>
      </w:r>
      <w:r w:rsidRPr="00807103">
        <w:fldChar w:fldCharType="separate"/>
      </w:r>
      <w:r w:rsidR="00EB5024">
        <w:t>[31</w:t>
      </w:r>
      <w:r w:rsidRPr="00807103">
        <w:t>]</w:t>
      </w:r>
      <w:r w:rsidRPr="00807103">
        <w:fldChar w:fldCharType="end"/>
      </w:r>
      <w:r w:rsidR="001305B3" w:rsidRPr="00807103">
        <w:t>.</w:t>
      </w:r>
      <w:r w:rsidRPr="00807103">
        <w:t xml:space="preserve"> Swing thread is a necessary trimming that</w:t>
      </w:r>
      <w:r w:rsidR="00807103">
        <w:t xml:space="preserve"> </w:t>
      </w:r>
      <w:r w:rsidRPr="00807103">
        <w:t xml:space="preserve">is widely used in the </w:t>
      </w:r>
      <w:r w:rsidR="00F81785" w:rsidRPr="00807103">
        <w:t xml:space="preserve">denim </w:t>
      </w:r>
      <w:r w:rsidRPr="00807103">
        <w:t>garment industry. Sewing thread is used to create clothing in the</w:t>
      </w:r>
      <w:r w:rsidR="00807103">
        <w:t xml:space="preserve"> denim </w:t>
      </w:r>
      <w:r w:rsidR="00F81785" w:rsidRPr="00807103">
        <w:t>textile section</w:t>
      </w:r>
      <w:r w:rsidR="000F188E" w:rsidRPr="00807103">
        <w:t xml:space="preserve">. </w:t>
      </w:r>
      <w:r w:rsidR="00F81785" w:rsidRPr="00807103">
        <w:t>Threads are made by twisted two or more filament yarns together. Single filament</w:t>
      </w:r>
      <w:r w:rsidR="00807103">
        <w:t xml:space="preserve"> </w:t>
      </w:r>
      <w:r w:rsidR="00F81785" w:rsidRPr="00807103">
        <w:t>is also used on occasion. Sewing threads can be made of natural, synthetic, or mixed fibers. When</w:t>
      </w:r>
      <w:r w:rsidR="00807103">
        <w:t xml:space="preserve"> </w:t>
      </w:r>
      <w:r w:rsidR="00F81785" w:rsidRPr="00807103">
        <w:t>it comes to closing and top stitching seams, core spun threads ar</w:t>
      </w:r>
      <w:r w:rsidR="00807103">
        <w:t xml:space="preserve">e ideal since they produce high </w:t>
      </w:r>
      <w:r w:rsidR="00F81785" w:rsidRPr="00807103">
        <w:t>quality seams. Continuous bulk filament threads are ideal for overlocking or cover stitch seams.</w:t>
      </w:r>
      <w:r w:rsidR="00807103">
        <w:t xml:space="preserve"> </w:t>
      </w:r>
      <w:r w:rsidR="00F81785" w:rsidRPr="00807103">
        <w:t xml:space="preserve">Natural and synthetic </w:t>
      </w:r>
      <w:r w:rsidR="00807103" w:rsidRPr="00807103">
        <w:t>fiber</w:t>
      </w:r>
      <w:r w:rsidR="00F81785" w:rsidRPr="00807103">
        <w:t xml:space="preserve"> blended core spun threads are ideal for sealing seams on high-quality</w:t>
      </w:r>
      <w:r w:rsidR="00807103">
        <w:t xml:space="preserve"> </w:t>
      </w:r>
      <w:r w:rsidR="00F81785" w:rsidRPr="00807103">
        <w:t>denim garments. Continuous filament threads are ideal for creating optimal seam strength in</w:t>
      </w:r>
      <w:r w:rsidR="00807103">
        <w:t xml:space="preserve"> </w:t>
      </w:r>
      <w:r w:rsidR="00F81785" w:rsidRPr="00807103">
        <w:t>leather items. Sewing threads are yarns that've been designed and created to pass quickly through</w:t>
      </w:r>
      <w:r w:rsidR="00807103">
        <w:t xml:space="preserve"> </w:t>
      </w:r>
      <w:r w:rsidR="00F81785" w:rsidRPr="00807103">
        <w:t>a sewing machine. During the product's useful life, they form efficient stitches without breaking</w:t>
      </w:r>
      <w:r w:rsidR="00807103">
        <w:t xml:space="preserve"> </w:t>
      </w:r>
      <w:r w:rsidR="00F81785" w:rsidRPr="00807103">
        <w:t>or getting distorted. A thread's primary objective is to provide aesthetics and performance in</w:t>
      </w:r>
      <w:r w:rsidR="00807103">
        <w:t xml:space="preserve"> </w:t>
      </w:r>
      <w:r w:rsidR="00F81785" w:rsidRPr="00807103">
        <w:t xml:space="preserve">stitches and seams. Sewing thread is essential raw material of denim textile </w:t>
      </w:r>
      <w:r w:rsidR="005B2A87" w:rsidRPr="00807103">
        <w:t>industry. There</w:t>
      </w:r>
      <w:r w:rsidR="00F81785" w:rsidRPr="00807103">
        <w:t xml:space="preserve"> are</w:t>
      </w:r>
      <w:r w:rsidR="00807103">
        <w:t xml:space="preserve"> </w:t>
      </w:r>
      <w:r w:rsidR="00F81785" w:rsidRPr="00807103">
        <w:t>different types of sewing thread used in denim textile section such as</w:t>
      </w:r>
      <w:r w:rsidR="00407CB9" w:rsidRPr="00807103">
        <w:t>: Linen thread, Silk thread,</w:t>
      </w:r>
      <w:r w:rsidR="00807103">
        <w:t xml:space="preserve"> </w:t>
      </w:r>
      <w:r w:rsidR="00407CB9" w:rsidRPr="00807103">
        <w:t xml:space="preserve">Soft cotton thread, Mercerized cotton thread, Glazed cotton </w:t>
      </w:r>
      <w:r w:rsidR="005B2A87" w:rsidRPr="00807103">
        <w:t>thread, Viscose</w:t>
      </w:r>
      <w:r w:rsidR="00807103">
        <w:t xml:space="preserve"> thread, Polyester </w:t>
      </w:r>
      <w:r w:rsidR="00407CB9" w:rsidRPr="00807103">
        <w:t>thread, Nylon thread, Aramide thread, PEFE thread.</w:t>
      </w:r>
    </w:p>
    <w:p w14:paraId="1FDBE12F" w14:textId="43AFAB67" w:rsidR="006745A4" w:rsidRDefault="00A0298E" w:rsidP="006745A4">
      <w:pPr>
        <w:rPr>
          <w:rFonts w:eastAsia="Times New Roman"/>
          <w:b/>
          <w:bCs/>
          <w:color w:val="222222"/>
          <w:bdr w:val="none" w:sz="0" w:space="0" w:color="auto" w:frame="1"/>
        </w:rPr>
      </w:pPr>
      <w:r>
        <w:rPr>
          <w:rFonts w:eastAsia="Times New Roman"/>
          <w:b/>
          <w:bCs/>
          <w:color w:val="222222"/>
          <w:bdr w:val="none" w:sz="0" w:space="0" w:color="auto" w:frame="1"/>
        </w:rPr>
        <w:t>4</w:t>
      </w:r>
      <w:r w:rsidR="006745A4" w:rsidRPr="006745A4">
        <w:rPr>
          <w:rFonts w:eastAsia="Times New Roman"/>
          <w:b/>
          <w:bCs/>
          <w:color w:val="222222"/>
          <w:bdr w:val="none" w:sz="0" w:space="0" w:color="auto" w:frame="1"/>
        </w:rPr>
        <w:t>.5 Label</w:t>
      </w:r>
    </w:p>
    <w:p w14:paraId="44A4180B" w14:textId="3B6622C7" w:rsidR="0077003E" w:rsidRPr="0077003E" w:rsidRDefault="006745A4" w:rsidP="0077003E">
      <w:pPr>
        <w:jc w:val="both"/>
        <w:rPr>
          <w:rFonts w:eastAsia="Times New Roman"/>
          <w:color w:val="222222"/>
          <w:bdr w:val="none" w:sz="0" w:space="0" w:color="auto" w:frame="1"/>
        </w:rPr>
      </w:pPr>
      <w:r w:rsidRPr="00D61695">
        <w:rPr>
          <w:rFonts w:eastAsia="Times New Roman"/>
          <w:color w:val="222222"/>
          <w:bdr w:val="none" w:sz="0" w:space="0" w:color="auto" w:frame="1"/>
        </w:rPr>
        <w:lastRenderedPageBreak/>
        <w:t xml:space="preserve">Label is another raw material to used denim </w:t>
      </w:r>
      <w:r w:rsidR="00F07094" w:rsidRPr="00D61695">
        <w:rPr>
          <w:rFonts w:eastAsia="Times New Roman"/>
          <w:color w:val="222222"/>
          <w:bdr w:val="none" w:sz="0" w:space="0" w:color="auto" w:frame="1"/>
        </w:rPr>
        <w:t>fabric.</w:t>
      </w:r>
      <w:r w:rsidR="00F07094" w:rsidRPr="00D61695">
        <w:rPr>
          <w:rStyle w:val="Emphasis"/>
          <w:color w:val="252525"/>
          <w:shd w:val="clear" w:color="auto" w:fill="FFFFFF"/>
        </w:rPr>
        <w:t xml:space="preserve"> </w:t>
      </w:r>
      <w:r w:rsidR="00F07094" w:rsidRPr="00D61695">
        <w:rPr>
          <w:rStyle w:val="muitypography-root"/>
          <w:color w:val="252525"/>
          <w:shd w:val="clear" w:color="auto" w:fill="FFFFFF"/>
        </w:rPr>
        <w:t>Label is a part of garments which indicates the various instructions about the garments</w:t>
      </w:r>
      <w:r w:rsidR="000463CC" w:rsidRPr="00D61695">
        <w:rPr>
          <w:rStyle w:val="muitypography-root"/>
          <w:color w:val="252525"/>
          <w:shd w:val="clear" w:color="auto" w:fill="FFFFFF"/>
        </w:rPr>
        <w:fldChar w:fldCharType="begin" w:fldLock="1"/>
      </w:r>
      <w:r w:rsidR="00D61695">
        <w:rPr>
          <w:rStyle w:val="muitypography-root"/>
          <w:color w:val="252525"/>
          <w:shd w:val="clear" w:color="auto" w:fill="FFFFFF"/>
        </w:rPr>
        <w:instrText>ADDIN CSL_CITATION {"citationItems":[{"id":"ITEM-1","itemData":{"DOI":"10.1186/S40691-019-0202-4","ISSN":"2198-0802","abstract":"The textile sector is one of the most representative of Spanish industry, contributing to the wealth of the country with close to 10% of the business fabric in Spain. However, in spite of this daily consumption little is known about the guarantees of traceability clothes labelling must inform about. The purpose of this study is to present a work of analysis of the compliance with the content of the labelling in this sector. For his objective, a research was developed through the consideration of 32 businesses of the textile sector in the city of Córdoba (Spain) where were photographed each label for its later analysis and a confirmation of the regulation. The results show that the majority of labels are incomplete and insufficient. Therefore, it’s necessary the existence of an European public organism with a competence to accredit the manufacturing, distribution and commercialization of textile garments, protecting the rights of workers and the consumers’ access to information.","author":[{"dropping-particle":"","family":"Santos-Roldán","given":"Luna","non-dropping-particle":"","parse-names":false,"suffix":""},{"dropping-particle":"","family":"Palacios-Florencio","given":"Beatriz","non-dropping-particle":"","parse-names":false,"suffix":""},{"dropping-particle":"","family":"Berbel-Pineda","given":"Juan Manuel","non-dropping-particle":"","parse-names":false,"suffix":""}],"container-title":"Fashion and Textiles 2020 7:1","id":"ITEM-1","issue":"1","issued":{"date-parts":[["2020","4","15"]]},"page":"1-24","publisher":"SpringerOpen","title":"The textile products labelling analysis and requirements","type":"article-journal","volume":"7"},"uris":["http://www.mendeley.com/documents/?uuid=c33a9aa8-d34a-3463-872a-c88091f61c16"]}],"mendeley":{"formattedCitation":"[36]","plainTextFormattedCitation":"[36]","previouslyFormattedCitation":"[36]"},"properties":{"noteIndex":0},"schema":"https://github.com/citation-style-language/schema/raw/master/csl-citation.json"}</w:instrText>
      </w:r>
      <w:r w:rsidR="000463CC" w:rsidRPr="00D61695">
        <w:rPr>
          <w:rStyle w:val="muitypography-root"/>
          <w:color w:val="252525"/>
          <w:shd w:val="clear" w:color="auto" w:fill="FFFFFF"/>
        </w:rPr>
        <w:fldChar w:fldCharType="separate"/>
      </w:r>
      <w:r w:rsidR="00EB5024">
        <w:rPr>
          <w:rStyle w:val="muitypography-root"/>
          <w:noProof/>
          <w:color w:val="252525"/>
          <w:shd w:val="clear" w:color="auto" w:fill="FFFFFF"/>
        </w:rPr>
        <w:t>[32</w:t>
      </w:r>
      <w:r w:rsidR="000463CC" w:rsidRPr="00D61695">
        <w:rPr>
          <w:rStyle w:val="muitypography-root"/>
          <w:noProof/>
          <w:color w:val="252525"/>
          <w:shd w:val="clear" w:color="auto" w:fill="FFFFFF"/>
        </w:rPr>
        <w:t>]</w:t>
      </w:r>
      <w:r w:rsidR="000463CC" w:rsidRPr="00D61695">
        <w:rPr>
          <w:rStyle w:val="muitypography-root"/>
          <w:color w:val="252525"/>
          <w:shd w:val="clear" w:color="auto" w:fill="FFFFFF"/>
        </w:rPr>
        <w:fldChar w:fldCharType="end"/>
      </w:r>
      <w:r w:rsidR="000463CC" w:rsidRPr="00D61695">
        <w:rPr>
          <w:rStyle w:val="muitypography-root"/>
          <w:color w:val="252525"/>
          <w:shd w:val="clear" w:color="auto" w:fill="FFFFFF"/>
        </w:rPr>
        <w:t>.</w:t>
      </w:r>
      <w:r w:rsidR="000463CC" w:rsidRPr="00D61695">
        <w:rPr>
          <w:color w:val="252525"/>
          <w:shd w:val="clear" w:color="auto" w:fill="FFFFFF"/>
        </w:rPr>
        <w:t xml:space="preserve"> Without any label a garment cannot be sold especially in export-oriented garments. The essential data like size of the garments, fiber type, care data, country of origin, company name, and trademark </w:t>
      </w:r>
      <w:r w:rsidR="00D61695" w:rsidRPr="00D61695">
        <w:rPr>
          <w:color w:val="252525"/>
          <w:shd w:val="clear" w:color="auto" w:fill="FFFFFF"/>
        </w:rPr>
        <w:t xml:space="preserve">etc. It has some function: Product </w:t>
      </w:r>
      <w:r w:rsidR="005B2A87" w:rsidRPr="00D61695">
        <w:rPr>
          <w:color w:val="252525"/>
          <w:shd w:val="clear" w:color="auto" w:fill="FFFFFF"/>
        </w:rPr>
        <w:t>recognition</w:t>
      </w:r>
      <w:r w:rsidR="005B2A87">
        <w:rPr>
          <w:color w:val="252525"/>
          <w:shd w:val="clear" w:color="auto" w:fill="FFFFFF"/>
        </w:rPr>
        <w:t>,</w:t>
      </w:r>
      <w:r w:rsidR="005B2A87" w:rsidRPr="00D61695">
        <w:rPr>
          <w:rFonts w:eastAsia="Times New Roman"/>
          <w:color w:val="222222"/>
          <w:bdr w:val="none" w:sz="0" w:space="0" w:color="auto" w:frame="1"/>
        </w:rPr>
        <w:t xml:space="preserve"> Suggestions</w:t>
      </w:r>
      <w:r w:rsidR="00D61695" w:rsidRPr="00D61695">
        <w:rPr>
          <w:rFonts w:eastAsia="Times New Roman"/>
          <w:color w:val="222222"/>
          <w:bdr w:val="none" w:sz="0" w:space="0" w:color="auto" w:frame="1"/>
        </w:rPr>
        <w:t xml:space="preserve"> for clothing sizes</w:t>
      </w:r>
      <w:r w:rsidR="00D61695">
        <w:rPr>
          <w:rFonts w:eastAsia="Times New Roman"/>
          <w:color w:val="222222"/>
          <w:bdr w:val="none" w:sz="0" w:space="0" w:color="auto" w:frame="1"/>
        </w:rPr>
        <w:t>,</w:t>
      </w:r>
      <w:r w:rsidR="00D61695">
        <w:rPr>
          <w:color w:val="252525"/>
          <w:shd w:val="clear" w:color="auto" w:fill="FFFFFF"/>
        </w:rPr>
        <w:t xml:space="preserve"> </w:t>
      </w:r>
      <w:r w:rsidR="00D61695" w:rsidRPr="00D61695">
        <w:rPr>
          <w:rFonts w:eastAsia="Times New Roman"/>
          <w:color w:val="222222"/>
          <w:bdr w:val="none" w:sz="0" w:space="0" w:color="auto" w:frame="1"/>
        </w:rPr>
        <w:t>promotes the product</w:t>
      </w:r>
      <w:r w:rsidR="00D61695">
        <w:rPr>
          <w:rFonts w:eastAsia="Times New Roman"/>
          <w:color w:val="222222"/>
          <w:bdr w:val="none" w:sz="0" w:space="0" w:color="auto" w:frame="1"/>
        </w:rPr>
        <w:t xml:space="preserve">, </w:t>
      </w:r>
      <w:r w:rsidR="00D61695" w:rsidRPr="00D61695">
        <w:rPr>
          <w:rFonts w:eastAsia="Times New Roman"/>
          <w:color w:val="222222"/>
          <w:bdr w:val="none" w:sz="0" w:space="0" w:color="auto" w:frame="1"/>
        </w:rPr>
        <w:t>customers' information</w:t>
      </w:r>
      <w:r w:rsidR="00D61695">
        <w:rPr>
          <w:color w:val="252525"/>
          <w:shd w:val="clear" w:color="auto" w:fill="FFFFFF"/>
        </w:rPr>
        <w:t xml:space="preserve"> </w:t>
      </w:r>
      <w:r w:rsidR="00D61695" w:rsidRPr="00D61695">
        <w:rPr>
          <w:rFonts w:eastAsia="Times New Roman"/>
          <w:color w:val="222222"/>
          <w:bdr w:val="none" w:sz="0" w:space="0" w:color="auto" w:frame="1"/>
        </w:rPr>
        <w:t>Garments are categorized</w:t>
      </w:r>
      <w:r w:rsidR="00D61695">
        <w:rPr>
          <w:rFonts w:eastAsia="Times New Roman"/>
          <w:color w:val="222222"/>
          <w:bdr w:val="none" w:sz="0" w:space="0" w:color="auto" w:frame="1"/>
        </w:rPr>
        <w:fldChar w:fldCharType="begin" w:fldLock="1"/>
      </w:r>
      <w:r w:rsidR="00150D38">
        <w:rPr>
          <w:rFonts w:eastAsia="Times New Roman"/>
          <w:color w:val="222222"/>
          <w:bdr w:val="none" w:sz="0" w:space="0" w:color="auto" w:frame="1"/>
        </w:rPr>
        <w:instrText>ADDIN CSL_CITATION {"citationItems":[{"id":"ITEM-1","itemData":{"URL":"https://leartex.com/classification-of-label-in-textile/","accessed":{"date-parts":[["2021","11","7"]]},"id":"ITEM-1","issued":{"date-parts":[["0"]]},"title":"Classification of Label in Textile., Functions and Importance","type":"webpage"},"uris":["http://www.mendeley.com/documents/?uuid=74f77e51-2d49-303e-934d-08a6543071f3"]}],"mendeley":{"formattedCitation":"[37]","plainTextFormattedCitation":"[37]","previouslyFormattedCitation":"[37]"},"properties":{"noteIndex":0},"schema":"https://github.com/citation-style-language/schema/raw/master/csl-citation.json"}</w:instrText>
      </w:r>
      <w:r w:rsidR="00D61695">
        <w:rPr>
          <w:rFonts w:eastAsia="Times New Roman"/>
          <w:color w:val="222222"/>
          <w:bdr w:val="none" w:sz="0" w:space="0" w:color="auto" w:frame="1"/>
        </w:rPr>
        <w:fldChar w:fldCharType="separate"/>
      </w:r>
      <w:r w:rsidR="00EB5024">
        <w:rPr>
          <w:rFonts w:eastAsia="Times New Roman"/>
          <w:noProof/>
          <w:color w:val="222222"/>
          <w:bdr w:val="none" w:sz="0" w:space="0" w:color="auto" w:frame="1"/>
        </w:rPr>
        <w:t>[33</w:t>
      </w:r>
      <w:r w:rsidR="00D61695" w:rsidRPr="00D61695">
        <w:rPr>
          <w:rFonts w:eastAsia="Times New Roman"/>
          <w:noProof/>
          <w:color w:val="222222"/>
          <w:bdr w:val="none" w:sz="0" w:space="0" w:color="auto" w:frame="1"/>
        </w:rPr>
        <w:t>]</w:t>
      </w:r>
      <w:r w:rsidR="00D61695">
        <w:rPr>
          <w:rFonts w:eastAsia="Times New Roman"/>
          <w:color w:val="222222"/>
          <w:bdr w:val="none" w:sz="0" w:space="0" w:color="auto" w:frame="1"/>
        </w:rPr>
        <w:fldChar w:fldCharType="end"/>
      </w:r>
      <w:r w:rsidR="00D61695" w:rsidRPr="00D61695">
        <w:rPr>
          <w:rFonts w:eastAsia="Times New Roman"/>
          <w:color w:val="222222"/>
          <w:bdr w:val="none" w:sz="0" w:space="0" w:color="auto" w:frame="1"/>
        </w:rPr>
        <w:t>.</w:t>
      </w:r>
    </w:p>
    <w:p w14:paraId="2D9DCFC2" w14:textId="15115E9D" w:rsidR="00D61695" w:rsidRDefault="00A0298E" w:rsidP="00D61695">
      <w:pPr>
        <w:rPr>
          <w:rFonts w:eastAsia="Times New Roman"/>
          <w:b/>
          <w:bCs/>
          <w:color w:val="222222"/>
          <w:bdr w:val="none" w:sz="0" w:space="0" w:color="auto" w:frame="1"/>
        </w:rPr>
      </w:pPr>
      <w:r>
        <w:rPr>
          <w:rFonts w:eastAsia="Times New Roman"/>
          <w:b/>
          <w:bCs/>
          <w:color w:val="222222"/>
          <w:bdr w:val="none" w:sz="0" w:space="0" w:color="auto" w:frame="1"/>
        </w:rPr>
        <w:t>4</w:t>
      </w:r>
      <w:r w:rsidR="00D61695" w:rsidRPr="00D61695">
        <w:rPr>
          <w:rFonts w:eastAsia="Times New Roman"/>
          <w:b/>
          <w:bCs/>
          <w:color w:val="222222"/>
          <w:bdr w:val="none" w:sz="0" w:space="0" w:color="auto" w:frame="1"/>
        </w:rPr>
        <w:t>.5.1</w:t>
      </w:r>
      <w:r w:rsidR="00D61695">
        <w:rPr>
          <w:rFonts w:eastAsia="Times New Roman"/>
          <w:b/>
          <w:bCs/>
          <w:color w:val="222222"/>
          <w:bdr w:val="none" w:sz="0" w:space="0" w:color="auto" w:frame="1"/>
        </w:rPr>
        <w:t xml:space="preserve"> </w:t>
      </w:r>
      <w:r w:rsidR="00D61695" w:rsidRPr="00D61695">
        <w:rPr>
          <w:rFonts w:eastAsia="Times New Roman"/>
          <w:b/>
          <w:bCs/>
          <w:color w:val="222222"/>
          <w:bdr w:val="none" w:sz="0" w:space="0" w:color="auto" w:frame="1"/>
        </w:rPr>
        <w:t>Types of labels</w:t>
      </w:r>
    </w:p>
    <w:p w14:paraId="4F4E69AA" w14:textId="04C9ED86" w:rsidR="00D61695" w:rsidRDefault="00D61695" w:rsidP="00D61695">
      <w:pPr>
        <w:rPr>
          <w:rFonts w:eastAsia="Times New Roman"/>
          <w:color w:val="222222"/>
          <w:bdr w:val="none" w:sz="0" w:space="0" w:color="auto" w:frame="1"/>
        </w:rPr>
      </w:pPr>
      <w:r w:rsidRPr="003D29E1">
        <w:rPr>
          <w:rFonts w:eastAsia="Times New Roman"/>
          <w:color w:val="222222"/>
          <w:bdr w:val="none" w:sz="0" w:space="0" w:color="auto" w:frame="1"/>
        </w:rPr>
        <w:t xml:space="preserve">There are mainly two types of </w:t>
      </w:r>
      <w:r w:rsidR="005B2A87" w:rsidRPr="003D29E1">
        <w:rPr>
          <w:rFonts w:eastAsia="Times New Roman"/>
          <w:color w:val="222222"/>
          <w:bdr w:val="none" w:sz="0" w:space="0" w:color="auto" w:frame="1"/>
        </w:rPr>
        <w:t>labels</w:t>
      </w:r>
      <w:r>
        <w:rPr>
          <w:rFonts w:eastAsia="Times New Roman"/>
          <w:color w:val="222222"/>
          <w:bdr w:val="none" w:sz="0" w:space="0" w:color="auto" w:frame="1"/>
        </w:rPr>
        <w:t xml:space="preserve"> used in denim textile industry such as</w:t>
      </w:r>
    </w:p>
    <w:p w14:paraId="28ADF0CC" w14:textId="7F062D1D" w:rsidR="0077003E" w:rsidRDefault="005B2A87" w:rsidP="00807103">
      <w:pPr>
        <w:pStyle w:val="ListParagraph"/>
        <w:numPr>
          <w:ilvl w:val="0"/>
          <w:numId w:val="22"/>
        </w:numPr>
        <w:shd w:val="clear" w:color="auto" w:fill="FFFFFF"/>
        <w:spacing w:after="0" w:line="240" w:lineRule="auto"/>
        <w:jc w:val="both"/>
        <w:textAlignment w:val="baseline"/>
        <w:rPr>
          <w:rFonts w:eastAsia="Times New Roman"/>
          <w:color w:val="111111"/>
        </w:rPr>
      </w:pPr>
      <w:r w:rsidRPr="00807103">
        <w:rPr>
          <w:rFonts w:eastAsia="Times New Roman"/>
          <w:color w:val="111111"/>
        </w:rPr>
        <w:t>Main</w:t>
      </w:r>
      <w:r w:rsidR="0077003E" w:rsidRPr="00807103">
        <w:rPr>
          <w:rFonts w:eastAsia="Times New Roman"/>
          <w:color w:val="111111"/>
        </w:rPr>
        <w:t xml:space="preserve"> label</w:t>
      </w:r>
    </w:p>
    <w:p w14:paraId="352577EC" w14:textId="2DD0B079" w:rsidR="0077003E" w:rsidRPr="00807103" w:rsidRDefault="005B2A87" w:rsidP="005B2A87">
      <w:pPr>
        <w:pStyle w:val="ListParagraph"/>
        <w:numPr>
          <w:ilvl w:val="0"/>
          <w:numId w:val="22"/>
        </w:numPr>
        <w:shd w:val="clear" w:color="auto" w:fill="FFFFFF"/>
        <w:spacing w:after="0" w:line="240" w:lineRule="auto"/>
        <w:jc w:val="both"/>
        <w:textAlignment w:val="baseline"/>
        <w:rPr>
          <w:rFonts w:eastAsia="Times New Roman"/>
          <w:color w:val="111111"/>
        </w:rPr>
      </w:pPr>
      <w:r w:rsidRPr="00807103">
        <w:rPr>
          <w:rFonts w:eastAsia="Times New Roman"/>
          <w:color w:val="111111"/>
        </w:rPr>
        <w:t>Sub label</w:t>
      </w:r>
    </w:p>
    <w:p w14:paraId="44423B6C" w14:textId="77777777" w:rsidR="0077003E" w:rsidRPr="0077003E" w:rsidRDefault="0077003E" w:rsidP="0077003E">
      <w:pPr>
        <w:shd w:val="clear" w:color="auto" w:fill="FFFFFF"/>
        <w:spacing w:after="0" w:line="240" w:lineRule="auto"/>
        <w:ind w:left="1200"/>
        <w:textAlignment w:val="baseline"/>
        <w:rPr>
          <w:rFonts w:eastAsia="Times New Roman"/>
          <w:color w:val="111111"/>
        </w:rPr>
      </w:pPr>
    </w:p>
    <w:p w14:paraId="4AE3229A" w14:textId="581F058D" w:rsidR="0077003E" w:rsidRDefault="00A0298E" w:rsidP="00D61695">
      <w:pPr>
        <w:rPr>
          <w:rFonts w:eastAsia="Times New Roman"/>
          <w:b/>
          <w:bCs/>
          <w:color w:val="222222"/>
          <w:bdr w:val="none" w:sz="0" w:space="0" w:color="auto" w:frame="1"/>
        </w:rPr>
      </w:pPr>
      <w:r>
        <w:rPr>
          <w:rFonts w:eastAsia="Times New Roman"/>
          <w:b/>
          <w:bCs/>
          <w:color w:val="222222"/>
          <w:bdr w:val="none" w:sz="0" w:space="0" w:color="auto" w:frame="1"/>
        </w:rPr>
        <w:t>4</w:t>
      </w:r>
      <w:r w:rsidR="0077003E" w:rsidRPr="0077003E">
        <w:rPr>
          <w:rFonts w:eastAsia="Times New Roman"/>
          <w:b/>
          <w:bCs/>
          <w:color w:val="222222"/>
          <w:bdr w:val="none" w:sz="0" w:space="0" w:color="auto" w:frame="1"/>
        </w:rPr>
        <w:t>.5.2</w:t>
      </w:r>
      <w:r w:rsidR="0077003E">
        <w:rPr>
          <w:rFonts w:eastAsia="Times New Roman"/>
          <w:b/>
          <w:bCs/>
          <w:color w:val="222222"/>
          <w:bdr w:val="none" w:sz="0" w:space="0" w:color="auto" w:frame="1"/>
        </w:rPr>
        <w:t xml:space="preserve"> Main label</w:t>
      </w:r>
    </w:p>
    <w:p w14:paraId="53398F16" w14:textId="60558921" w:rsidR="0077003E" w:rsidRDefault="0077003E" w:rsidP="0077003E">
      <w:pPr>
        <w:shd w:val="clear" w:color="auto" w:fill="FFFFFF"/>
        <w:spacing w:after="0" w:line="240" w:lineRule="auto"/>
        <w:jc w:val="both"/>
        <w:textAlignment w:val="baseline"/>
        <w:rPr>
          <w:rFonts w:eastAsia="Times New Roman"/>
          <w:color w:val="111111"/>
        </w:rPr>
      </w:pPr>
      <w:r w:rsidRPr="0077003E">
        <w:rPr>
          <w:rFonts w:eastAsia="Times New Roman"/>
          <w:color w:val="111111"/>
        </w:rPr>
        <w:t>The main activities specifically the buyer's brand name or logo, such as C&amp;A, Tom Tailor, Zara, and so on. From the customer point of view, the brand name indicates emotional contentment with the product. Customers prefer brand labels since they are the only ones who are aware about the brand and who consume it.</w:t>
      </w:r>
    </w:p>
    <w:p w14:paraId="4C7AA296" w14:textId="17BC280A" w:rsidR="0077003E" w:rsidRPr="00AE2E0B" w:rsidRDefault="0077003E" w:rsidP="0077003E">
      <w:pPr>
        <w:shd w:val="clear" w:color="auto" w:fill="FFFFFF"/>
        <w:spacing w:after="0" w:line="240" w:lineRule="auto"/>
        <w:jc w:val="both"/>
        <w:textAlignment w:val="baseline"/>
        <w:rPr>
          <w:rFonts w:eastAsia="Times New Roman"/>
          <w:b/>
          <w:bCs/>
          <w:color w:val="111111"/>
        </w:rPr>
      </w:pPr>
    </w:p>
    <w:p w14:paraId="2858CF6A" w14:textId="572AABA7" w:rsidR="0077003E" w:rsidRDefault="00A0298E" w:rsidP="0077003E">
      <w:pPr>
        <w:shd w:val="clear" w:color="auto" w:fill="FFFFFF"/>
        <w:spacing w:after="0" w:line="240" w:lineRule="auto"/>
        <w:jc w:val="both"/>
        <w:textAlignment w:val="baseline"/>
        <w:rPr>
          <w:rFonts w:eastAsia="Times New Roman"/>
          <w:b/>
          <w:bCs/>
          <w:color w:val="111111"/>
        </w:rPr>
      </w:pPr>
      <w:r>
        <w:rPr>
          <w:rFonts w:eastAsia="Times New Roman"/>
          <w:b/>
          <w:bCs/>
          <w:color w:val="111111"/>
        </w:rPr>
        <w:t>4</w:t>
      </w:r>
      <w:r w:rsidR="0077003E" w:rsidRPr="00AE2E0B">
        <w:rPr>
          <w:rFonts w:eastAsia="Times New Roman"/>
          <w:b/>
          <w:bCs/>
          <w:color w:val="111111"/>
        </w:rPr>
        <w:t xml:space="preserve">.5.3 </w:t>
      </w:r>
      <w:r w:rsidR="00BE7A63" w:rsidRPr="00AE2E0B">
        <w:rPr>
          <w:rFonts w:eastAsia="Times New Roman"/>
          <w:b/>
          <w:bCs/>
          <w:color w:val="111111"/>
        </w:rPr>
        <w:t>Sub label</w:t>
      </w:r>
    </w:p>
    <w:p w14:paraId="6D76FAF8" w14:textId="77777777" w:rsidR="00C23E24" w:rsidRDefault="00C23E24" w:rsidP="0077003E">
      <w:pPr>
        <w:shd w:val="clear" w:color="auto" w:fill="FFFFFF"/>
        <w:spacing w:after="0" w:line="240" w:lineRule="auto"/>
        <w:jc w:val="both"/>
        <w:textAlignment w:val="baseline"/>
        <w:rPr>
          <w:rFonts w:eastAsia="Times New Roman"/>
          <w:b/>
          <w:bCs/>
          <w:color w:val="111111"/>
        </w:rPr>
      </w:pPr>
    </w:p>
    <w:p w14:paraId="2809F4BD" w14:textId="6A0A5AAC" w:rsidR="00C23E24" w:rsidRPr="00C23E24" w:rsidRDefault="00C23E24" w:rsidP="00C23E24">
      <w:pPr>
        <w:shd w:val="clear" w:color="auto" w:fill="FFFFFF"/>
        <w:spacing w:after="0" w:line="240" w:lineRule="auto"/>
        <w:jc w:val="both"/>
        <w:textAlignment w:val="baseline"/>
        <w:rPr>
          <w:rFonts w:eastAsia="Times New Roman"/>
          <w:color w:val="111111"/>
        </w:rPr>
      </w:pPr>
      <w:r w:rsidRPr="00C23E24">
        <w:rPr>
          <w:rFonts w:eastAsia="Times New Roman"/>
          <w:color w:val="111111"/>
        </w:rPr>
        <w:t>There are five types of sub label in denim textile section such as</w:t>
      </w:r>
    </w:p>
    <w:p w14:paraId="2A45685B" w14:textId="2C32C052" w:rsidR="00C23E24" w:rsidRPr="00C23E24" w:rsidRDefault="00035B87" w:rsidP="00EB1902">
      <w:pPr>
        <w:shd w:val="clear" w:color="auto" w:fill="FFFFFF"/>
        <w:spacing w:after="0" w:line="240" w:lineRule="auto"/>
        <w:textAlignment w:val="baseline"/>
        <w:rPr>
          <w:rFonts w:eastAsia="Times New Roman"/>
          <w:color w:val="111111"/>
        </w:rPr>
      </w:pPr>
      <w:r>
        <w:rPr>
          <w:rFonts w:eastAsia="Times New Roman"/>
          <w:color w:val="111111"/>
        </w:rPr>
        <w:t>I</w:t>
      </w:r>
      <w:r w:rsidR="00C23E24" w:rsidRPr="00C23E24">
        <w:rPr>
          <w:rFonts w:eastAsia="Times New Roman"/>
          <w:color w:val="111111"/>
        </w:rPr>
        <w:t>. Care Label</w:t>
      </w:r>
    </w:p>
    <w:p w14:paraId="18EADBD9" w14:textId="164E747D" w:rsidR="00C23E24" w:rsidRPr="00C23E24" w:rsidRDefault="00035B87" w:rsidP="00EB1902">
      <w:pPr>
        <w:shd w:val="clear" w:color="auto" w:fill="FFFFFF"/>
        <w:spacing w:after="0" w:line="240" w:lineRule="auto"/>
        <w:textAlignment w:val="baseline"/>
        <w:rPr>
          <w:rFonts w:eastAsia="Times New Roman"/>
          <w:color w:val="111111"/>
        </w:rPr>
      </w:pPr>
      <w:r>
        <w:rPr>
          <w:rFonts w:eastAsia="Times New Roman"/>
          <w:color w:val="111111"/>
        </w:rPr>
        <w:t>II</w:t>
      </w:r>
      <w:r w:rsidR="00C23E24" w:rsidRPr="00C23E24">
        <w:rPr>
          <w:rFonts w:eastAsia="Times New Roman"/>
          <w:color w:val="111111"/>
        </w:rPr>
        <w:t>. Size Label</w:t>
      </w:r>
    </w:p>
    <w:p w14:paraId="20FEAD5C" w14:textId="3DA87DDD" w:rsidR="00C23E24" w:rsidRDefault="00035B87" w:rsidP="00EB1902">
      <w:pPr>
        <w:shd w:val="clear" w:color="auto" w:fill="FFFFFF"/>
        <w:spacing w:after="0" w:line="240" w:lineRule="auto"/>
        <w:textAlignment w:val="baseline"/>
        <w:rPr>
          <w:rFonts w:eastAsia="Times New Roman"/>
          <w:color w:val="111111"/>
        </w:rPr>
      </w:pPr>
      <w:r>
        <w:rPr>
          <w:rFonts w:eastAsia="Times New Roman"/>
          <w:color w:val="111111"/>
        </w:rPr>
        <w:t>III</w:t>
      </w:r>
      <w:r w:rsidR="00C23E24" w:rsidRPr="00C23E24">
        <w:rPr>
          <w:rFonts w:eastAsia="Times New Roman"/>
          <w:color w:val="111111"/>
        </w:rPr>
        <w:t>. Price Label</w:t>
      </w:r>
    </w:p>
    <w:p w14:paraId="459A432D" w14:textId="44C101D0" w:rsidR="00C23E24" w:rsidRDefault="00035B87" w:rsidP="00EB1902">
      <w:pPr>
        <w:shd w:val="clear" w:color="auto" w:fill="FFFFFF"/>
        <w:spacing w:after="0" w:line="240" w:lineRule="auto"/>
        <w:textAlignment w:val="baseline"/>
        <w:rPr>
          <w:rFonts w:eastAsia="Times New Roman"/>
          <w:color w:val="111111"/>
        </w:rPr>
      </w:pPr>
      <w:r>
        <w:rPr>
          <w:rFonts w:eastAsia="Times New Roman"/>
          <w:color w:val="111111"/>
        </w:rPr>
        <w:t>IV.</w:t>
      </w:r>
      <w:r w:rsidR="00C23E24">
        <w:rPr>
          <w:rFonts w:eastAsia="Times New Roman"/>
          <w:color w:val="111111"/>
        </w:rPr>
        <w:t xml:space="preserve"> Composition Label</w:t>
      </w:r>
    </w:p>
    <w:p w14:paraId="56144876" w14:textId="50A77F07" w:rsidR="00C23E24" w:rsidRDefault="00035B87" w:rsidP="00807103">
      <w:pPr>
        <w:shd w:val="clear" w:color="auto" w:fill="FFFFFF"/>
        <w:spacing w:after="0" w:line="240" w:lineRule="auto"/>
        <w:textAlignment w:val="baseline"/>
        <w:rPr>
          <w:rFonts w:eastAsia="Times New Roman"/>
          <w:color w:val="111111"/>
        </w:rPr>
      </w:pPr>
      <w:r>
        <w:rPr>
          <w:rFonts w:eastAsia="Times New Roman"/>
          <w:color w:val="111111"/>
        </w:rPr>
        <w:t>V.</w:t>
      </w:r>
      <w:r w:rsidR="00C23E24">
        <w:rPr>
          <w:rFonts w:eastAsia="Times New Roman"/>
          <w:color w:val="111111"/>
        </w:rPr>
        <w:t xml:space="preserve"> flag Label</w:t>
      </w:r>
    </w:p>
    <w:p w14:paraId="6011C057" w14:textId="77777777" w:rsidR="00807103" w:rsidRPr="00807103" w:rsidRDefault="00807103" w:rsidP="00807103">
      <w:pPr>
        <w:shd w:val="clear" w:color="auto" w:fill="FFFFFF"/>
        <w:spacing w:after="0" w:line="240" w:lineRule="auto"/>
        <w:textAlignment w:val="baseline"/>
        <w:rPr>
          <w:rFonts w:eastAsia="Times New Roman"/>
          <w:color w:val="111111"/>
        </w:rPr>
      </w:pPr>
    </w:p>
    <w:p w14:paraId="7F2556EF" w14:textId="1C52365E" w:rsidR="0077003E" w:rsidRDefault="00A0298E" w:rsidP="00D61695">
      <w:pPr>
        <w:rPr>
          <w:rFonts w:eastAsia="Times New Roman"/>
          <w:b/>
          <w:bCs/>
          <w:color w:val="222222"/>
          <w:bdr w:val="none" w:sz="0" w:space="0" w:color="auto" w:frame="1"/>
        </w:rPr>
      </w:pPr>
      <w:r>
        <w:rPr>
          <w:rFonts w:eastAsia="Times New Roman"/>
          <w:b/>
          <w:bCs/>
          <w:color w:val="222222"/>
          <w:bdr w:val="none" w:sz="0" w:space="0" w:color="auto" w:frame="1"/>
        </w:rPr>
        <w:t>4</w:t>
      </w:r>
      <w:r w:rsidR="00BE7A63">
        <w:rPr>
          <w:rFonts w:eastAsia="Times New Roman"/>
          <w:b/>
          <w:bCs/>
          <w:color w:val="222222"/>
          <w:bdr w:val="none" w:sz="0" w:space="0" w:color="auto" w:frame="1"/>
        </w:rPr>
        <w:t>.5.3</w:t>
      </w:r>
      <w:r w:rsidR="00807103">
        <w:rPr>
          <w:rFonts w:eastAsia="Times New Roman"/>
          <w:b/>
          <w:bCs/>
          <w:color w:val="222222"/>
          <w:bdr w:val="none" w:sz="0" w:space="0" w:color="auto" w:frame="1"/>
        </w:rPr>
        <w:t xml:space="preserve"> (I</w:t>
      </w:r>
      <w:r w:rsidR="00BE7A63">
        <w:rPr>
          <w:rFonts w:eastAsia="Times New Roman"/>
          <w:b/>
          <w:bCs/>
          <w:color w:val="222222"/>
          <w:bdr w:val="none" w:sz="0" w:space="0" w:color="auto" w:frame="1"/>
        </w:rPr>
        <w:t>) Care label</w:t>
      </w:r>
    </w:p>
    <w:p w14:paraId="7BB84814" w14:textId="473973A1" w:rsidR="00747419" w:rsidRDefault="00EC7A96" w:rsidP="001D215D">
      <w:pPr>
        <w:jc w:val="both"/>
      </w:pPr>
      <w:r>
        <w:t xml:space="preserve"> Garments become dirty during end-use and it natural truth. These dirty garments are re-used by cleaning and ironing. For perfect caring of garments, some instructions are expressed by symbols which are called care code. The label in which, the care codes of a garment are placed called care label code. There are generally five types of instructions are used in a care label which are internationally recognized, called in</w:t>
      </w:r>
      <w:r w:rsidR="001D215D">
        <w:t>ternational care labeling code.</w:t>
      </w:r>
    </w:p>
    <w:p w14:paraId="6DD17373" w14:textId="28311F01" w:rsidR="00894649" w:rsidRDefault="00A0298E" w:rsidP="00EB1902">
      <w:pPr>
        <w:widowControl w:val="0"/>
        <w:autoSpaceDE w:val="0"/>
        <w:autoSpaceDN w:val="0"/>
        <w:adjustRightInd w:val="0"/>
        <w:spacing w:line="240" w:lineRule="auto"/>
        <w:jc w:val="both"/>
        <w:rPr>
          <w:b/>
          <w:bCs/>
        </w:rPr>
      </w:pPr>
      <w:r>
        <w:rPr>
          <w:b/>
          <w:bCs/>
        </w:rPr>
        <w:t>4</w:t>
      </w:r>
      <w:r w:rsidR="00AC5635" w:rsidRPr="00AA7EF4">
        <w:rPr>
          <w:b/>
          <w:bCs/>
        </w:rPr>
        <w:t>.5.3</w:t>
      </w:r>
      <w:r w:rsidR="00807103">
        <w:rPr>
          <w:b/>
          <w:bCs/>
        </w:rPr>
        <w:t xml:space="preserve"> </w:t>
      </w:r>
      <w:r w:rsidR="00807103" w:rsidRPr="00AA7EF4">
        <w:rPr>
          <w:b/>
          <w:bCs/>
        </w:rPr>
        <w:t>(</w:t>
      </w:r>
      <w:r w:rsidR="00807103">
        <w:rPr>
          <w:b/>
          <w:bCs/>
        </w:rPr>
        <w:t>II</w:t>
      </w:r>
      <w:r w:rsidR="00AC5635" w:rsidRPr="00AA7EF4">
        <w:rPr>
          <w:b/>
          <w:bCs/>
        </w:rPr>
        <w:t>)</w:t>
      </w:r>
      <w:r w:rsidR="00AC5635">
        <w:rPr>
          <w:b/>
          <w:bCs/>
        </w:rPr>
        <w:t xml:space="preserve"> Size label</w:t>
      </w:r>
    </w:p>
    <w:p w14:paraId="529CEB30" w14:textId="77777777" w:rsidR="00EB1902" w:rsidRDefault="00AC5635" w:rsidP="00035B87">
      <w:pPr>
        <w:widowControl w:val="0"/>
        <w:autoSpaceDE w:val="0"/>
        <w:autoSpaceDN w:val="0"/>
        <w:adjustRightInd w:val="0"/>
        <w:spacing w:after="0" w:line="240" w:lineRule="auto"/>
        <w:ind w:left="640" w:hanging="640"/>
        <w:jc w:val="both"/>
      </w:pPr>
      <w:r>
        <w:t>Size labels vary from country to country. The different types of sizing for clothing include</w:t>
      </w:r>
      <w:r w:rsidR="00EB1902">
        <w:t xml:space="preserve">: </w:t>
      </w:r>
    </w:p>
    <w:p w14:paraId="71A89D5A" w14:textId="01798587" w:rsidR="00EB1902" w:rsidRDefault="00EB1902" w:rsidP="00035B87">
      <w:pPr>
        <w:widowControl w:val="0"/>
        <w:autoSpaceDE w:val="0"/>
        <w:autoSpaceDN w:val="0"/>
        <w:adjustRightInd w:val="0"/>
        <w:spacing w:after="0" w:line="240" w:lineRule="auto"/>
        <w:ind w:left="640" w:hanging="640"/>
        <w:jc w:val="both"/>
      </w:pPr>
      <w:r>
        <w:t>a.</w:t>
      </w:r>
      <w:r w:rsidR="00AC5635">
        <w:t xml:space="preserve"> 8</w:t>
      </w:r>
      <w:r w:rsidR="00807103">
        <w:t>, 10</w:t>
      </w:r>
      <w:r w:rsidR="00AC5635">
        <w:t>, 12, 14</w:t>
      </w:r>
      <w:r w:rsidR="00807103">
        <w:t>, 16</w:t>
      </w:r>
      <w:r w:rsidR="00AC5635">
        <w:t>, 18, 20, 22, 24, 26, 28, 30</w:t>
      </w:r>
      <w:r>
        <w:t xml:space="preserve"> </w:t>
      </w:r>
    </w:p>
    <w:p w14:paraId="67B81420" w14:textId="6C6E2DF9" w:rsidR="00EB1902" w:rsidRDefault="00EB1902" w:rsidP="00035B87">
      <w:pPr>
        <w:widowControl w:val="0"/>
        <w:autoSpaceDE w:val="0"/>
        <w:autoSpaceDN w:val="0"/>
        <w:adjustRightInd w:val="0"/>
        <w:spacing w:after="0" w:line="240" w:lineRule="auto"/>
        <w:ind w:left="640" w:hanging="640"/>
        <w:jc w:val="both"/>
      </w:pPr>
      <w:r>
        <w:t xml:space="preserve">b. </w:t>
      </w:r>
      <w:r w:rsidR="00AC5635">
        <w:t>XXS, XS, S, M, L, XL, XXL</w:t>
      </w:r>
      <w:r>
        <w:t xml:space="preserve"> </w:t>
      </w:r>
    </w:p>
    <w:p w14:paraId="161C10B7" w14:textId="77777777" w:rsidR="00EB1902" w:rsidRDefault="00EB1902" w:rsidP="00035B87">
      <w:pPr>
        <w:widowControl w:val="0"/>
        <w:autoSpaceDE w:val="0"/>
        <w:autoSpaceDN w:val="0"/>
        <w:adjustRightInd w:val="0"/>
        <w:spacing w:after="0" w:line="240" w:lineRule="auto"/>
        <w:ind w:left="640" w:hanging="640"/>
        <w:jc w:val="both"/>
      </w:pPr>
      <w:r>
        <w:t>c.</w:t>
      </w:r>
      <w:r w:rsidR="00AC5635">
        <w:t xml:space="preserve"> small, medium and large</w:t>
      </w:r>
    </w:p>
    <w:p w14:paraId="40D20791" w14:textId="77777777" w:rsidR="00EB1902" w:rsidRDefault="00EB1902" w:rsidP="00035B87">
      <w:pPr>
        <w:widowControl w:val="0"/>
        <w:autoSpaceDE w:val="0"/>
        <w:autoSpaceDN w:val="0"/>
        <w:adjustRightInd w:val="0"/>
        <w:spacing w:after="0" w:line="240" w:lineRule="auto"/>
        <w:ind w:left="640" w:hanging="640"/>
        <w:jc w:val="both"/>
      </w:pPr>
      <w:r>
        <w:t>d.</w:t>
      </w:r>
      <w:r w:rsidR="00AC5635">
        <w:t xml:space="preserve"> 0, 1, 2, 3, 4, 5 </w:t>
      </w:r>
    </w:p>
    <w:p w14:paraId="55A7701D" w14:textId="7939372D" w:rsidR="00807103" w:rsidRDefault="00EB1902" w:rsidP="00035B87">
      <w:pPr>
        <w:widowControl w:val="0"/>
        <w:autoSpaceDE w:val="0"/>
        <w:autoSpaceDN w:val="0"/>
        <w:adjustRightInd w:val="0"/>
        <w:spacing w:after="0" w:line="240" w:lineRule="auto"/>
        <w:ind w:left="640" w:hanging="640"/>
        <w:jc w:val="both"/>
      </w:pPr>
      <w:r>
        <w:t>e.</w:t>
      </w:r>
      <w:r w:rsidR="00AC5635">
        <w:t xml:space="preserve"> </w:t>
      </w:r>
      <w:r w:rsidR="00807103">
        <w:t>One</w:t>
      </w:r>
      <w:r w:rsidR="00035B87">
        <w:t xml:space="preserve"> size fits all</w:t>
      </w:r>
    </w:p>
    <w:p w14:paraId="74A60C69" w14:textId="77777777" w:rsidR="00035B87" w:rsidRPr="00807103" w:rsidRDefault="00035B87" w:rsidP="00035B87">
      <w:pPr>
        <w:widowControl w:val="0"/>
        <w:autoSpaceDE w:val="0"/>
        <w:autoSpaceDN w:val="0"/>
        <w:adjustRightInd w:val="0"/>
        <w:spacing w:after="0" w:line="240" w:lineRule="auto"/>
        <w:ind w:left="640" w:hanging="640"/>
        <w:jc w:val="both"/>
      </w:pPr>
    </w:p>
    <w:p w14:paraId="27B48F1B" w14:textId="4BC9E709" w:rsidR="00AA7EF4" w:rsidRPr="00AA7EF4" w:rsidRDefault="00A0298E" w:rsidP="00AC5635">
      <w:pPr>
        <w:widowControl w:val="0"/>
        <w:autoSpaceDE w:val="0"/>
        <w:autoSpaceDN w:val="0"/>
        <w:adjustRightInd w:val="0"/>
        <w:spacing w:line="240" w:lineRule="auto"/>
        <w:ind w:left="640" w:hanging="640"/>
        <w:jc w:val="both"/>
        <w:rPr>
          <w:b/>
          <w:bCs/>
          <w:lang w:val="en-SG"/>
        </w:rPr>
      </w:pPr>
      <w:r>
        <w:rPr>
          <w:b/>
          <w:bCs/>
          <w:lang w:val="en-SG"/>
        </w:rPr>
        <w:t>4</w:t>
      </w:r>
      <w:r w:rsidR="00AA7EF4" w:rsidRPr="00AA7EF4">
        <w:rPr>
          <w:b/>
          <w:bCs/>
          <w:lang w:val="en-SG"/>
        </w:rPr>
        <w:t>.5.3</w:t>
      </w:r>
      <w:r w:rsidR="00807103">
        <w:rPr>
          <w:b/>
          <w:bCs/>
          <w:lang w:val="en-SG"/>
        </w:rPr>
        <w:t xml:space="preserve"> (III</w:t>
      </w:r>
      <w:r w:rsidR="00AA7EF4" w:rsidRPr="00AA7EF4">
        <w:rPr>
          <w:b/>
          <w:bCs/>
          <w:lang w:val="en-SG"/>
        </w:rPr>
        <w:t>) Price label</w:t>
      </w:r>
    </w:p>
    <w:p w14:paraId="140C6D04" w14:textId="1C0BD3A5" w:rsidR="00AA7EF4" w:rsidRDefault="00AA7EF4" w:rsidP="00A0298E">
      <w:pPr>
        <w:widowControl w:val="0"/>
        <w:autoSpaceDE w:val="0"/>
        <w:autoSpaceDN w:val="0"/>
        <w:adjustRightInd w:val="0"/>
        <w:spacing w:line="240" w:lineRule="auto"/>
        <w:ind w:left="640" w:hanging="640"/>
        <w:jc w:val="both"/>
      </w:pPr>
      <w:r>
        <w:lastRenderedPageBreak/>
        <w:t>Show the price of garment in different</w:t>
      </w:r>
      <w:r w:rsidR="00A0298E">
        <w:t xml:space="preserve"> currency depending on country.</w:t>
      </w:r>
    </w:p>
    <w:p w14:paraId="21ED6437" w14:textId="73617AE9" w:rsidR="00AA7EF4" w:rsidRDefault="00A0298E" w:rsidP="00AA7EF4">
      <w:pPr>
        <w:rPr>
          <w:b/>
          <w:bCs/>
          <w:lang w:val="en-SG"/>
        </w:rPr>
      </w:pPr>
      <w:r>
        <w:rPr>
          <w:b/>
          <w:bCs/>
        </w:rPr>
        <w:t>4</w:t>
      </w:r>
      <w:r w:rsidR="00AA7EF4" w:rsidRPr="00AA7EF4">
        <w:rPr>
          <w:b/>
          <w:bCs/>
        </w:rPr>
        <w:t>.5.3</w:t>
      </w:r>
      <w:r w:rsidR="00807103">
        <w:rPr>
          <w:b/>
          <w:bCs/>
        </w:rPr>
        <w:t xml:space="preserve"> (IV</w:t>
      </w:r>
      <w:r w:rsidR="00AA7EF4" w:rsidRPr="00AA7EF4">
        <w:rPr>
          <w:b/>
          <w:bCs/>
        </w:rPr>
        <w:t>)</w:t>
      </w:r>
      <w:r w:rsidR="00AA7EF4">
        <w:t xml:space="preserve"> </w:t>
      </w:r>
      <w:r w:rsidR="00AA7EF4" w:rsidRPr="00AA7EF4">
        <w:rPr>
          <w:b/>
          <w:bCs/>
          <w:lang w:val="en-SG"/>
        </w:rPr>
        <w:t>Composition label</w:t>
      </w:r>
    </w:p>
    <w:p w14:paraId="05FCC03B" w14:textId="595F8758" w:rsidR="00E41FBE" w:rsidRPr="00CA7EE7" w:rsidRDefault="00E41FBE" w:rsidP="00E41FBE">
      <w:pPr>
        <w:jc w:val="both"/>
      </w:pPr>
      <w:r>
        <w:t>Content labels identify the type of fabric that has been used to make the garment, for example, 100% Polyester, Silk, 100% Cotton. It is very important that you choose the correct content label to attach to your garment. When buying fabric you should always insist that the supplier confirms the fabric content in writing (or with swing tags). In some instances, the care and content labels are combined into one and this will cut down on the number of labels used on the garment.</w:t>
      </w:r>
      <w:r>
        <w:rPr>
          <w:b/>
          <w:bCs/>
          <w:lang w:val="en-SG"/>
        </w:rPr>
        <w:t xml:space="preserve">                             </w:t>
      </w:r>
    </w:p>
    <w:p w14:paraId="262B85C3" w14:textId="2DE35775" w:rsidR="00AA7EF4" w:rsidRDefault="00A0298E" w:rsidP="00AC5635">
      <w:pPr>
        <w:widowControl w:val="0"/>
        <w:autoSpaceDE w:val="0"/>
        <w:autoSpaceDN w:val="0"/>
        <w:adjustRightInd w:val="0"/>
        <w:spacing w:line="240" w:lineRule="auto"/>
        <w:ind w:left="640" w:hanging="640"/>
        <w:jc w:val="both"/>
        <w:rPr>
          <w:b/>
          <w:bCs/>
          <w:lang w:val="en-SG"/>
        </w:rPr>
      </w:pPr>
      <w:r>
        <w:rPr>
          <w:b/>
          <w:bCs/>
          <w:lang w:val="en-SG"/>
        </w:rPr>
        <w:t>4</w:t>
      </w:r>
      <w:r w:rsidR="00E41FBE" w:rsidRPr="00E41FBE">
        <w:rPr>
          <w:b/>
          <w:bCs/>
          <w:lang w:val="en-SG"/>
        </w:rPr>
        <w:t>.5.3</w:t>
      </w:r>
      <w:r w:rsidR="00CA7EE7">
        <w:rPr>
          <w:b/>
          <w:bCs/>
          <w:lang w:val="en-SG"/>
        </w:rPr>
        <w:t xml:space="preserve"> </w:t>
      </w:r>
      <w:r w:rsidR="00807103">
        <w:rPr>
          <w:b/>
          <w:bCs/>
          <w:lang w:val="en-SG"/>
        </w:rPr>
        <w:t>(V</w:t>
      </w:r>
      <w:r w:rsidR="00E41FBE" w:rsidRPr="00E41FBE">
        <w:rPr>
          <w:b/>
          <w:bCs/>
          <w:lang w:val="en-SG"/>
        </w:rPr>
        <w:t>) Flag label</w:t>
      </w:r>
    </w:p>
    <w:p w14:paraId="5157862B" w14:textId="40D80E37" w:rsidR="00AA7EF4" w:rsidRPr="00CA7EE7" w:rsidRDefault="00E41FBE" w:rsidP="00CA7EE7">
      <w:pPr>
        <w:widowControl w:val="0"/>
        <w:autoSpaceDE w:val="0"/>
        <w:autoSpaceDN w:val="0"/>
        <w:adjustRightInd w:val="0"/>
        <w:spacing w:line="240" w:lineRule="auto"/>
        <w:ind w:left="640" w:hanging="640"/>
        <w:jc w:val="both"/>
        <w:rPr>
          <w:b/>
          <w:bCs/>
          <w:lang w:val="en-SG"/>
        </w:rPr>
      </w:pPr>
      <w:r>
        <w:t>Sometimes garments contain small flag of buyer’s country which is known as flag label.</w:t>
      </w:r>
    </w:p>
    <w:p w14:paraId="0C088465" w14:textId="34C1E9B9" w:rsidR="00150D38" w:rsidRPr="00150D38" w:rsidRDefault="00A0298E" w:rsidP="00150D38">
      <w:pPr>
        <w:rPr>
          <w:b/>
          <w:bCs/>
        </w:rPr>
      </w:pPr>
      <w:r>
        <w:rPr>
          <w:b/>
          <w:bCs/>
        </w:rPr>
        <w:t>5</w:t>
      </w:r>
      <w:r w:rsidR="00150D38" w:rsidRPr="00150D38">
        <w:rPr>
          <w:b/>
          <w:bCs/>
        </w:rPr>
        <w:t xml:space="preserve">.  Denim washing </w:t>
      </w:r>
    </w:p>
    <w:p w14:paraId="3BA62641" w14:textId="36CF9EC0" w:rsidR="00CA7EE7" w:rsidRPr="00CA7EE7" w:rsidRDefault="00150D38" w:rsidP="00150D38">
      <w:pPr>
        <w:jc w:val="both"/>
        <w:rPr>
          <w:color w:val="000000" w:themeColor="text1"/>
          <w:shd w:val="clear" w:color="auto" w:fill="FFFFFF"/>
        </w:rPr>
      </w:pPr>
      <w:r w:rsidRPr="00150D38">
        <w:t>Denim washing is an attractive finish provided to denim fabric to increase its beauty and strength</w:t>
      </w:r>
      <w:r w:rsidRPr="00150D38">
        <w:rPr>
          <w:b/>
          <w:bCs/>
        </w:rPr>
        <w:t xml:space="preserve">. </w:t>
      </w:r>
      <w:r w:rsidRPr="00150D38">
        <w:rPr>
          <w:color w:val="000000" w:themeColor="text1"/>
          <w:shd w:val="clear" w:color="auto" w:fill="FFFFFF"/>
        </w:rPr>
        <w:t>Now-a-days denim washing is much popular both dry and wet </w:t>
      </w:r>
      <w:r w:rsidRPr="00150D38">
        <w:rPr>
          <w:color w:val="000000" w:themeColor="text1"/>
        </w:rPr>
        <w:t>washing process</w:t>
      </w:r>
      <w:r w:rsidRPr="00150D38">
        <w:rPr>
          <w:color w:val="000000" w:themeColor="text1"/>
          <w:shd w:val="clear" w:color="auto" w:fill="FFFFFF"/>
        </w:rPr>
        <w:t xml:space="preserve"> According to the fashion and appearance, there include new washing process and technology such as 3D or laser techniques</w:t>
      </w:r>
      <w:r w:rsidR="009D7917">
        <w:rPr>
          <w:color w:val="000000" w:themeColor="text1"/>
          <w:shd w:val="clear" w:color="auto" w:fill="FFFFFF"/>
        </w:rPr>
        <w:fldChar w:fldCharType="begin" w:fldLock="1"/>
      </w:r>
      <w:r w:rsidR="005E7A56">
        <w:rPr>
          <w:color w:val="000000" w:themeColor="text1"/>
          <w:shd w:val="clear" w:color="auto" w:fill="FFFFFF"/>
        </w:rPr>
        <w:instrText>ADDIN CSL_CITATION {"citationItems":[{"id":"ITEM-1","itemData":{"abstract":"Denim is a most popular dress material that has acclaimed most popularity in the past three decades. From special wear to regular wear, denim has barged into the acceptance of kid, women and men. The present day trend indicates that consumer is interested to wear denim and feels that denim is comfortable dress material. When denim was introduced into the market, an attempt was made to produce cotton denim style using 100% Polyester threads in 1980's period. However, denim, today also is a most preferred dress material in cotton and the ensuing period may witness the role of blends in denim.","author":[{"dropping-particle":"","family":"Hasan","given":"K M Faridul","non-dropping-particle":"","parse-names":false,"suffix":""},{"dropping-particle":"","family":"Arjun","given":"Dakuri","non-dropping-particle":"","parse-names":false,"suffix":""},{"dropping-particle":"","family":"Hiranmayee","given":"J","non-dropping-particle":"","parse-names":false,"suffix":""},{"dropping-particle":"","family":"Farheen","given":"&amp; M N","non-dropping-particle":"","parse-names":false,"suffix":""}],"id":"ITEM-1","issued":{"date-parts":[["0"]]},"title":"Related papers Midpat t ern-150612153323-lva1-app6891 T haraka Rat hnaweera Pat abendige Effect ive Mechanical and Chemical Washing Process in Garment Indust ries TECHNOLOGY OF INDUSTRIAL DENIM WASHING: REVIEW","type":"article-journal"},"uris":["http://www.mendeley.com/documents/?uuid=fcf39337-3c80-36e4-94e3-93365a9644e0"]}],"mendeley":{"formattedCitation":"[38]","plainTextFormattedCitation":"[38]","previouslyFormattedCitation":"[39]"},"properties":{"noteIndex":0},"schema":"https://github.com/citation-style-language/schema/raw/master/csl-citation.json"}</w:instrText>
      </w:r>
      <w:r w:rsidR="009D7917">
        <w:rPr>
          <w:color w:val="000000" w:themeColor="text1"/>
          <w:shd w:val="clear" w:color="auto" w:fill="FFFFFF"/>
        </w:rPr>
        <w:fldChar w:fldCharType="separate"/>
      </w:r>
      <w:r w:rsidR="00EB5024">
        <w:rPr>
          <w:noProof/>
          <w:color w:val="000000" w:themeColor="text1"/>
          <w:shd w:val="clear" w:color="auto" w:fill="FFFFFF"/>
        </w:rPr>
        <w:t>[34</w:t>
      </w:r>
      <w:r w:rsidR="005E7A56" w:rsidRPr="005E7A56">
        <w:rPr>
          <w:noProof/>
          <w:color w:val="000000" w:themeColor="text1"/>
          <w:shd w:val="clear" w:color="auto" w:fill="FFFFFF"/>
        </w:rPr>
        <w:t>]</w:t>
      </w:r>
      <w:r w:rsidR="009D7917">
        <w:rPr>
          <w:color w:val="000000" w:themeColor="text1"/>
          <w:shd w:val="clear" w:color="auto" w:fill="FFFFFF"/>
        </w:rPr>
        <w:fldChar w:fldCharType="end"/>
      </w:r>
      <w:r w:rsidRPr="00150D38">
        <w:rPr>
          <w:color w:val="000000" w:themeColor="text1"/>
          <w:shd w:val="clear" w:color="auto" w:fill="FFFFFF"/>
        </w:rPr>
        <w:t>. In denim washing is done to produce effects like color fading with or without patchiness, crinkles, seam puckering, hairiness, Pilling softened-hand feel, stabilized dimension etc. Most of the denim wash effect vintage look.</w:t>
      </w:r>
    </w:p>
    <w:p w14:paraId="0524E878" w14:textId="691FAA55" w:rsidR="009D7917" w:rsidRPr="009D7917" w:rsidRDefault="00A0298E" w:rsidP="009D7917">
      <w:pPr>
        <w:rPr>
          <w:b/>
          <w:bCs/>
        </w:rPr>
      </w:pPr>
      <w:r>
        <w:rPr>
          <w:b/>
          <w:bCs/>
        </w:rPr>
        <w:t>5</w:t>
      </w:r>
      <w:r w:rsidR="009D7917" w:rsidRPr="009D7917">
        <w:rPr>
          <w:b/>
          <w:bCs/>
        </w:rPr>
        <w:t>.1</w:t>
      </w:r>
      <w:r w:rsidR="005E7A56">
        <w:rPr>
          <w:b/>
          <w:bCs/>
        </w:rPr>
        <w:t xml:space="preserve"> Denim</w:t>
      </w:r>
      <w:r w:rsidR="009D7917" w:rsidRPr="009D7917">
        <w:rPr>
          <w:b/>
          <w:bCs/>
        </w:rPr>
        <w:t xml:space="preserve"> </w:t>
      </w:r>
      <w:r w:rsidR="005E7A56">
        <w:rPr>
          <w:b/>
          <w:bCs/>
        </w:rPr>
        <w:t>d</w:t>
      </w:r>
      <w:r w:rsidR="009D7917" w:rsidRPr="009D7917">
        <w:rPr>
          <w:b/>
          <w:bCs/>
        </w:rPr>
        <w:t>ry Processes</w:t>
      </w:r>
    </w:p>
    <w:p w14:paraId="653A3CDF" w14:textId="57129FB8" w:rsidR="00CA7EE7" w:rsidRDefault="009D7917" w:rsidP="009D7917">
      <w:pPr>
        <w:jc w:val="both"/>
      </w:pPr>
      <w:r w:rsidRPr="009D7917">
        <w:t xml:space="preserve">Dry processes </w:t>
      </w:r>
      <w:r w:rsidR="00EB1902" w:rsidRPr="009D7917">
        <w:t>are</w:t>
      </w:r>
      <w:r w:rsidRPr="009D7917">
        <w:t xml:space="preserve"> important part of denim washing. Day by day dry processes is much popular in denim washing. Denim's dry process occurs before the wet process, and it alters the aesthetic look of the fabric through mechanical abrasion without influencing its construction or qualities. The garment takes on a good appearance after drying, and it also adds value to the product. The dry process is used to create fashionable clothes</w:t>
      </w:r>
      <w:r w:rsidR="00D10010">
        <w:fldChar w:fldCharType="begin" w:fldLock="1"/>
      </w:r>
      <w:r w:rsidR="005E7A56">
        <w:instrText>ADDIN CSL_CITATION {"citationItems":[{"id":"ITEM-1","itemData":{"ISSN":"2375-3803","abstract":"Keyword Denim Jeans, Ecofriendly Finishing, Laser, Ozone, Water Jet enim Jeans finishing is an important operation for value addition of the final products in the apparel business. There are numerous operations exist for fulfilling of this treatment. This paper deals with the recent developments of the sustainable, environment friendly and emerging industrial approaches (Laser, Ozone and Water Jet) for the finishing treatments of the denim jeans. It is observed that finishing with laser and ozone is a reduced water treatment while water jet fading system though consumes water but assembling of water recycling system makes it ecological and economic. The adoption of these finishing technologies has brought about a radical transformation in the garment finishing industry, which is changing from an artisanal, labor intensive industry towards an industry based on knowledge and technology that feels more responsible for the environment and for workers.","author":[{"dropping-particle":"","family":"Khalil","given":"Elias","non-dropping-particle":"","parse-names":false,"suffix":""}],"id":"ITEM-1","issued":{"date-parts":[["2015"]]},"title":"Sustainable and Ecological Finishing Technology for Denim Jeans Related papers Technology of Indust rial Denim Washing: Review TJPRC Publicat ion Invest igat ion of t he Influence of Pot assium Permanganat e on Denim Jeans Processing During Acid … Sustainable and Ecological Finishing Technology for Denim Jeans","type":"article-journal"},"uris":["http://www.mendeley.com/documents/?uuid=5e5094ff-953f-3e8f-8c51-2d3dc217e791"]}],"mendeley":{"formattedCitation":"[39]","plainTextFormattedCitation":"[39]","previouslyFormattedCitation":"[40]"},"properties":{"noteIndex":0},"schema":"https://github.com/citation-style-language/schema/raw/master/csl-citation.json"}</w:instrText>
      </w:r>
      <w:r w:rsidR="00D10010">
        <w:fldChar w:fldCharType="separate"/>
      </w:r>
      <w:r w:rsidR="005E7A56" w:rsidRPr="005E7A56">
        <w:rPr>
          <w:noProof/>
        </w:rPr>
        <w:t>[</w:t>
      </w:r>
      <w:r w:rsidR="00EB5024">
        <w:rPr>
          <w:noProof/>
        </w:rPr>
        <w:t>35</w:t>
      </w:r>
      <w:r w:rsidR="005E7A56" w:rsidRPr="005E7A56">
        <w:rPr>
          <w:noProof/>
        </w:rPr>
        <w:t>]</w:t>
      </w:r>
      <w:r w:rsidR="00D10010">
        <w:fldChar w:fldCharType="end"/>
      </w:r>
      <w:r w:rsidR="00D10010">
        <w:t>.</w:t>
      </w:r>
    </w:p>
    <w:p w14:paraId="1B325228" w14:textId="77777777" w:rsidR="00CA7EE7" w:rsidRDefault="00CA7EE7" w:rsidP="009D7917">
      <w:pPr>
        <w:jc w:val="both"/>
      </w:pPr>
    </w:p>
    <w:p w14:paraId="4D30852B" w14:textId="7262DA35" w:rsidR="0019026D" w:rsidRPr="00CA7EE7" w:rsidRDefault="00CA7EE7" w:rsidP="00B95E68">
      <w:pPr>
        <w:jc w:val="both"/>
        <w:rPr>
          <w:bCs/>
        </w:rPr>
      </w:pPr>
      <w:bookmarkStart w:id="6" w:name="_Hlk87196215"/>
      <w:r>
        <w:rPr>
          <w:b/>
          <w:bCs/>
        </w:rPr>
        <w:t>Table 5</w:t>
      </w:r>
      <w:r w:rsidR="00793196">
        <w:rPr>
          <w:b/>
          <w:bCs/>
        </w:rPr>
        <w:t>.</w:t>
      </w:r>
      <w:r>
        <w:rPr>
          <w:b/>
          <w:bCs/>
        </w:rPr>
        <w:t xml:space="preserve"> </w:t>
      </w:r>
      <w:r w:rsidR="00B95E68" w:rsidRPr="00CA7EE7">
        <w:rPr>
          <w:bCs/>
        </w:rPr>
        <w:t>Different type</w:t>
      </w:r>
      <w:r>
        <w:rPr>
          <w:bCs/>
        </w:rPr>
        <w:t>s</w:t>
      </w:r>
      <w:r w:rsidR="00B95E68" w:rsidRPr="00CA7EE7">
        <w:rPr>
          <w:bCs/>
        </w:rPr>
        <w:t xml:space="preserve"> of dry processes in denim textile </w:t>
      </w:r>
      <w:bookmarkEnd w:id="6"/>
      <w:r w:rsidR="0071450E" w:rsidRPr="00CA7EE7">
        <w:rPr>
          <w:bCs/>
        </w:rPr>
        <w:t>industry</w:t>
      </w:r>
    </w:p>
    <w:p w14:paraId="0F27321F" w14:textId="0914323C" w:rsidR="00B95E68" w:rsidRDefault="00B95E68" w:rsidP="00D10010">
      <w:pPr>
        <w:rPr>
          <w:b/>
          <w:bCs/>
        </w:rPr>
      </w:pPr>
    </w:p>
    <w:tbl>
      <w:tblPr>
        <w:tblStyle w:val="TableGrid3"/>
        <w:tblW w:w="10710" w:type="dxa"/>
        <w:tblInd w:w="-275" w:type="dxa"/>
        <w:tblLook w:val="04A0" w:firstRow="1" w:lastRow="0" w:firstColumn="1" w:lastColumn="0" w:noHBand="0" w:noVBand="1"/>
      </w:tblPr>
      <w:tblGrid>
        <w:gridCol w:w="1692"/>
        <w:gridCol w:w="4698"/>
        <w:gridCol w:w="3060"/>
        <w:gridCol w:w="1260"/>
      </w:tblGrid>
      <w:tr w:rsidR="00D07BB0" w:rsidRPr="00AF7D48" w14:paraId="651CD201" w14:textId="77777777" w:rsidTr="001D215D">
        <w:tc>
          <w:tcPr>
            <w:tcW w:w="1692" w:type="dxa"/>
          </w:tcPr>
          <w:p w14:paraId="40B89009" w14:textId="2D22CBD2" w:rsidR="00B95E68" w:rsidRPr="00AF7D48" w:rsidRDefault="001A428A" w:rsidP="00B95E68">
            <w:pPr>
              <w:jc w:val="center"/>
              <w:rPr>
                <w:rFonts w:asciiTheme="minorHAnsi" w:hAnsiTheme="minorHAnsi" w:cstheme="minorBidi"/>
                <w:b/>
                <w:bCs/>
                <w:szCs w:val="22"/>
              </w:rPr>
            </w:pPr>
            <w:bookmarkStart w:id="7" w:name="_Hlk87165186"/>
            <w:r w:rsidRPr="00AF7D48">
              <w:rPr>
                <w:rFonts w:asciiTheme="minorHAnsi" w:hAnsiTheme="minorHAnsi" w:cstheme="minorBidi"/>
                <w:b/>
                <w:bCs/>
                <w:szCs w:val="22"/>
              </w:rPr>
              <w:t>Dry process</w:t>
            </w:r>
          </w:p>
        </w:tc>
        <w:tc>
          <w:tcPr>
            <w:tcW w:w="4698" w:type="dxa"/>
          </w:tcPr>
          <w:p w14:paraId="037A79D2" w14:textId="77777777" w:rsidR="00B95E68" w:rsidRPr="00AF7D48" w:rsidRDefault="00B95E68" w:rsidP="00B95E68">
            <w:pPr>
              <w:jc w:val="center"/>
              <w:rPr>
                <w:rFonts w:asciiTheme="minorHAnsi" w:hAnsiTheme="minorHAnsi" w:cstheme="minorBidi"/>
                <w:b/>
                <w:bCs/>
                <w:szCs w:val="22"/>
              </w:rPr>
            </w:pPr>
            <w:r w:rsidRPr="00AF7D48">
              <w:rPr>
                <w:rFonts w:asciiTheme="minorHAnsi" w:hAnsiTheme="minorHAnsi" w:cstheme="minorBidi"/>
                <w:b/>
                <w:bCs/>
                <w:szCs w:val="22"/>
              </w:rPr>
              <w:t>Description</w:t>
            </w:r>
          </w:p>
        </w:tc>
        <w:tc>
          <w:tcPr>
            <w:tcW w:w="3060" w:type="dxa"/>
          </w:tcPr>
          <w:p w14:paraId="0CA02AE2" w14:textId="46DFE9C0" w:rsidR="00B95E68" w:rsidRPr="00AF7D48" w:rsidRDefault="001A428A" w:rsidP="00B95E68">
            <w:pPr>
              <w:jc w:val="center"/>
              <w:rPr>
                <w:rFonts w:asciiTheme="minorHAnsi" w:hAnsiTheme="minorHAnsi" w:cstheme="minorBidi"/>
                <w:b/>
                <w:bCs/>
                <w:szCs w:val="22"/>
              </w:rPr>
            </w:pPr>
            <w:r w:rsidRPr="00AF7D48">
              <w:rPr>
                <w:rFonts w:asciiTheme="minorHAnsi" w:hAnsiTheme="minorHAnsi" w:cstheme="minorBidi"/>
                <w:b/>
                <w:bCs/>
                <w:szCs w:val="22"/>
              </w:rPr>
              <w:t>Image</w:t>
            </w:r>
          </w:p>
        </w:tc>
        <w:tc>
          <w:tcPr>
            <w:tcW w:w="1260" w:type="dxa"/>
          </w:tcPr>
          <w:p w14:paraId="7799DF6A" w14:textId="77777777" w:rsidR="00B95E68" w:rsidRPr="00AF7D48" w:rsidRDefault="00B95E68" w:rsidP="00B95E68">
            <w:pPr>
              <w:jc w:val="center"/>
              <w:rPr>
                <w:rFonts w:asciiTheme="minorHAnsi" w:hAnsiTheme="minorHAnsi" w:cstheme="minorBidi"/>
                <w:b/>
                <w:bCs/>
                <w:sz w:val="22"/>
                <w:szCs w:val="22"/>
              </w:rPr>
            </w:pPr>
            <w:r w:rsidRPr="00AF7D48">
              <w:rPr>
                <w:rFonts w:asciiTheme="minorHAnsi" w:hAnsiTheme="minorHAnsi" w:cstheme="minorBidi"/>
                <w:b/>
                <w:bCs/>
                <w:sz w:val="22"/>
                <w:szCs w:val="22"/>
              </w:rPr>
              <w:t>References</w:t>
            </w:r>
          </w:p>
        </w:tc>
      </w:tr>
      <w:tr w:rsidR="00D07BB0" w:rsidRPr="00B95E68" w14:paraId="7417888E" w14:textId="77777777" w:rsidTr="001D215D">
        <w:trPr>
          <w:trHeight w:val="1700"/>
        </w:trPr>
        <w:tc>
          <w:tcPr>
            <w:tcW w:w="1692" w:type="dxa"/>
          </w:tcPr>
          <w:p w14:paraId="1DB14ACE" w14:textId="77777777" w:rsidR="00B95E68" w:rsidRPr="00CA7EE7" w:rsidRDefault="00B95E68" w:rsidP="00B95E68">
            <w:pPr>
              <w:rPr>
                <w:bCs/>
              </w:rPr>
            </w:pPr>
            <w:r w:rsidRPr="00CA7EE7">
              <w:t>Whiskering</w:t>
            </w:r>
          </w:p>
        </w:tc>
        <w:tc>
          <w:tcPr>
            <w:tcW w:w="4698" w:type="dxa"/>
          </w:tcPr>
          <w:p w14:paraId="358F7D87" w14:textId="77777777" w:rsidR="00B95E68" w:rsidRPr="00B95E68" w:rsidRDefault="00B95E68" w:rsidP="001D215D">
            <w:pPr>
              <w:jc w:val="both"/>
              <w:rPr>
                <w:b/>
                <w:bCs/>
              </w:rPr>
            </w:pPr>
            <w:r w:rsidRPr="00B95E68">
              <w:rPr>
                <w:b/>
                <w:bCs/>
              </w:rPr>
              <w:t xml:space="preserve">Materials and ways: </w:t>
            </w:r>
            <w:r w:rsidRPr="00B95E68">
              <w:rPr>
                <w:bCs/>
              </w:rPr>
              <w:t>It requires</w:t>
            </w:r>
            <w:r w:rsidRPr="00B95E68">
              <w:rPr>
                <w:b/>
                <w:bCs/>
              </w:rPr>
              <w:t xml:space="preserve"> </w:t>
            </w:r>
            <w:r w:rsidRPr="00B95E68">
              <w:t xml:space="preserve">abrasive paper or emery paper and some various ways such as  by whiskering pattern, by Manual hand scrap, and by using laser Machine. </w:t>
            </w:r>
          </w:p>
          <w:p w14:paraId="5CCF82D3" w14:textId="77777777" w:rsidR="00B95E68" w:rsidRPr="00B95E68" w:rsidRDefault="00B95E68" w:rsidP="001D215D">
            <w:pPr>
              <w:jc w:val="both"/>
            </w:pPr>
          </w:p>
          <w:p w14:paraId="1FDAD03D" w14:textId="77777777" w:rsidR="00B95E68" w:rsidRPr="00B95E68" w:rsidRDefault="00B95E68" w:rsidP="001D215D">
            <w:pPr>
              <w:jc w:val="both"/>
              <w:rPr>
                <w:b/>
              </w:rPr>
            </w:pPr>
            <w:r w:rsidRPr="00B95E68">
              <w:rPr>
                <w:b/>
              </w:rPr>
              <w:t xml:space="preserve">Functions: </w:t>
            </w:r>
            <w:r w:rsidRPr="00B95E68">
              <w:t>It gives</w:t>
            </w:r>
            <w:r w:rsidRPr="00B95E68">
              <w:rPr>
                <w:b/>
              </w:rPr>
              <w:t xml:space="preserve"> </w:t>
            </w:r>
            <w:r w:rsidRPr="00B95E68">
              <w:t xml:space="preserve">whiskered effect or fading effect on denim garments. </w:t>
            </w:r>
          </w:p>
        </w:tc>
        <w:tc>
          <w:tcPr>
            <w:tcW w:w="3060" w:type="dxa"/>
          </w:tcPr>
          <w:p w14:paraId="28738A1B"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69504" behindDoc="0" locked="0" layoutInCell="1" allowOverlap="1" wp14:anchorId="63BC0563" wp14:editId="2837C787">
                  <wp:simplePos x="0" y="0"/>
                  <wp:positionH relativeFrom="column">
                    <wp:posOffset>78105</wp:posOffset>
                  </wp:positionH>
                  <wp:positionV relativeFrom="paragraph">
                    <wp:posOffset>114935</wp:posOffset>
                  </wp:positionV>
                  <wp:extent cx="1619250" cy="1133475"/>
                  <wp:effectExtent l="0" t="0" r="0" b="9525"/>
                  <wp:wrapSquare wrapText="bothSides"/>
                  <wp:docPr id="67" name="Picture 1"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1" descr="A picture containing person, indoor&#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619250" cy="1133475"/>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1B567CCE" w14:textId="42349203" w:rsidR="00B95E68" w:rsidRDefault="00B95E68" w:rsidP="00B95E68">
            <w:pPr>
              <w:rPr>
                <w:rFonts w:asciiTheme="minorHAnsi" w:hAnsiTheme="minorHAnsi" w:cstheme="minorBidi"/>
                <w:b/>
                <w:bCs/>
                <w:sz w:val="22"/>
                <w:szCs w:val="22"/>
              </w:rPr>
            </w:pPr>
          </w:p>
          <w:p w14:paraId="75D247DE" w14:textId="78737EE1" w:rsidR="006E306F" w:rsidRDefault="00EB1902"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p>
          <w:p w14:paraId="7385EE65" w14:textId="39360359" w:rsidR="00B35477" w:rsidRPr="00B95E68" w:rsidRDefault="006E306F" w:rsidP="00B95E68">
            <w:pPr>
              <w:rPr>
                <w:rFonts w:asciiTheme="minorHAnsi" w:hAnsiTheme="minorHAnsi" w:cstheme="minorBidi"/>
                <w:b/>
                <w:bCs/>
                <w:sz w:val="22"/>
                <w:szCs w:val="22"/>
              </w:rPr>
            </w:pPr>
            <w:r>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author":[{"dropping-particle":"","family":"Hawlader","given":"Md. Rashed","non-dropping-particle":"","parse-names":false,"suffix":""},{"dropping-particle":"","family":"Hossain","given":"Md. Rakib","non-dropping-particle":"","parse-names":false,"suffix":""}],"id":"ITEM-1","issued":{"date-parts":[["2019","1","15"]]},"publisher":"Daffodil International University","title":"Effect of Dry Wash on Denim Garments","type":"article-journal"},"uris":["http://www.mendeley.com/documents/?uuid=4de2031a-cee4-39e7-9904-c72853d44775"]}],"mendeley":{"formattedCitation":"[40]","plainTextFormattedCitation":"[40]","previouslyFormattedCitation":"[41]"},"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36</w:t>
            </w:r>
            <w:r w:rsidR="005E7A56"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D07BB0" w:rsidRPr="00B95E68" w14:paraId="75436792" w14:textId="77777777" w:rsidTr="001D215D">
        <w:trPr>
          <w:trHeight w:val="2150"/>
        </w:trPr>
        <w:tc>
          <w:tcPr>
            <w:tcW w:w="1692" w:type="dxa"/>
          </w:tcPr>
          <w:p w14:paraId="45DEB722" w14:textId="77777777" w:rsidR="00B95E68" w:rsidRPr="00CA7EE7" w:rsidRDefault="00B95E68" w:rsidP="00B95E68">
            <w:pPr>
              <w:rPr>
                <w:bCs/>
                <w:szCs w:val="22"/>
              </w:rPr>
            </w:pPr>
            <w:r w:rsidRPr="00CA7EE7">
              <w:rPr>
                <w:bCs/>
                <w:szCs w:val="22"/>
              </w:rPr>
              <w:lastRenderedPageBreak/>
              <w:t>Hand Scraping</w:t>
            </w:r>
          </w:p>
          <w:p w14:paraId="0C245D76" w14:textId="77777777" w:rsidR="00B95E68" w:rsidRPr="00CA7EE7" w:rsidRDefault="00B95E68" w:rsidP="00B95E68">
            <w:pPr>
              <w:rPr>
                <w:bCs/>
                <w:szCs w:val="22"/>
              </w:rPr>
            </w:pPr>
          </w:p>
        </w:tc>
        <w:tc>
          <w:tcPr>
            <w:tcW w:w="4698" w:type="dxa"/>
          </w:tcPr>
          <w:p w14:paraId="6A221DA1" w14:textId="77777777" w:rsidR="00B95E68" w:rsidRPr="00EB1902" w:rsidRDefault="00B95E68" w:rsidP="001D215D">
            <w:pPr>
              <w:jc w:val="both"/>
              <w:rPr>
                <w:b/>
                <w:bCs/>
              </w:rPr>
            </w:pPr>
            <w:r w:rsidRPr="00EB1902">
              <w:rPr>
                <w:b/>
                <w:bCs/>
              </w:rPr>
              <w:t xml:space="preserve">Materials and ways: After whiskering it requires abrasive paper, </w:t>
            </w:r>
            <w:r w:rsidRPr="00EB1902">
              <w:t xml:space="preserve">air dummy (horizontal), gum tape and Hand. </w:t>
            </w:r>
          </w:p>
          <w:p w14:paraId="39D7984F" w14:textId="77777777" w:rsidR="00B95E68" w:rsidRPr="00EB1902" w:rsidRDefault="00B95E68" w:rsidP="001D215D">
            <w:pPr>
              <w:jc w:val="both"/>
            </w:pPr>
          </w:p>
          <w:p w14:paraId="1EFADAFB" w14:textId="77777777" w:rsidR="00B95E68" w:rsidRPr="00EB1902" w:rsidRDefault="00B95E68" w:rsidP="001D215D">
            <w:pPr>
              <w:jc w:val="both"/>
            </w:pPr>
            <w:r w:rsidRPr="00EB1902">
              <w:rPr>
                <w:b/>
              </w:rPr>
              <w:t xml:space="preserve">Functions: </w:t>
            </w:r>
            <w:r w:rsidRPr="00EB1902">
              <w:t>This process removes the color or fade specific area of the denim garments.</w:t>
            </w:r>
            <w:r w:rsidRPr="00EB1902">
              <w:rPr>
                <w:b/>
              </w:rPr>
              <w:t xml:space="preserve"> </w:t>
            </w:r>
          </w:p>
          <w:p w14:paraId="18AF7F37" w14:textId="77777777" w:rsidR="00B95E68" w:rsidRPr="00EB1902" w:rsidRDefault="00B95E68" w:rsidP="001D215D">
            <w:pPr>
              <w:jc w:val="both"/>
              <w:rPr>
                <w:szCs w:val="22"/>
              </w:rPr>
            </w:pPr>
          </w:p>
        </w:tc>
        <w:tc>
          <w:tcPr>
            <w:tcW w:w="3060" w:type="dxa"/>
          </w:tcPr>
          <w:p w14:paraId="1FB02505"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70528" behindDoc="0" locked="0" layoutInCell="1" allowOverlap="1" wp14:anchorId="6D060828" wp14:editId="77778A1F">
                  <wp:simplePos x="0" y="0"/>
                  <wp:positionH relativeFrom="column">
                    <wp:posOffset>90805</wp:posOffset>
                  </wp:positionH>
                  <wp:positionV relativeFrom="paragraph">
                    <wp:posOffset>0</wp:posOffset>
                  </wp:positionV>
                  <wp:extent cx="1609725" cy="1304925"/>
                  <wp:effectExtent l="0" t="0" r="9525" b="9525"/>
                  <wp:wrapSquare wrapText="bothSides"/>
                  <wp:docPr id="68"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2" descr="Graphical user interface&#10;&#10;Description automatically generated"/>
                          <pic:cNvPicPr>
                            <a:picLocks noChangeAspect="1"/>
                          </pic:cNvPicPr>
                        </pic:nvPicPr>
                        <pic:blipFill rotWithShape="1">
                          <a:blip r:embed="rId11">
                            <a:extLst>
                              <a:ext uri="{28A0092B-C50C-407E-A947-70E740481C1C}">
                                <a14:useLocalDpi xmlns:a14="http://schemas.microsoft.com/office/drawing/2010/main" val="0"/>
                              </a:ext>
                            </a:extLst>
                          </a:blip>
                          <a:srcRect b="11917"/>
                          <a:stretch/>
                        </pic:blipFill>
                        <pic:spPr>
                          <a:xfrm>
                            <a:off x="0" y="0"/>
                            <a:ext cx="1609725" cy="1304925"/>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6799EA95" w14:textId="77777777" w:rsidR="00B95E68" w:rsidRDefault="006E306F"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p>
          <w:p w14:paraId="429AA83A" w14:textId="77777777" w:rsidR="006E306F" w:rsidRDefault="006E306F" w:rsidP="00B95E68">
            <w:pPr>
              <w:rPr>
                <w:rFonts w:asciiTheme="minorHAnsi" w:hAnsiTheme="minorHAnsi" w:cstheme="minorBidi"/>
                <w:b/>
                <w:bCs/>
                <w:sz w:val="22"/>
                <w:szCs w:val="22"/>
              </w:rPr>
            </w:pPr>
          </w:p>
          <w:p w14:paraId="4388E198" w14:textId="5D4B17A8" w:rsidR="006E306F" w:rsidRPr="00B95E68" w:rsidRDefault="006E306F"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DOI":"10.1016/J.BUILDENV.2016.06.009","ISSN":"0360-1323","abstract":"The will of reducing environmental and social impact of building industry has led to a renewed interest in earth construction. Most of earth construction literature dealt with rammed earth or adobe techniques, but very little with cob. Yet, cob participates in the diversity of vernacular earth construction processes that value local materials and is an alternative to rammed earth and adobe in specific geographical conditions. Conservation of cob heritage also requires a better knowledge of this vernacular construction process. This bibliographical analysis gathered extensive data on cob process and summarized the different cob process variations, attempting to take into account their diversity. This analysis allowed us to provide novel data on cob process, and more specifically, (1) a clear definition of cob with regard to other earth construction processes, (2) a first summarized description of cob process that clearly distinguished its variations, (3) a list of fibres traditionally employed, (4) values and, if possible, average and standard deviation for fibre length, fibre content, manufacture water content, drying times, lift heights and wall thicknesses, (5) a summary of the strategies to manage shrinkage cracks, (6) a criterion on the quality of implementation and/or earth for cob, based on slenderness ration of lifts and (7) a discussion on the evolution of cob process with regard to societal evolutions.","author":[{"dropping-particle":"","family":"Hamard","given":"Erwan","non-dropping-particle":"","parse-names":false,"suffix":""},{"dropping-particle":"","family":"Cazacliu","given":"Bogdan","non-dropping-particle":"","parse-names":false,"suffix":""},{"dropping-particle":"","family":"Razakamanantsoa","given":"Andry","non-dropping-particle":"","parse-names":false,"suffix":""},{"dropping-particle":"","family":"Morel","given":"Jean Claude","non-dropping-particle":"","parse-names":false,"suffix":""}],"container-title":"Building and Environment","id":"ITEM-1","issued":{"date-parts":[["2016","9","1"]]},"page":"103-119","publisher":"Pergamon","title":"Cob, a vernacular earth construction process in the context of modern sustainable building","type":"article-journal","volume":"106"},"uris":["http://www.mendeley.com/documents/?uuid=d2b76669-a342-34bd-b32b-44b5712998c9"]}],"mendeley":{"formattedCitation":"[41]","plainTextFormattedCitation":"[41]","previouslyFormattedCitation":"[42]"},"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37</w:t>
            </w:r>
            <w:r w:rsidR="005E7A56"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D07BB0" w:rsidRPr="00EB1902" w14:paraId="1A275457" w14:textId="77777777" w:rsidTr="001D215D">
        <w:trPr>
          <w:trHeight w:val="2195"/>
        </w:trPr>
        <w:tc>
          <w:tcPr>
            <w:tcW w:w="1692" w:type="dxa"/>
          </w:tcPr>
          <w:p w14:paraId="35E946B3" w14:textId="77777777" w:rsidR="00B95E68" w:rsidRPr="00CA7EE7" w:rsidRDefault="00B95E68" w:rsidP="00B95E68">
            <w:pPr>
              <w:rPr>
                <w:bCs/>
              </w:rPr>
            </w:pPr>
            <w:r w:rsidRPr="00CA7EE7">
              <w:rPr>
                <w:bCs/>
              </w:rPr>
              <w:t>Tagging</w:t>
            </w:r>
          </w:p>
          <w:p w14:paraId="514A01D7" w14:textId="77777777" w:rsidR="00B95E68" w:rsidRPr="00CA7EE7" w:rsidRDefault="00B95E68" w:rsidP="00B95E68">
            <w:pPr>
              <w:rPr>
                <w:bCs/>
              </w:rPr>
            </w:pPr>
          </w:p>
        </w:tc>
        <w:tc>
          <w:tcPr>
            <w:tcW w:w="4698" w:type="dxa"/>
          </w:tcPr>
          <w:p w14:paraId="1F357384" w14:textId="77777777" w:rsidR="00B95E68" w:rsidRPr="00EB1902" w:rsidRDefault="00B95E68" w:rsidP="001D215D">
            <w:pPr>
              <w:jc w:val="both"/>
              <w:rPr>
                <w:b/>
                <w:bCs/>
              </w:rPr>
            </w:pPr>
            <w:r w:rsidRPr="00EB1902">
              <w:rPr>
                <w:b/>
                <w:bCs/>
              </w:rPr>
              <w:t xml:space="preserve">Materials and ways: </w:t>
            </w:r>
            <w:r w:rsidRPr="00EB1902">
              <w:rPr>
                <w:bCs/>
              </w:rPr>
              <w:t>Tag gun, tag pin, chalk and hand gloves are required for this process.</w:t>
            </w:r>
            <w:r w:rsidRPr="00EB1902">
              <w:rPr>
                <w:b/>
                <w:bCs/>
              </w:rPr>
              <w:t xml:space="preserve"> </w:t>
            </w:r>
          </w:p>
          <w:p w14:paraId="609D63B2" w14:textId="77777777" w:rsidR="00B95E68" w:rsidRPr="00EB1902" w:rsidRDefault="00B95E68" w:rsidP="001D215D">
            <w:pPr>
              <w:jc w:val="both"/>
            </w:pPr>
          </w:p>
          <w:p w14:paraId="11068E37" w14:textId="77777777" w:rsidR="00B95E68" w:rsidRPr="00EB1902" w:rsidRDefault="00B95E68" w:rsidP="001D215D">
            <w:pPr>
              <w:jc w:val="both"/>
            </w:pPr>
            <w:r w:rsidRPr="00EB1902">
              <w:rPr>
                <w:b/>
              </w:rPr>
              <w:t xml:space="preserve">Functions: </w:t>
            </w:r>
            <w:r w:rsidRPr="00EB1902">
              <w:t>It gives tagging effect at edge area of denim garments.</w:t>
            </w:r>
            <w:r w:rsidRPr="00EB1902">
              <w:rPr>
                <w:b/>
              </w:rPr>
              <w:t xml:space="preserve"> </w:t>
            </w:r>
          </w:p>
        </w:tc>
        <w:tc>
          <w:tcPr>
            <w:tcW w:w="3060" w:type="dxa"/>
          </w:tcPr>
          <w:p w14:paraId="438A92B2" w14:textId="77777777" w:rsidR="00B95E68" w:rsidRPr="00EB1902" w:rsidRDefault="00B95E68" w:rsidP="00B95E68">
            <w:pPr>
              <w:rPr>
                <w:b/>
                <w:bCs/>
              </w:rPr>
            </w:pPr>
            <w:r w:rsidRPr="00EB1902">
              <w:rPr>
                <w:b/>
                <w:bCs/>
                <w:noProof/>
              </w:rPr>
              <w:drawing>
                <wp:anchor distT="0" distB="0" distL="114300" distR="114300" simplePos="0" relativeHeight="251671552" behindDoc="0" locked="0" layoutInCell="1" allowOverlap="1" wp14:anchorId="455F6EF6" wp14:editId="2856D761">
                  <wp:simplePos x="0" y="0"/>
                  <wp:positionH relativeFrom="column">
                    <wp:posOffset>100330</wp:posOffset>
                  </wp:positionH>
                  <wp:positionV relativeFrom="paragraph">
                    <wp:posOffset>0</wp:posOffset>
                  </wp:positionV>
                  <wp:extent cx="1609725" cy="1114425"/>
                  <wp:effectExtent l="0" t="0" r="9525" b="9525"/>
                  <wp:wrapSquare wrapText="bothSides"/>
                  <wp:docPr id="69" name="Picture 10" descr="A picture containing person, wearing, shoes, f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10" descr="A picture containing person, wearing, shoes, feet&#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609725" cy="1114425"/>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295E92D0" w14:textId="77777777" w:rsidR="00B95E68" w:rsidRPr="00EB1902" w:rsidRDefault="00B95E68" w:rsidP="00B95E68">
            <w:pPr>
              <w:rPr>
                <w:b/>
                <w:bCs/>
              </w:rPr>
            </w:pPr>
          </w:p>
          <w:p w14:paraId="391D0B0E" w14:textId="77777777" w:rsidR="006E306F" w:rsidRPr="00EB1902" w:rsidRDefault="006E306F" w:rsidP="00B95E68">
            <w:pPr>
              <w:rPr>
                <w:b/>
                <w:bCs/>
              </w:rPr>
            </w:pPr>
          </w:p>
          <w:p w14:paraId="362A91C7" w14:textId="77B843D3" w:rsidR="006E306F" w:rsidRPr="00EB1902" w:rsidRDefault="006E306F" w:rsidP="00B95E68">
            <w:pPr>
              <w:rPr>
                <w:b/>
                <w:bCs/>
              </w:rPr>
            </w:pPr>
            <w:r w:rsidRPr="00EB1902">
              <w:rPr>
                <w:b/>
                <w:bCs/>
              </w:rPr>
              <w:t xml:space="preserve"> </w:t>
            </w:r>
            <w:r w:rsidRPr="00EB1902">
              <w:rPr>
                <w:b/>
                <w:bCs/>
              </w:rPr>
              <w:fldChar w:fldCharType="begin" w:fldLock="1"/>
            </w:r>
            <w:r w:rsidR="005E7A56">
              <w:rPr>
                <w:b/>
                <w:bCs/>
              </w:rPr>
              <w:instrText>ADDIN CSL_CITATION {"citationItems":[{"id":"ITEM-1","itemData":{"abstract":"Manganate (P.P.) spray At first, a stock solution was prepared by mixing Potassium permanganate (6 gm/L) and acetic acid (30 ml/L). Then by using a spray gun liquid was applied to the denim garments. The indigo-dyed garments turned pink and then grey color. Finally, all the samples were washed and dried. 2.2.2. The application procedure of hand brushing In this process, a 220 number emery paper was directly applied by hand to get the faded effects until desired looks were achieved without damaging the denim garments. 2.2.3. The application procedure of laser fading A CO2 laser fading machine was used to fade all the samples. DPI was 10 and the time of fading was 5 sec for each individual sample. 2.2.4. Determination of Colorfastness to Washing Test (BS EN ISO 105 C06) The samples were tested according to BS EN ISO 105 C06 standard where multifibre from James Heal was used. The washing liquor ratio (liquor/sample) is 20:1. Sample fabric, white paper, and multifibre fabric were attached and cut edges straightly. Then it was boiled for 20 minutes at a temperature of 70°í µí° ¶ in a dye bath. Finally dried out and continued washing for all the samples individually [9]. 2.2.5. Determination of Fabric Weight According to the ASTM D 3776 method samples fabric weight was measured. Samples were cut by using GSM cutter and weighed on an electric balance and multiplied by 100to get the fabric weight [10]. 2.2.6. Determination of pH (AATCC 81-2006) The pH value of denim samples was measured by AATCC 81 method. 10 gm of fabric samples were cut into small pieces and boiled for 10 minutes at 250 ml distilled water. Then allowed it for cooled down and by using pH meter value of pH were measured for all the samples separately [11]. 2.2.7. Determination of Rub Property According to AATCC 8 standards, both the dry and wet rub test was done [12]. 2.2.8. Determination of Absorbency According to AATCC 79 method fabric absorbency property was measured. Samples were placed in an embroidery hoop. A burette dispenses a drop of water onto the surface of the fabric from a distance of 9.5 mm. Time was recorded until the water drop absorbs completely [13]. 2.2.9. Determination of colorfastness to light/ Xenon arc fading lamp test According to ISO 105-B02:2013 test method, light fastness property was measured. A sample fabric was placed in the testing chamber with a standard blue scale reference fabric sample. This wool fabric consists of 8 dark to light blue shades for standard meas…","id":"ITEM-1","issued":{"date-parts":[["0"]]},"title":"2.2. METHODS 2.2.1. Application process of Potassium per","type":"article-journal"},"uris":["http://www.mendeley.com/documents/?uuid=3d8e85ad-43bd-3471-ac8b-d3bc0f0b031a"]}],"mendeley":{"formattedCitation":"[42]","plainTextFormattedCitation":"[42]","previouslyFormattedCitation":"[43]"},"properties":{"noteIndex":0},"schema":"https://github.com/citation-style-language/schema/raw/master/csl-citation.json"}</w:instrText>
            </w:r>
            <w:r w:rsidRPr="00EB1902">
              <w:rPr>
                <w:b/>
                <w:bCs/>
              </w:rPr>
              <w:fldChar w:fldCharType="separate"/>
            </w:r>
            <w:r w:rsidR="00EB5024">
              <w:rPr>
                <w:bCs/>
                <w:noProof/>
              </w:rPr>
              <w:t>[38</w:t>
            </w:r>
            <w:r w:rsidR="005E7A56" w:rsidRPr="005E7A56">
              <w:rPr>
                <w:bCs/>
                <w:noProof/>
              </w:rPr>
              <w:t>]</w:t>
            </w:r>
            <w:r w:rsidRPr="00EB1902">
              <w:rPr>
                <w:b/>
                <w:bCs/>
              </w:rPr>
              <w:fldChar w:fldCharType="end"/>
            </w:r>
          </w:p>
        </w:tc>
      </w:tr>
      <w:tr w:rsidR="00D07BB0" w:rsidRPr="00B95E68" w14:paraId="5FFD52A7" w14:textId="77777777" w:rsidTr="001D215D">
        <w:trPr>
          <w:trHeight w:val="2330"/>
        </w:trPr>
        <w:tc>
          <w:tcPr>
            <w:tcW w:w="1692" w:type="dxa"/>
          </w:tcPr>
          <w:p w14:paraId="71DB474C" w14:textId="77777777" w:rsidR="00B95E68" w:rsidRPr="00CA7EE7" w:rsidRDefault="00B95E68" w:rsidP="00B95E68">
            <w:pPr>
              <w:rPr>
                <w:bCs/>
                <w:szCs w:val="22"/>
              </w:rPr>
            </w:pPr>
            <w:r w:rsidRPr="00CA7EE7">
              <w:rPr>
                <w:bCs/>
                <w:szCs w:val="22"/>
              </w:rPr>
              <w:t>Grinding</w:t>
            </w:r>
          </w:p>
          <w:p w14:paraId="044B2992" w14:textId="77777777" w:rsidR="00B95E68" w:rsidRPr="00CA7EE7" w:rsidRDefault="00B95E68" w:rsidP="00B95E68">
            <w:pPr>
              <w:rPr>
                <w:bCs/>
                <w:szCs w:val="22"/>
              </w:rPr>
            </w:pPr>
          </w:p>
        </w:tc>
        <w:tc>
          <w:tcPr>
            <w:tcW w:w="4698" w:type="dxa"/>
          </w:tcPr>
          <w:p w14:paraId="52867C5C" w14:textId="77777777" w:rsidR="00B95E68" w:rsidRPr="00EB1902" w:rsidRDefault="00B95E68" w:rsidP="001D215D">
            <w:pPr>
              <w:jc w:val="both"/>
              <w:rPr>
                <w:b/>
                <w:bCs/>
              </w:rPr>
            </w:pPr>
            <w:r w:rsidRPr="00EB1902">
              <w:rPr>
                <w:b/>
                <w:bCs/>
              </w:rPr>
              <w:t xml:space="preserve">Materials and ways: It requires </w:t>
            </w:r>
            <w:r w:rsidRPr="00EB1902">
              <w:t xml:space="preserve">Grinding machine and small size of stones are used in this process. This process is done manually. </w:t>
            </w:r>
          </w:p>
          <w:p w14:paraId="0C5DC9B7" w14:textId="77777777" w:rsidR="00B95E68" w:rsidRPr="00EB1902" w:rsidRDefault="00B95E68" w:rsidP="001D215D">
            <w:pPr>
              <w:jc w:val="both"/>
            </w:pPr>
          </w:p>
          <w:p w14:paraId="0510215D" w14:textId="77777777" w:rsidR="00B95E68" w:rsidRPr="00EB1902" w:rsidRDefault="00B95E68" w:rsidP="001D215D">
            <w:pPr>
              <w:jc w:val="both"/>
            </w:pPr>
            <w:r w:rsidRPr="00EB1902">
              <w:rPr>
                <w:b/>
              </w:rPr>
              <w:t xml:space="preserve">Functions: </w:t>
            </w:r>
            <w:r w:rsidRPr="00EB1902">
              <w:t>This gives old look appearance and creates high fashion denim garments.</w:t>
            </w:r>
            <w:r w:rsidRPr="00EB1902">
              <w:rPr>
                <w:b/>
              </w:rPr>
              <w:t xml:space="preserve"> </w:t>
            </w:r>
          </w:p>
        </w:tc>
        <w:tc>
          <w:tcPr>
            <w:tcW w:w="3060" w:type="dxa"/>
          </w:tcPr>
          <w:p w14:paraId="56DCA2E2"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72576" behindDoc="0" locked="0" layoutInCell="1" allowOverlap="1" wp14:anchorId="5C71706A" wp14:editId="674A2AA2">
                  <wp:simplePos x="0" y="0"/>
                  <wp:positionH relativeFrom="column">
                    <wp:posOffset>109855</wp:posOffset>
                  </wp:positionH>
                  <wp:positionV relativeFrom="paragraph">
                    <wp:posOffset>0</wp:posOffset>
                  </wp:positionV>
                  <wp:extent cx="1590675" cy="1266825"/>
                  <wp:effectExtent l="0" t="0" r="9525" b="9525"/>
                  <wp:wrapSquare wrapText="bothSides"/>
                  <wp:docPr id="70" name="Picture 3" descr="A picture containing person, indoor, hand, f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3" descr="A picture containing person, indoor, hand, feet&#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590675" cy="1266825"/>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334C3A88" w14:textId="77777777" w:rsidR="00B95E68" w:rsidRDefault="00B95E68" w:rsidP="00B95E68">
            <w:pPr>
              <w:rPr>
                <w:rFonts w:asciiTheme="minorHAnsi" w:hAnsiTheme="minorHAnsi" w:cstheme="minorBidi"/>
                <w:b/>
                <w:bCs/>
                <w:sz w:val="22"/>
                <w:szCs w:val="22"/>
              </w:rPr>
            </w:pPr>
          </w:p>
          <w:p w14:paraId="37122D05" w14:textId="77777777" w:rsidR="006E306F" w:rsidRDefault="006E306F" w:rsidP="00B95E68">
            <w:pPr>
              <w:rPr>
                <w:rFonts w:asciiTheme="minorHAnsi" w:hAnsiTheme="minorHAnsi" w:cstheme="minorBidi"/>
                <w:b/>
                <w:bCs/>
                <w:sz w:val="22"/>
                <w:szCs w:val="22"/>
              </w:rPr>
            </w:pPr>
          </w:p>
          <w:p w14:paraId="2C5CAA75" w14:textId="77777777" w:rsidR="006E306F" w:rsidRDefault="006E306F" w:rsidP="00B95E68">
            <w:pPr>
              <w:rPr>
                <w:rFonts w:asciiTheme="minorHAnsi" w:hAnsiTheme="minorHAnsi" w:cstheme="minorBidi"/>
                <w:b/>
                <w:bCs/>
                <w:sz w:val="22"/>
                <w:szCs w:val="22"/>
              </w:rPr>
            </w:pPr>
          </w:p>
          <w:p w14:paraId="6961977C" w14:textId="1F064F60" w:rsidR="006E306F" w:rsidRPr="00B95E68" w:rsidRDefault="006E306F"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r w:rsidR="002F3C28">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abstract":"We are specialist in high-tech gadgets, music instruments groov.nz OPEN Home  Industry Best Practices  Denim  Laser fading technology: facts and opportunities Denim","author":[{"dropping-particle":"","family":"Sarkar","given":"Joy","non-dropping-particle":"","parse-names":false,"suffix":""},{"dropping-particle":"","family":"Rashaduzzaman","given":"Md","non-dropping-particle":"","parse-names":false,"suffix":""}],"id":"ITEM-1","issued":{"date-parts":[["2014"]]},"title":"Laser Fading Technology: Facts and Opportunities Surface Treatment by Garments Washing View project Influence of Industrial Garments Washing on Different Garments View project The Curator Of Technology-GROOV NZ | High-Tech Gadgets Laser fading technology: facts and opportunities","type":"article-journal"},"uris":["http://www.mendeley.com/documents/?uuid=16a0e85c-0895-30d5-b2ff-670a398280d7"]}],"mendeley":{"formattedCitation":"[43]","plainTextFormattedCitation":"[43]","previouslyFormattedCitation":"[44]"},"properties":{"noteIndex":0},"schema":"https://github.com/citation-style-language/schema/raw/master/csl-citation.json"}</w:instrText>
            </w:r>
            <w:r w:rsidR="002F3C28">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39</w:t>
            </w:r>
            <w:r w:rsidR="005E7A56" w:rsidRPr="005E7A56">
              <w:rPr>
                <w:rFonts w:asciiTheme="minorHAnsi" w:hAnsiTheme="minorHAnsi" w:cstheme="minorBidi"/>
                <w:bCs/>
                <w:noProof/>
                <w:sz w:val="22"/>
                <w:szCs w:val="22"/>
              </w:rPr>
              <w:t>]</w:t>
            </w:r>
            <w:r w:rsidR="002F3C28">
              <w:rPr>
                <w:rFonts w:asciiTheme="minorHAnsi" w:hAnsiTheme="minorHAnsi" w:cstheme="minorBidi"/>
                <w:b/>
                <w:bCs/>
                <w:sz w:val="22"/>
                <w:szCs w:val="22"/>
              </w:rPr>
              <w:fldChar w:fldCharType="end"/>
            </w:r>
          </w:p>
        </w:tc>
      </w:tr>
      <w:tr w:rsidR="00D07BB0" w:rsidRPr="00B95E68" w14:paraId="520DCA88" w14:textId="77777777" w:rsidTr="001D215D">
        <w:trPr>
          <w:trHeight w:val="2420"/>
        </w:trPr>
        <w:tc>
          <w:tcPr>
            <w:tcW w:w="1692" w:type="dxa"/>
          </w:tcPr>
          <w:p w14:paraId="1458AC02" w14:textId="77777777" w:rsidR="00B95E68" w:rsidRPr="00CA7EE7" w:rsidRDefault="00B95E68" w:rsidP="00B95E68">
            <w:pPr>
              <w:rPr>
                <w:bCs/>
              </w:rPr>
            </w:pPr>
            <w:r w:rsidRPr="00CA7EE7">
              <w:rPr>
                <w:bCs/>
              </w:rPr>
              <w:t>Destroying</w:t>
            </w:r>
          </w:p>
          <w:p w14:paraId="28CB8C50" w14:textId="77777777" w:rsidR="00B95E68" w:rsidRPr="00CA7EE7" w:rsidRDefault="00B95E68" w:rsidP="00B95E68">
            <w:pPr>
              <w:rPr>
                <w:bCs/>
              </w:rPr>
            </w:pPr>
          </w:p>
        </w:tc>
        <w:tc>
          <w:tcPr>
            <w:tcW w:w="4698" w:type="dxa"/>
          </w:tcPr>
          <w:p w14:paraId="23D2ACC2" w14:textId="77777777" w:rsidR="00B95E68" w:rsidRPr="00EB1902" w:rsidRDefault="00B95E68" w:rsidP="001D215D">
            <w:pPr>
              <w:jc w:val="both"/>
              <w:rPr>
                <w:b/>
                <w:bCs/>
              </w:rPr>
            </w:pPr>
            <w:r w:rsidRPr="00EB1902">
              <w:rPr>
                <w:b/>
                <w:bCs/>
              </w:rPr>
              <w:t xml:space="preserve">Materials and ways: </w:t>
            </w:r>
            <w:r w:rsidRPr="00EB1902">
              <w:rPr>
                <w:bCs/>
              </w:rPr>
              <w:t>It requires</w:t>
            </w:r>
            <w:r w:rsidRPr="00EB1902">
              <w:rPr>
                <w:b/>
                <w:bCs/>
              </w:rPr>
              <w:t xml:space="preserve"> </w:t>
            </w:r>
            <w:r w:rsidRPr="00EB1902">
              <w:t xml:space="preserve">Grinding machine, grinding wheel, different size stones, niddle, knife, electricity, safety accessories. This process is done manually. </w:t>
            </w:r>
          </w:p>
          <w:p w14:paraId="643A6431" w14:textId="77777777" w:rsidR="00B95E68" w:rsidRPr="00EB1902" w:rsidRDefault="00B95E68" w:rsidP="001D215D">
            <w:pPr>
              <w:jc w:val="both"/>
              <w:rPr>
                <w:b/>
                <w:bCs/>
              </w:rPr>
            </w:pPr>
          </w:p>
          <w:p w14:paraId="2F22A436" w14:textId="77777777" w:rsidR="00B95E68" w:rsidRPr="00EB1902" w:rsidRDefault="00B95E68" w:rsidP="001D215D">
            <w:pPr>
              <w:jc w:val="both"/>
            </w:pPr>
            <w:r w:rsidRPr="00EB1902">
              <w:rPr>
                <w:b/>
              </w:rPr>
              <w:t xml:space="preserve">Functions: </w:t>
            </w:r>
            <w:r w:rsidRPr="00EB1902">
              <w:t>It creates</w:t>
            </w:r>
            <w:r w:rsidRPr="00EB1902">
              <w:rPr>
                <w:b/>
              </w:rPr>
              <w:t xml:space="preserve"> </w:t>
            </w:r>
            <w:r w:rsidRPr="00EB1902">
              <w:t>holes and worn out white yarns which make garments unique and fashionable.</w:t>
            </w:r>
          </w:p>
        </w:tc>
        <w:tc>
          <w:tcPr>
            <w:tcW w:w="3060" w:type="dxa"/>
          </w:tcPr>
          <w:p w14:paraId="5F02817C"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73600" behindDoc="0" locked="0" layoutInCell="1" allowOverlap="1" wp14:anchorId="1FABC78E" wp14:editId="5A1A7B38">
                  <wp:simplePos x="0" y="0"/>
                  <wp:positionH relativeFrom="column">
                    <wp:posOffset>90805</wp:posOffset>
                  </wp:positionH>
                  <wp:positionV relativeFrom="paragraph">
                    <wp:posOffset>0</wp:posOffset>
                  </wp:positionV>
                  <wp:extent cx="1609725" cy="1247775"/>
                  <wp:effectExtent l="0" t="0" r="9525" b="9525"/>
                  <wp:wrapSquare wrapText="bothSides"/>
                  <wp:docPr id="71"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 descr="A picture containing tex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1609725" cy="1247775"/>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05C5333A" w14:textId="77777777" w:rsidR="00B95E68" w:rsidRDefault="00B95E68" w:rsidP="00B95E68">
            <w:pPr>
              <w:rPr>
                <w:rFonts w:asciiTheme="minorHAnsi" w:hAnsiTheme="minorHAnsi" w:cstheme="minorBidi"/>
                <w:b/>
                <w:bCs/>
                <w:sz w:val="22"/>
                <w:szCs w:val="22"/>
              </w:rPr>
            </w:pPr>
          </w:p>
          <w:p w14:paraId="4A3B2B88" w14:textId="77777777" w:rsidR="00D07BB0" w:rsidRDefault="00D07BB0" w:rsidP="00B95E68">
            <w:pPr>
              <w:rPr>
                <w:rFonts w:asciiTheme="minorHAnsi" w:hAnsiTheme="minorHAnsi" w:cstheme="minorBidi"/>
                <w:b/>
                <w:bCs/>
                <w:sz w:val="22"/>
                <w:szCs w:val="22"/>
              </w:rPr>
            </w:pPr>
          </w:p>
          <w:p w14:paraId="7112F513" w14:textId="77777777" w:rsidR="00D07BB0" w:rsidRDefault="00D07BB0" w:rsidP="00B95E68">
            <w:pPr>
              <w:rPr>
                <w:rFonts w:asciiTheme="minorHAnsi" w:hAnsiTheme="minorHAnsi" w:cstheme="minorBidi"/>
                <w:b/>
                <w:bCs/>
                <w:sz w:val="22"/>
                <w:szCs w:val="22"/>
              </w:rPr>
            </w:pPr>
          </w:p>
          <w:p w14:paraId="7E2E5207" w14:textId="7145334B" w:rsidR="00D07BB0" w:rsidRPr="00B95E68" w:rsidRDefault="00D07BB0"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author":[{"dropping-particle":"","family":"Rana","given":"Md. Sohel","non-dropping-particle":"","parse-names":false,"suffix":""}],"id":"ITEM-1","issued":{"date-parts":[["2020"]]},"publisher":"Daffodil International University","title":"Study on Different Types of Washing Effect on Denim Garments","type":"article-journal"},"uris":["http://www.mendeley.com/documents/?uuid=323a9f07-ebea-3f16-8254-4c8568dd5292"]}],"mendeley":{"formattedCitation":"[44]","plainTextFormattedCitation":"[44]","previouslyFormattedCitation":"[45]"},"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0</w:t>
            </w:r>
            <w:r w:rsidR="005E7A56"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D07BB0" w:rsidRPr="00B95E68" w14:paraId="131E5059" w14:textId="77777777" w:rsidTr="001D215D">
        <w:trPr>
          <w:trHeight w:val="2600"/>
        </w:trPr>
        <w:tc>
          <w:tcPr>
            <w:tcW w:w="1692" w:type="dxa"/>
          </w:tcPr>
          <w:p w14:paraId="761FA423" w14:textId="77777777" w:rsidR="00B95E68" w:rsidRPr="00CA7EE7" w:rsidRDefault="00B95E68" w:rsidP="00B95E68">
            <w:pPr>
              <w:rPr>
                <w:bCs/>
              </w:rPr>
            </w:pPr>
            <w:r w:rsidRPr="00CA7EE7">
              <w:rPr>
                <w:bCs/>
              </w:rPr>
              <w:t>PP Spray</w:t>
            </w:r>
          </w:p>
          <w:p w14:paraId="36E8BFA9" w14:textId="77777777" w:rsidR="00B95E68" w:rsidRPr="00CA7EE7" w:rsidRDefault="00B95E68" w:rsidP="00B95E68">
            <w:pPr>
              <w:rPr>
                <w:bCs/>
              </w:rPr>
            </w:pPr>
          </w:p>
        </w:tc>
        <w:tc>
          <w:tcPr>
            <w:tcW w:w="4698" w:type="dxa"/>
          </w:tcPr>
          <w:p w14:paraId="1A0D946F" w14:textId="77777777" w:rsidR="00B95E68" w:rsidRPr="00EB1902" w:rsidRDefault="00B95E68" w:rsidP="001D215D">
            <w:pPr>
              <w:jc w:val="both"/>
              <w:rPr>
                <w:b/>
                <w:bCs/>
              </w:rPr>
            </w:pPr>
            <w:r w:rsidRPr="00EB1902">
              <w:rPr>
                <w:b/>
                <w:bCs/>
              </w:rPr>
              <w:t xml:space="preserve">Materials and ways: </w:t>
            </w:r>
            <w:r w:rsidRPr="00EB1902">
              <w:rPr>
                <w:bCs/>
              </w:rPr>
              <w:t>It requires water,</w:t>
            </w:r>
            <w:r w:rsidRPr="00EB1902">
              <w:t xml:space="preserve"> Potassium permanganate (.4- 15 gm/L) (standard stock sol</w:t>
            </w:r>
            <w:r w:rsidRPr="00EB1902">
              <w:rPr>
                <w:vertAlign w:val="superscript"/>
              </w:rPr>
              <w:t>n</w:t>
            </w:r>
            <w:r w:rsidRPr="00EB1902">
              <w:t xml:space="preserve"> = .4 %) 3. Acetic acid (as per need). It also requires P. Spray Cabin, spray gun, air dummy, water circulation system, musk’s, gloves, safety shoes and apron, electricity. </w:t>
            </w:r>
          </w:p>
          <w:p w14:paraId="1604183B" w14:textId="77777777" w:rsidR="00B95E68" w:rsidRPr="00EB1902" w:rsidRDefault="00B95E68" w:rsidP="001D215D">
            <w:pPr>
              <w:jc w:val="both"/>
            </w:pPr>
            <w:r w:rsidRPr="00EB1902">
              <w:rPr>
                <w:b/>
              </w:rPr>
              <w:t xml:space="preserve">Functions: </w:t>
            </w:r>
            <w:r w:rsidRPr="00EB1902">
              <w:t>It gives white or yellowish and bleach spot randomly in the denim garments.</w:t>
            </w:r>
            <w:r w:rsidRPr="00EB1902">
              <w:rPr>
                <w:b/>
              </w:rPr>
              <w:t xml:space="preserve"> </w:t>
            </w:r>
          </w:p>
        </w:tc>
        <w:tc>
          <w:tcPr>
            <w:tcW w:w="3060" w:type="dxa"/>
          </w:tcPr>
          <w:p w14:paraId="362241DC"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74624" behindDoc="0" locked="0" layoutInCell="1" allowOverlap="1" wp14:anchorId="2C7ECDF3" wp14:editId="00040C92">
                  <wp:simplePos x="0" y="0"/>
                  <wp:positionH relativeFrom="column">
                    <wp:posOffset>109855</wp:posOffset>
                  </wp:positionH>
                  <wp:positionV relativeFrom="paragraph">
                    <wp:posOffset>12700</wp:posOffset>
                  </wp:positionV>
                  <wp:extent cx="1600200" cy="1409700"/>
                  <wp:effectExtent l="0" t="0" r="0" b="0"/>
                  <wp:wrapSquare wrapText="bothSides"/>
                  <wp:docPr id="72" name="Picture 3"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3" descr="A picture containing light&#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1600200" cy="1409700"/>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36392380" w14:textId="77777777" w:rsidR="00B95E68" w:rsidRDefault="00B95E68" w:rsidP="00B95E68">
            <w:pPr>
              <w:rPr>
                <w:rFonts w:asciiTheme="minorHAnsi" w:hAnsiTheme="minorHAnsi" w:cstheme="minorBidi"/>
                <w:b/>
                <w:bCs/>
                <w:sz w:val="22"/>
                <w:szCs w:val="22"/>
              </w:rPr>
            </w:pPr>
          </w:p>
          <w:p w14:paraId="14AEC925" w14:textId="77777777" w:rsidR="00D07BB0" w:rsidRDefault="00D07BB0" w:rsidP="00B95E68">
            <w:pPr>
              <w:rPr>
                <w:rFonts w:asciiTheme="minorHAnsi" w:hAnsiTheme="minorHAnsi" w:cstheme="minorBidi"/>
                <w:b/>
                <w:bCs/>
                <w:sz w:val="22"/>
                <w:szCs w:val="22"/>
              </w:rPr>
            </w:pPr>
          </w:p>
          <w:p w14:paraId="64B69F44" w14:textId="77777777" w:rsidR="00D07BB0" w:rsidRDefault="00D07BB0" w:rsidP="00B95E68">
            <w:pPr>
              <w:rPr>
                <w:rFonts w:asciiTheme="minorHAnsi" w:hAnsiTheme="minorHAnsi" w:cstheme="minorBidi"/>
                <w:b/>
                <w:bCs/>
                <w:sz w:val="22"/>
                <w:szCs w:val="22"/>
              </w:rPr>
            </w:pPr>
          </w:p>
          <w:p w14:paraId="5B457820" w14:textId="1B362CB9" w:rsidR="00D07BB0" w:rsidRPr="00B95E68" w:rsidRDefault="00D07BB0"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DOI":"10.1016/B978-0-85709-843-6.00011-1","abstract":"Denim garment and jeans washing is a well established process for producing fashion items for leisure wear. The evolution of denim washing and the different washing techniques are discussed in this chapter. New environmentally friendly processes, which are leading to zero effluent discharge, are identified. In addition, the machines used to achieve different washing effects are reviewed. Quality issues such as the factors affecting washing and problems associated with denim garment washing are also provided as reference points for practical usage and quality assurance.","author":[{"dropping-particle":"","family":"Kan","given":"C. W.","non-dropping-particle":"","parse-names":false,"suffix":""}],"container-title":"Denim: Manufacture, Finishing and Applications","id":"ITEM-1","issued":{"date-parts":[["2015","1","1"]]},"page":"313-356","publisher":"Woodhead Publishing","title":"Washing techniques for denim jeans","type":"article-journal"},"uris":["http://www.mendeley.com/documents/?uuid=972434d2-cabe-36e1-8d8f-8ad4bcecc45a"]}],"mendeley":{"formattedCitation":"[45]","plainTextFormattedCitation":"[45]","previouslyFormattedCitation":"[46]"},"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1</w:t>
            </w:r>
            <w:r w:rsidR="005E7A56"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D07BB0" w:rsidRPr="00B95E68" w14:paraId="1749DD1A" w14:textId="77777777" w:rsidTr="001D215D">
        <w:trPr>
          <w:trHeight w:val="2690"/>
        </w:trPr>
        <w:tc>
          <w:tcPr>
            <w:tcW w:w="1692" w:type="dxa"/>
          </w:tcPr>
          <w:p w14:paraId="0CFD2F51" w14:textId="77777777" w:rsidR="00B95E68" w:rsidRPr="00CA7EE7" w:rsidRDefault="00B95E68" w:rsidP="00B95E68">
            <w:pPr>
              <w:rPr>
                <w:bCs/>
              </w:rPr>
            </w:pPr>
            <w:r w:rsidRPr="00CA7EE7">
              <w:rPr>
                <w:bCs/>
              </w:rPr>
              <w:lastRenderedPageBreak/>
              <w:t xml:space="preserve">Overall Crinkle </w:t>
            </w:r>
          </w:p>
          <w:p w14:paraId="680CE6C1" w14:textId="77777777" w:rsidR="00B95E68" w:rsidRPr="00CA7EE7" w:rsidRDefault="00B95E68" w:rsidP="00B95E68">
            <w:pPr>
              <w:rPr>
                <w:bCs/>
              </w:rPr>
            </w:pPr>
          </w:p>
        </w:tc>
        <w:tc>
          <w:tcPr>
            <w:tcW w:w="4698" w:type="dxa"/>
          </w:tcPr>
          <w:p w14:paraId="51FD5A05" w14:textId="77777777" w:rsidR="00B95E68" w:rsidRPr="00EB1902" w:rsidRDefault="00B95E68" w:rsidP="001D215D">
            <w:pPr>
              <w:jc w:val="both"/>
              <w:rPr>
                <w:b/>
                <w:bCs/>
              </w:rPr>
            </w:pPr>
            <w:r w:rsidRPr="00EB1902">
              <w:rPr>
                <w:b/>
                <w:bCs/>
              </w:rPr>
              <w:t xml:space="preserve">Materials and ways: </w:t>
            </w:r>
            <w:r w:rsidRPr="00EB1902">
              <w:rPr>
                <w:bCs/>
              </w:rPr>
              <w:t xml:space="preserve">It requires resin 20% and water 80%. It also requires </w:t>
            </w:r>
            <w:r w:rsidRPr="00EB1902">
              <w:t>washing machine, trolley, hydro extractor, curing machine, tie, rope, and  thread</w:t>
            </w:r>
          </w:p>
          <w:p w14:paraId="7F735ED5" w14:textId="77777777" w:rsidR="00B95E68" w:rsidRPr="00EB1902" w:rsidRDefault="00B95E68" w:rsidP="001D215D">
            <w:pPr>
              <w:jc w:val="both"/>
            </w:pPr>
          </w:p>
          <w:p w14:paraId="080A1C99" w14:textId="77777777" w:rsidR="00B95E68" w:rsidRPr="00EB1902" w:rsidRDefault="00B95E68" w:rsidP="001D215D">
            <w:pPr>
              <w:jc w:val="both"/>
            </w:pPr>
            <w:r w:rsidRPr="00EB1902">
              <w:rPr>
                <w:b/>
              </w:rPr>
              <w:t xml:space="preserve">Functions: </w:t>
            </w:r>
            <w:r w:rsidRPr="00EB1902">
              <w:t>It produces special effect on denim garments.</w:t>
            </w:r>
            <w:r w:rsidRPr="00EB1902">
              <w:rPr>
                <w:b/>
              </w:rPr>
              <w:t xml:space="preserve"> </w:t>
            </w:r>
          </w:p>
        </w:tc>
        <w:tc>
          <w:tcPr>
            <w:tcW w:w="3060" w:type="dxa"/>
          </w:tcPr>
          <w:p w14:paraId="06F7DFF2"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75648" behindDoc="0" locked="0" layoutInCell="1" allowOverlap="1" wp14:anchorId="48BB1ED1" wp14:editId="3BB7EBF9">
                  <wp:simplePos x="0" y="0"/>
                  <wp:positionH relativeFrom="column">
                    <wp:posOffset>119380</wp:posOffset>
                  </wp:positionH>
                  <wp:positionV relativeFrom="paragraph">
                    <wp:posOffset>12700</wp:posOffset>
                  </wp:positionV>
                  <wp:extent cx="1600200" cy="1447800"/>
                  <wp:effectExtent l="0" t="0" r="0" b="0"/>
                  <wp:wrapSquare wrapText="bothSides"/>
                  <wp:docPr id="73" name="Picture 73" descr="C:\Users\HP\Pictures\Screenshots\Screenshot (1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17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00200" cy="1447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260" w:type="dxa"/>
          </w:tcPr>
          <w:p w14:paraId="51EC0C86" w14:textId="77777777" w:rsidR="00B95E68" w:rsidRDefault="00B95E68" w:rsidP="00B95E68">
            <w:pPr>
              <w:rPr>
                <w:rFonts w:asciiTheme="minorHAnsi" w:hAnsiTheme="minorHAnsi" w:cstheme="minorBidi"/>
                <w:b/>
                <w:bCs/>
                <w:sz w:val="22"/>
                <w:szCs w:val="22"/>
              </w:rPr>
            </w:pPr>
          </w:p>
          <w:p w14:paraId="65743849" w14:textId="77777777" w:rsidR="006B29A3" w:rsidRDefault="006B29A3" w:rsidP="00B95E68">
            <w:pPr>
              <w:rPr>
                <w:rFonts w:asciiTheme="minorHAnsi" w:hAnsiTheme="minorHAnsi" w:cstheme="minorBidi"/>
                <w:b/>
                <w:bCs/>
                <w:sz w:val="22"/>
                <w:szCs w:val="22"/>
              </w:rPr>
            </w:pPr>
          </w:p>
          <w:p w14:paraId="3DAE1768" w14:textId="77777777" w:rsidR="006B29A3" w:rsidRDefault="006B29A3" w:rsidP="00B95E68">
            <w:pPr>
              <w:rPr>
                <w:rFonts w:asciiTheme="minorHAnsi" w:hAnsiTheme="minorHAnsi" w:cstheme="minorBidi"/>
                <w:b/>
                <w:bCs/>
                <w:sz w:val="22"/>
                <w:szCs w:val="22"/>
              </w:rPr>
            </w:pPr>
          </w:p>
          <w:p w14:paraId="6E56E987" w14:textId="292AB004" w:rsidR="006B29A3" w:rsidRPr="00B95E68" w:rsidRDefault="006B29A3"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author":[{"dropping-particle":"","family":"Hossain","given":"Md. Alamin","non-dropping-particle":"","parse-names":false,"suffix":""},{"dropping-particle":"","family":"NazmusSalahin","given":"Md.","non-dropping-particle":"","parse-names":false,"suffix":""}],"id":"ITEM-1","issued":{"date-parts":[["2019","4","15"]]},"publisher":"Daffodil International University","title":"Investigation on the defects found in washed woven garments","type":"article-journal"},"uris":["http://www.mendeley.com/documents/?uuid=5a48b707-8b32-3248-b85e-ee0c26e2e86e"]}],"mendeley":{"formattedCitation":"[46]","plainTextFormattedCitation":"[46]","previouslyFormattedCitation":"[47]"},"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2</w:t>
            </w:r>
            <w:r w:rsidR="005E7A56"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D07BB0" w:rsidRPr="00B95E68" w14:paraId="4B6EED76" w14:textId="77777777" w:rsidTr="001D215D">
        <w:trPr>
          <w:trHeight w:val="2600"/>
        </w:trPr>
        <w:tc>
          <w:tcPr>
            <w:tcW w:w="1692" w:type="dxa"/>
          </w:tcPr>
          <w:p w14:paraId="07B3E812" w14:textId="77777777" w:rsidR="00B95E68" w:rsidRPr="00CA7EE7" w:rsidRDefault="00B95E68" w:rsidP="00B95E68">
            <w:pPr>
              <w:rPr>
                <w:bCs/>
                <w:szCs w:val="22"/>
              </w:rPr>
            </w:pPr>
            <w:r w:rsidRPr="00CA7EE7">
              <w:rPr>
                <w:bCs/>
                <w:szCs w:val="22"/>
              </w:rPr>
              <w:t>3D Crinkle</w:t>
            </w:r>
          </w:p>
          <w:p w14:paraId="1BDAA1CE" w14:textId="77777777" w:rsidR="00B95E68" w:rsidRPr="00CA7EE7" w:rsidRDefault="00B95E68" w:rsidP="00B95E68">
            <w:pPr>
              <w:rPr>
                <w:bCs/>
                <w:szCs w:val="22"/>
              </w:rPr>
            </w:pPr>
          </w:p>
        </w:tc>
        <w:tc>
          <w:tcPr>
            <w:tcW w:w="4698" w:type="dxa"/>
          </w:tcPr>
          <w:p w14:paraId="2D7E1635" w14:textId="77777777" w:rsidR="00B95E68" w:rsidRPr="00EB1902" w:rsidRDefault="00B95E68" w:rsidP="001D215D">
            <w:pPr>
              <w:jc w:val="both"/>
              <w:rPr>
                <w:b/>
                <w:bCs/>
              </w:rPr>
            </w:pPr>
            <w:r w:rsidRPr="00EB1902">
              <w:rPr>
                <w:b/>
                <w:bCs/>
              </w:rPr>
              <w:t xml:space="preserve">Materials and ways: </w:t>
            </w:r>
            <w:r w:rsidRPr="00EB1902">
              <w:rPr>
                <w:bCs/>
              </w:rPr>
              <w:t>T</w:t>
            </w:r>
            <w:r w:rsidRPr="00EB1902">
              <w:t xml:space="preserve">his process is done manually or semi automatically using resins like low formaldehyde or DMDHEU (Dimethylol Dihydroxy Ethylene Urea) type resins Various supporting auxiliaries are used for this process. </w:t>
            </w:r>
          </w:p>
          <w:p w14:paraId="5926B5D6" w14:textId="77777777" w:rsidR="00B95E68" w:rsidRPr="00EB1902" w:rsidRDefault="00B95E68" w:rsidP="001D215D">
            <w:pPr>
              <w:jc w:val="both"/>
            </w:pPr>
          </w:p>
          <w:p w14:paraId="3D1AB0A1" w14:textId="77777777" w:rsidR="00B95E68" w:rsidRPr="00EB1902" w:rsidRDefault="00B95E68" w:rsidP="001D215D">
            <w:pPr>
              <w:jc w:val="both"/>
            </w:pPr>
            <w:r w:rsidRPr="00EB1902">
              <w:rPr>
                <w:b/>
              </w:rPr>
              <w:t xml:space="preserve">Functions: </w:t>
            </w:r>
            <w:r w:rsidRPr="00EB1902">
              <w:t>It gives 3Dimensional effect on denim garments at the thigh, hip and back knee area.</w:t>
            </w:r>
            <w:r w:rsidRPr="00EB1902">
              <w:rPr>
                <w:b/>
              </w:rPr>
              <w:t xml:space="preserve"> </w:t>
            </w:r>
          </w:p>
        </w:tc>
        <w:tc>
          <w:tcPr>
            <w:tcW w:w="3060" w:type="dxa"/>
          </w:tcPr>
          <w:p w14:paraId="43F6DAD1"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76672" behindDoc="0" locked="0" layoutInCell="1" allowOverlap="1" wp14:anchorId="2A3B22CA" wp14:editId="4AD944B1">
                  <wp:simplePos x="0" y="0"/>
                  <wp:positionH relativeFrom="column">
                    <wp:posOffset>119380</wp:posOffset>
                  </wp:positionH>
                  <wp:positionV relativeFrom="paragraph">
                    <wp:posOffset>0</wp:posOffset>
                  </wp:positionV>
                  <wp:extent cx="1581150" cy="1543050"/>
                  <wp:effectExtent l="0" t="0" r="0" b="0"/>
                  <wp:wrapSquare wrapText="bothSides"/>
                  <wp:docPr id="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581150" cy="1543050"/>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170E779A" w14:textId="77777777" w:rsidR="00B95E68" w:rsidRDefault="00B95E68" w:rsidP="00B95E68">
            <w:pPr>
              <w:rPr>
                <w:rFonts w:asciiTheme="minorHAnsi" w:hAnsiTheme="minorHAnsi" w:cstheme="minorBidi"/>
                <w:b/>
                <w:bCs/>
                <w:sz w:val="22"/>
                <w:szCs w:val="22"/>
              </w:rPr>
            </w:pPr>
          </w:p>
          <w:p w14:paraId="5B26F503" w14:textId="77777777" w:rsidR="006B29A3" w:rsidRDefault="006B29A3" w:rsidP="00B95E68">
            <w:pPr>
              <w:rPr>
                <w:rFonts w:asciiTheme="minorHAnsi" w:hAnsiTheme="minorHAnsi" w:cstheme="minorBidi"/>
                <w:b/>
                <w:bCs/>
                <w:sz w:val="22"/>
                <w:szCs w:val="22"/>
              </w:rPr>
            </w:pPr>
          </w:p>
          <w:p w14:paraId="0AB87320" w14:textId="77777777" w:rsidR="006B29A3" w:rsidRDefault="006B29A3" w:rsidP="00B95E68">
            <w:pPr>
              <w:rPr>
                <w:rFonts w:asciiTheme="minorHAnsi" w:hAnsiTheme="minorHAnsi" w:cstheme="minorBidi"/>
                <w:b/>
                <w:bCs/>
                <w:sz w:val="22"/>
                <w:szCs w:val="22"/>
              </w:rPr>
            </w:pPr>
          </w:p>
          <w:p w14:paraId="703564F5" w14:textId="107ED417" w:rsidR="006B29A3" w:rsidRPr="00B95E68" w:rsidRDefault="006B29A3"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r w:rsidR="00C135EB">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DOI":"10.1007/978-3-319-68255-6_55","abstract":"The textile finishing industry, which is the backbone of the fashion clothing sector, creates the highest volume of waste water compared with other stages in textile manufacturing. The expectations of modern consumers regarding the textile products they use have increased dramatically; consumers want textiles that suit their taste and are health-friendly. It is now very important for the textile industries to reconsider the technologies and chemicals used, so that they can satisfy environmental and consumer requirements. Enzymes, nature-based finishing agents, nanotechnology and disruptive technologies such as plasma finishing are gradually replacing conventional systems for finishing textile materials. Enzymes are used in textile finishing processes such as bio-stoning and are good alternatives to toxic chemicals because they are specific in action and can be broken down into simple by-products. Herbal textiles use plant extracts for finishing and are becoming popular. This chapter discusses eco-friendly finishing of textile materials using nanotechnology, plasma treatment, enzymes, biopolymers and other nature-based finishing agents. We also discuss worldwide environmental regulations and schemes for textile products and their production processes.","author":[{"dropping-particle":"","family":"Periyasamy","given":"Aravin Prince","non-dropping-particle":"","parse-names":false,"suffix":""},{"dropping-particle":"","family":"Venkatesan","given":"Harun","non-dropping-particle":"","parse-names":false,"suffix":""}],"container-title":"Handbook of Ecomaterials","id":"ITEM-1","issued":{"date-parts":[["2019","2","13"]]},"page":"1461-1482","publisher":"Springer International Publishing","title":"Eco-materials in textile finishing","type":"article-journal","volume":"3"},"uris":["http://www.mendeley.com/documents/?uuid=90dbdc7c-bc18-393d-a9b3-4a93d09ae54d"]}],"mendeley":{"formattedCitation":"[47]","plainTextFormattedCitation":"[47]","previouslyFormattedCitation":"[48]"},"properties":{"noteIndex":0},"schema":"https://github.com/citation-style-language/schema/raw/master/csl-citation.json"}</w:instrText>
            </w:r>
            <w:r w:rsidR="00C135EB">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3</w:t>
            </w:r>
            <w:r w:rsidR="005E7A56" w:rsidRPr="005E7A56">
              <w:rPr>
                <w:rFonts w:asciiTheme="minorHAnsi" w:hAnsiTheme="minorHAnsi" w:cstheme="minorBidi"/>
                <w:bCs/>
                <w:noProof/>
                <w:sz w:val="22"/>
                <w:szCs w:val="22"/>
              </w:rPr>
              <w:t>]</w:t>
            </w:r>
            <w:r w:rsidR="00C135EB">
              <w:rPr>
                <w:rFonts w:asciiTheme="minorHAnsi" w:hAnsiTheme="minorHAnsi" w:cstheme="minorBidi"/>
                <w:b/>
                <w:bCs/>
                <w:sz w:val="22"/>
                <w:szCs w:val="22"/>
              </w:rPr>
              <w:fldChar w:fldCharType="end"/>
            </w:r>
          </w:p>
        </w:tc>
      </w:tr>
      <w:tr w:rsidR="00D07BB0" w:rsidRPr="00B95E68" w14:paraId="4641C1FE" w14:textId="77777777" w:rsidTr="001D215D">
        <w:trPr>
          <w:trHeight w:val="1925"/>
        </w:trPr>
        <w:tc>
          <w:tcPr>
            <w:tcW w:w="1692" w:type="dxa"/>
          </w:tcPr>
          <w:p w14:paraId="7998956A" w14:textId="77777777" w:rsidR="00B95E68" w:rsidRPr="00CA7EE7" w:rsidRDefault="00B95E68" w:rsidP="00B95E68">
            <w:pPr>
              <w:rPr>
                <w:bCs/>
                <w:szCs w:val="22"/>
              </w:rPr>
            </w:pPr>
            <w:r w:rsidRPr="00CA7EE7">
              <w:rPr>
                <w:bCs/>
                <w:szCs w:val="22"/>
              </w:rPr>
              <w:t>Laser</w:t>
            </w:r>
          </w:p>
          <w:p w14:paraId="6DA903A2" w14:textId="77777777" w:rsidR="00B95E68" w:rsidRPr="00CA7EE7" w:rsidRDefault="00B95E68" w:rsidP="00B95E68">
            <w:pPr>
              <w:rPr>
                <w:bCs/>
                <w:szCs w:val="22"/>
              </w:rPr>
            </w:pPr>
          </w:p>
        </w:tc>
        <w:tc>
          <w:tcPr>
            <w:tcW w:w="4698" w:type="dxa"/>
          </w:tcPr>
          <w:p w14:paraId="07FD4F12" w14:textId="77777777" w:rsidR="00B95E68" w:rsidRPr="00EB1902" w:rsidRDefault="00B95E68" w:rsidP="001D215D">
            <w:pPr>
              <w:jc w:val="both"/>
              <w:rPr>
                <w:b/>
                <w:bCs/>
              </w:rPr>
            </w:pPr>
            <w:r w:rsidRPr="00EB1902">
              <w:rPr>
                <w:b/>
                <w:bCs/>
              </w:rPr>
              <w:t xml:space="preserve">Materials and ways: </w:t>
            </w:r>
            <w:r w:rsidRPr="00EB1902">
              <w:rPr>
                <w:bCs/>
              </w:rPr>
              <w:t xml:space="preserve">It requires </w:t>
            </w:r>
            <w:r w:rsidRPr="00EB1902">
              <w:t>laser machine, leather hand gloves, goggles for safety and photoshop illustrator app.</w:t>
            </w:r>
          </w:p>
          <w:p w14:paraId="1BCF2AB3" w14:textId="77777777" w:rsidR="00B95E68" w:rsidRPr="00EB1902" w:rsidRDefault="00B95E68" w:rsidP="001D215D">
            <w:pPr>
              <w:jc w:val="both"/>
            </w:pPr>
          </w:p>
          <w:p w14:paraId="75A5E19A" w14:textId="77777777" w:rsidR="00B95E68" w:rsidRPr="00EB1902" w:rsidRDefault="00B95E68" w:rsidP="001D215D">
            <w:pPr>
              <w:jc w:val="both"/>
            </w:pPr>
            <w:r w:rsidRPr="00EB1902">
              <w:rPr>
                <w:b/>
              </w:rPr>
              <w:t xml:space="preserve">Functions: </w:t>
            </w:r>
            <w:r w:rsidRPr="00EB1902">
              <w:t>It creates whiskering or burning effect on the denim garments.</w:t>
            </w:r>
            <w:r w:rsidRPr="00EB1902">
              <w:rPr>
                <w:b/>
              </w:rPr>
              <w:t xml:space="preserve"> </w:t>
            </w:r>
          </w:p>
        </w:tc>
        <w:tc>
          <w:tcPr>
            <w:tcW w:w="3060" w:type="dxa"/>
          </w:tcPr>
          <w:p w14:paraId="77CCC335" w14:textId="77777777" w:rsidR="00B95E68" w:rsidRPr="00B95E68" w:rsidRDefault="00B95E68" w:rsidP="00B95E68">
            <w:pPr>
              <w:rPr>
                <w:rFonts w:asciiTheme="minorHAnsi" w:hAnsiTheme="minorHAnsi" w:cstheme="minorBidi"/>
                <w:b/>
                <w:bCs/>
                <w:szCs w:val="22"/>
              </w:rPr>
            </w:pPr>
            <w:r w:rsidRPr="00B95E68">
              <w:rPr>
                <w:rFonts w:asciiTheme="minorHAnsi" w:hAnsiTheme="minorHAnsi" w:cstheme="minorBidi"/>
                <w:b/>
                <w:bCs/>
                <w:noProof/>
                <w:sz w:val="22"/>
                <w:szCs w:val="22"/>
              </w:rPr>
              <w:drawing>
                <wp:anchor distT="0" distB="0" distL="114300" distR="114300" simplePos="0" relativeHeight="251677696" behindDoc="0" locked="0" layoutInCell="1" allowOverlap="1" wp14:anchorId="0F48CCBA" wp14:editId="01F1E72F">
                  <wp:simplePos x="0" y="0"/>
                  <wp:positionH relativeFrom="column">
                    <wp:posOffset>140970</wp:posOffset>
                  </wp:positionH>
                  <wp:positionV relativeFrom="paragraph">
                    <wp:posOffset>0</wp:posOffset>
                  </wp:positionV>
                  <wp:extent cx="1581150" cy="1190625"/>
                  <wp:effectExtent l="0" t="0" r="0" b="9525"/>
                  <wp:wrapSquare wrapText="bothSides"/>
                  <wp:docPr id="75" name="Picture 5"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5" descr="A picture containing indoor&#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581150" cy="1190625"/>
                          </a:xfrm>
                          <a:prstGeom prst="rect">
                            <a:avLst/>
                          </a:prstGeom>
                        </pic:spPr>
                      </pic:pic>
                    </a:graphicData>
                  </a:graphic>
                  <wp14:sizeRelH relativeFrom="page">
                    <wp14:pctWidth>0</wp14:pctWidth>
                  </wp14:sizeRelH>
                  <wp14:sizeRelV relativeFrom="page">
                    <wp14:pctHeight>0</wp14:pctHeight>
                  </wp14:sizeRelV>
                </wp:anchor>
              </w:drawing>
            </w:r>
          </w:p>
        </w:tc>
        <w:tc>
          <w:tcPr>
            <w:tcW w:w="1260" w:type="dxa"/>
          </w:tcPr>
          <w:p w14:paraId="1775342A" w14:textId="77777777" w:rsidR="00B95E68" w:rsidRDefault="00B95E68" w:rsidP="00B95E68">
            <w:pPr>
              <w:rPr>
                <w:rFonts w:asciiTheme="minorHAnsi" w:hAnsiTheme="minorHAnsi" w:cstheme="minorBidi"/>
                <w:b/>
                <w:bCs/>
                <w:sz w:val="22"/>
                <w:szCs w:val="22"/>
              </w:rPr>
            </w:pPr>
          </w:p>
          <w:p w14:paraId="0569C89C" w14:textId="1991EBAE" w:rsidR="00C135EB" w:rsidRPr="00B95E68" w:rsidRDefault="00C135EB" w:rsidP="00B95E6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sidR="005E7A56">
              <w:rPr>
                <w:rFonts w:asciiTheme="minorHAnsi" w:hAnsiTheme="minorHAnsi" w:cstheme="minorBidi"/>
                <w:b/>
                <w:bCs/>
                <w:sz w:val="22"/>
                <w:szCs w:val="22"/>
              </w:rPr>
              <w:instrText>ADDIN CSL_CITATION {"citationItems":[{"id":"ITEM-1","itemData":{"DOI":"10.1016/J.OPTLASTEC.2018.09.004","ISSN":"0030-3992","abstract":"Denim garments are particularly popular with the younger population of adults. Distressed or worn out effects have been and will continue to be popular with this market sector. These faded or worn effects have been achieved using a range of physical, chemical and mechanical finishes. Both wet and dry finishing of denim fabrics and garments pose severe environmental and health risks. Recently, environmentally beneficial decolourisation/ablation methods for denim fabrics have been investigated. Such methods have included plasma, laser, and ozone treatments. Researchers in this field have highlighted the potential of CO2 laser treatment of 100% cotton denim, however the textile performance post-treatment has not been properly investigated. In this study, light, medium and heavy weight indigo dyed 100% cotton denim fabrics were exposed to a CO2 laser at a range of power and intensity levels. Colour change was investigated using a Spectrophotometer, morphological structural analysis was carried using Scanning Electron Microscopy, and attenuated total reflectance Fourier transform Infrared spectroscopy (ATR-FTIR) was used to monitor the loss of indigo dye and degradation of the cellulose fibres. The thermal-oxidative degradation behaviour of fabrics was also studied using differential scanning calorimetry to obtain oxidation onset temperature. In addition, several fabric performance assessments were carried to evaluate tensile strength, colour fastness, air permeability and thickness. Findings reveal that the grayscale rating, which is the tone density and hence laser power affected the colour change and as the grayscale increased, the colour fading was higher and affected the fabric performance across all fabric weights. Based on this, the research recommends an optimum set of laser processing parameters to produce stressed or faded denim effects without compromising the fabric performance. This research demonstrates that faded effects on denim can be produced with low environmental and health risks.","author":[{"dropping-particle":"","family":"Venkatraman","given":"Prabhuraj D.","non-dropping-particle":"","parse-names":false,"suffix":""},{"dropping-particle":"","family":"Liauw","given":"Christopher M.","non-dropping-particle":"","parse-names":false,"suffix":""}],"container-title":"Optics &amp; Laser Technology","id":"ITEM-1","issued":{"date-parts":[["2019","4","1"]]},"page":"701-713","publisher":"Elsevier","title":"Use of a carbon dioxide laser for environmentally beneficial generation of distressed/faded effects on indigo dyed denim fabric: Evaluation of colour change, fibre morphology, degradation and textile properties","type":"article-journal","volume":"111"},"uris":["http://www.mendeley.com/documents/?uuid=ae50e3bb-b04b-3d2b-925c-285fff58de0e"]}],"mendeley":{"formattedCitation":"[48]","plainTextFormattedCitation":"[48]","previouslyFormattedCitation":"[49]"},"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4</w:t>
            </w:r>
            <w:r w:rsidR="005E7A56"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bl>
    <w:bookmarkEnd w:id="7"/>
    <w:p w14:paraId="5D2C4836" w14:textId="04FE8401" w:rsidR="00C135EB" w:rsidRDefault="00A0298E" w:rsidP="00C135EB">
      <w:pPr>
        <w:rPr>
          <w:b/>
          <w:bCs/>
        </w:rPr>
      </w:pPr>
      <w:r>
        <w:rPr>
          <w:b/>
          <w:bCs/>
        </w:rPr>
        <w:t>5</w:t>
      </w:r>
      <w:r w:rsidR="00C135EB">
        <w:rPr>
          <w:b/>
          <w:bCs/>
        </w:rPr>
        <w:t>.</w:t>
      </w:r>
      <w:r w:rsidR="00C135EB" w:rsidRPr="00C135EB">
        <w:rPr>
          <w:b/>
          <w:bCs/>
        </w:rPr>
        <w:t xml:space="preserve">2. </w:t>
      </w:r>
      <w:r w:rsidR="005E7A56">
        <w:rPr>
          <w:b/>
          <w:bCs/>
        </w:rPr>
        <w:t>Denim w</w:t>
      </w:r>
      <w:r w:rsidR="001D215D">
        <w:rPr>
          <w:b/>
          <w:bCs/>
        </w:rPr>
        <w:t>et p</w:t>
      </w:r>
      <w:r w:rsidR="00C135EB" w:rsidRPr="00C135EB">
        <w:rPr>
          <w:b/>
          <w:bCs/>
        </w:rPr>
        <w:t xml:space="preserve">rocesses </w:t>
      </w:r>
    </w:p>
    <w:p w14:paraId="1740BF59" w14:textId="6F4311B5" w:rsidR="00D62AF8" w:rsidRPr="00D62AF8" w:rsidRDefault="00D62AF8" w:rsidP="00CA7EE7">
      <w:pPr>
        <w:jc w:val="both"/>
      </w:pPr>
      <w:r w:rsidRPr="00D62AF8">
        <w:t xml:space="preserve">Following the dry process, wet processes including as </w:t>
      </w:r>
      <w:r>
        <w:t>desizing</w:t>
      </w:r>
      <w:r w:rsidRPr="00D62AF8">
        <w:t>, enzyme</w:t>
      </w:r>
      <w:r>
        <w:t xml:space="preserve"> </w:t>
      </w:r>
      <w:r w:rsidR="005E7A56">
        <w:t xml:space="preserve">washing </w:t>
      </w:r>
      <w:r w:rsidR="005E7A56" w:rsidRPr="00D62AF8">
        <w:t>bleach</w:t>
      </w:r>
      <w:r>
        <w:t xml:space="preserve"> </w:t>
      </w:r>
      <w:r w:rsidR="00CA7EE7">
        <w:t>washing</w:t>
      </w:r>
      <w:r w:rsidRPr="00D62AF8">
        <w:t xml:space="preserve"> as well as other washes are applied to the raw garment to get the beautiful. The garment goes through multiple chemical processes in this procedure to eliminate contaminants from various production processes, give it a fresh look, soften it, and make it ready for the purchaser.</w:t>
      </w:r>
      <w:r w:rsidR="005E7A56">
        <w:t xml:space="preserve"> In this paper shown the denim wet processes which is used in the denim textile industry. All the wet processes are important of our denim textile industry. Without wet processes </w:t>
      </w:r>
      <w:r w:rsidR="0071450E">
        <w:t>impurities are included in the fabric so the products looks unattractive so it is important in denim textile sector.</w:t>
      </w:r>
    </w:p>
    <w:p w14:paraId="4AF6FC30" w14:textId="11082BCA" w:rsidR="00B303FD" w:rsidRPr="00A0298E" w:rsidRDefault="00A0298E" w:rsidP="00A0298E">
      <w:pPr>
        <w:jc w:val="both"/>
        <w:rPr>
          <w:bCs/>
        </w:rPr>
      </w:pPr>
      <w:r>
        <w:rPr>
          <w:b/>
          <w:bCs/>
        </w:rPr>
        <w:t xml:space="preserve">Table 6. </w:t>
      </w:r>
      <w:r w:rsidRPr="00CA7EE7">
        <w:rPr>
          <w:bCs/>
        </w:rPr>
        <w:t>Different type</w:t>
      </w:r>
      <w:r>
        <w:rPr>
          <w:bCs/>
        </w:rPr>
        <w:t>s of wet</w:t>
      </w:r>
      <w:r w:rsidRPr="00CA7EE7">
        <w:rPr>
          <w:bCs/>
        </w:rPr>
        <w:t xml:space="preserve"> processes in denim textile industry</w:t>
      </w:r>
    </w:p>
    <w:tbl>
      <w:tblPr>
        <w:tblStyle w:val="TableGrid"/>
        <w:tblW w:w="10345" w:type="dxa"/>
        <w:tblLook w:val="04A0" w:firstRow="1" w:lastRow="0" w:firstColumn="1" w:lastColumn="0" w:noHBand="0" w:noVBand="1"/>
      </w:tblPr>
      <w:tblGrid>
        <w:gridCol w:w="1887"/>
        <w:gridCol w:w="4613"/>
        <w:gridCol w:w="2603"/>
        <w:gridCol w:w="1242"/>
      </w:tblGrid>
      <w:tr w:rsidR="00B303FD" w14:paraId="0294C802" w14:textId="77777777" w:rsidTr="00AF7D48">
        <w:tc>
          <w:tcPr>
            <w:tcW w:w="1896" w:type="dxa"/>
          </w:tcPr>
          <w:p w14:paraId="00359449" w14:textId="21B085DF" w:rsidR="00B303FD" w:rsidRPr="005E7A56" w:rsidRDefault="001A428A" w:rsidP="001A428A">
            <w:pPr>
              <w:jc w:val="center"/>
              <w:rPr>
                <w:b/>
                <w:bCs/>
                <w:szCs w:val="22"/>
              </w:rPr>
            </w:pPr>
            <w:r>
              <w:rPr>
                <w:b/>
                <w:bCs/>
                <w:szCs w:val="22"/>
              </w:rPr>
              <w:t>Wet process</w:t>
            </w:r>
          </w:p>
        </w:tc>
        <w:tc>
          <w:tcPr>
            <w:tcW w:w="4849" w:type="dxa"/>
          </w:tcPr>
          <w:p w14:paraId="22866407" w14:textId="5798F7FD" w:rsidR="00B303FD" w:rsidRPr="005E7A56" w:rsidRDefault="001A428A" w:rsidP="001A428A">
            <w:pPr>
              <w:jc w:val="center"/>
              <w:rPr>
                <w:b/>
                <w:bCs/>
                <w:szCs w:val="22"/>
              </w:rPr>
            </w:pPr>
            <w:r>
              <w:rPr>
                <w:b/>
                <w:bCs/>
                <w:szCs w:val="22"/>
              </w:rPr>
              <w:t>Description</w:t>
            </w:r>
          </w:p>
        </w:tc>
        <w:tc>
          <w:tcPr>
            <w:tcW w:w="2610" w:type="dxa"/>
          </w:tcPr>
          <w:p w14:paraId="18B81A2B" w14:textId="55D84BD2" w:rsidR="00B303FD" w:rsidRPr="00AF7D48" w:rsidRDefault="001A428A" w:rsidP="001A428A">
            <w:pPr>
              <w:jc w:val="center"/>
              <w:rPr>
                <w:b/>
                <w:noProof/>
                <w:sz w:val="22"/>
                <w:szCs w:val="22"/>
              </w:rPr>
            </w:pPr>
            <w:r w:rsidRPr="00AF7D48">
              <w:rPr>
                <w:b/>
                <w:noProof/>
                <w:sz w:val="22"/>
                <w:szCs w:val="22"/>
              </w:rPr>
              <w:t>Image</w:t>
            </w:r>
          </w:p>
        </w:tc>
        <w:tc>
          <w:tcPr>
            <w:tcW w:w="990" w:type="dxa"/>
          </w:tcPr>
          <w:p w14:paraId="69D09944" w14:textId="1BAB9817" w:rsidR="00B303FD" w:rsidRPr="005E7A56" w:rsidRDefault="001A428A" w:rsidP="001A428A">
            <w:pPr>
              <w:jc w:val="center"/>
              <w:rPr>
                <w:b/>
                <w:bCs/>
                <w:sz w:val="22"/>
                <w:szCs w:val="22"/>
              </w:rPr>
            </w:pPr>
            <w:r>
              <w:rPr>
                <w:b/>
                <w:bCs/>
                <w:sz w:val="22"/>
                <w:szCs w:val="22"/>
              </w:rPr>
              <w:t>References</w:t>
            </w:r>
          </w:p>
        </w:tc>
      </w:tr>
      <w:tr w:rsidR="00B303FD" w14:paraId="4E651747" w14:textId="77777777" w:rsidTr="00AF7D48">
        <w:tc>
          <w:tcPr>
            <w:tcW w:w="1896" w:type="dxa"/>
          </w:tcPr>
          <w:p w14:paraId="20C9A356" w14:textId="77777777" w:rsidR="00B303FD" w:rsidRPr="00AF7D48" w:rsidRDefault="00B303FD" w:rsidP="00AF7D48">
            <w:pPr>
              <w:jc w:val="both"/>
            </w:pPr>
            <w:r w:rsidRPr="00AF7D48">
              <w:rPr>
                <w:bCs/>
                <w:szCs w:val="22"/>
              </w:rPr>
              <w:t xml:space="preserve">Desizing </w:t>
            </w:r>
          </w:p>
        </w:tc>
        <w:tc>
          <w:tcPr>
            <w:tcW w:w="4849" w:type="dxa"/>
          </w:tcPr>
          <w:p w14:paraId="728BCCF8" w14:textId="77777777" w:rsidR="00B303FD" w:rsidRDefault="00B303FD" w:rsidP="00AF7D48">
            <w:pPr>
              <w:jc w:val="both"/>
              <w:rPr>
                <w:bCs/>
                <w:szCs w:val="22"/>
              </w:rPr>
            </w:pPr>
            <w:r w:rsidRPr="005E7A56">
              <w:rPr>
                <w:b/>
                <w:bCs/>
                <w:szCs w:val="22"/>
              </w:rPr>
              <w:t xml:space="preserve">Chemicals &amp; materials: </w:t>
            </w:r>
            <w:r w:rsidRPr="005E7A56">
              <w:rPr>
                <w:bCs/>
                <w:szCs w:val="22"/>
              </w:rPr>
              <w:t>Detergents, Soda, Hydrogen peroxide, Anti back stainer, stone.</w:t>
            </w:r>
          </w:p>
          <w:p w14:paraId="78E9CBCC" w14:textId="77777777" w:rsidR="001A428A" w:rsidRPr="005E7A56" w:rsidRDefault="001A428A" w:rsidP="00AF7D48">
            <w:pPr>
              <w:jc w:val="both"/>
              <w:rPr>
                <w:bCs/>
                <w:szCs w:val="22"/>
              </w:rPr>
            </w:pPr>
          </w:p>
          <w:p w14:paraId="784335CF" w14:textId="77777777" w:rsidR="00B303FD" w:rsidRPr="005E7A56" w:rsidRDefault="00B303FD" w:rsidP="00AF7D48">
            <w:pPr>
              <w:jc w:val="both"/>
              <w:rPr>
                <w:bCs/>
                <w:szCs w:val="22"/>
              </w:rPr>
            </w:pPr>
            <w:r w:rsidRPr="005E7A56">
              <w:rPr>
                <w:b/>
                <w:bCs/>
                <w:szCs w:val="22"/>
              </w:rPr>
              <w:t xml:space="preserve">Functions: </w:t>
            </w:r>
            <w:r w:rsidRPr="005E7A56">
              <w:rPr>
                <w:bCs/>
                <w:szCs w:val="22"/>
              </w:rPr>
              <w:t>This</w:t>
            </w:r>
            <w:r w:rsidRPr="005E7A56">
              <w:rPr>
                <w:b/>
                <w:bCs/>
                <w:szCs w:val="22"/>
              </w:rPr>
              <w:t xml:space="preserve"> </w:t>
            </w:r>
            <w:r w:rsidRPr="005E7A56">
              <w:rPr>
                <w:bCs/>
                <w:szCs w:val="22"/>
              </w:rPr>
              <w:t xml:space="preserve">process removes size materials, increase luster and absorbency. </w:t>
            </w:r>
          </w:p>
          <w:p w14:paraId="45743FCF" w14:textId="77777777" w:rsidR="00B303FD" w:rsidRDefault="00B303FD" w:rsidP="00AF7D48">
            <w:pPr>
              <w:jc w:val="both"/>
            </w:pPr>
          </w:p>
        </w:tc>
        <w:tc>
          <w:tcPr>
            <w:tcW w:w="2610" w:type="dxa"/>
          </w:tcPr>
          <w:p w14:paraId="17C0BA8C" w14:textId="77777777" w:rsidR="00B303FD" w:rsidRPr="005E7A56" w:rsidRDefault="00B303FD" w:rsidP="00AF7D48">
            <w:pPr>
              <w:rPr>
                <w:noProof/>
                <w:sz w:val="22"/>
                <w:szCs w:val="22"/>
              </w:rPr>
            </w:pPr>
            <w:r w:rsidRPr="005E7A56">
              <w:rPr>
                <w:noProof/>
                <w:sz w:val="22"/>
                <w:szCs w:val="22"/>
              </w:rPr>
              <w:drawing>
                <wp:anchor distT="0" distB="0" distL="114300" distR="114300" simplePos="0" relativeHeight="251715584" behindDoc="0" locked="0" layoutInCell="1" allowOverlap="1" wp14:anchorId="0298F081" wp14:editId="15A3483E">
                  <wp:simplePos x="0" y="0"/>
                  <wp:positionH relativeFrom="column">
                    <wp:posOffset>46990</wp:posOffset>
                  </wp:positionH>
                  <wp:positionV relativeFrom="paragraph">
                    <wp:posOffset>188595</wp:posOffset>
                  </wp:positionV>
                  <wp:extent cx="1417320" cy="914400"/>
                  <wp:effectExtent l="0" t="0" r="0" b="0"/>
                  <wp:wrapSquare wrapText="bothSides"/>
                  <wp:docPr id="14" name="Picture 14" descr="Desizing Procedure Inward Cloth Manufacture | ACHIVEMENT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izing Procedure Inward Cloth Manufacture | ACHIVEMENTLEAR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173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7A56">
              <w:rPr>
                <w:noProof/>
                <w:sz w:val="22"/>
                <w:szCs w:val="22"/>
              </w:rPr>
              <w:t xml:space="preserve">  </w:t>
            </w:r>
          </w:p>
          <w:p w14:paraId="57C1583C" w14:textId="77777777" w:rsidR="00B303FD" w:rsidRDefault="00B303FD" w:rsidP="00AF7D48">
            <w:pPr>
              <w:jc w:val="both"/>
            </w:pPr>
          </w:p>
        </w:tc>
        <w:tc>
          <w:tcPr>
            <w:tcW w:w="990" w:type="dxa"/>
          </w:tcPr>
          <w:p w14:paraId="2F62EBA9" w14:textId="77777777" w:rsidR="00B303FD" w:rsidRPr="005E7A56" w:rsidRDefault="00B303FD" w:rsidP="00AF7D48">
            <w:pPr>
              <w:rPr>
                <w:b/>
                <w:bCs/>
                <w:sz w:val="22"/>
                <w:szCs w:val="22"/>
              </w:rPr>
            </w:pPr>
          </w:p>
          <w:p w14:paraId="00F78186" w14:textId="77777777" w:rsidR="00B303FD" w:rsidRPr="005E7A56" w:rsidRDefault="00B303FD" w:rsidP="00AF7D48">
            <w:pPr>
              <w:rPr>
                <w:b/>
                <w:bCs/>
                <w:sz w:val="22"/>
                <w:szCs w:val="22"/>
              </w:rPr>
            </w:pPr>
          </w:p>
          <w:p w14:paraId="32309DF7" w14:textId="77777777" w:rsidR="00B303FD" w:rsidRPr="005E7A56" w:rsidRDefault="00B303FD" w:rsidP="00AF7D48">
            <w:pPr>
              <w:rPr>
                <w:b/>
                <w:bCs/>
                <w:sz w:val="22"/>
                <w:szCs w:val="22"/>
              </w:rPr>
            </w:pPr>
          </w:p>
          <w:p w14:paraId="0E28CD9F" w14:textId="4FE7A236" w:rsidR="00B303FD" w:rsidRDefault="00B303FD" w:rsidP="00AF7D48">
            <w:pPr>
              <w:jc w:val="both"/>
            </w:pPr>
            <w:r w:rsidRPr="005E7A56">
              <w:rPr>
                <w:b/>
                <w:bCs/>
                <w:sz w:val="22"/>
                <w:szCs w:val="22"/>
              </w:rPr>
              <w:fldChar w:fldCharType="begin" w:fldLock="1"/>
            </w:r>
            <w:r w:rsidRPr="005E7A56">
              <w:rPr>
                <w:b/>
                <w:bCs/>
                <w:sz w:val="22"/>
                <w:szCs w:val="22"/>
              </w:rPr>
              <w:instrText>ADDIN CSL_CITATION {"citationItems":[{"id":"ITEM-1","itemData":{"DOI":"10.1016/J.CARBPOL.2013.11.015","ISSN":"0144-8617","abstract":"Conventional wet treatment, desizing, scouring and bleaching, for grey cotton fabric involves the use of high water, chemical and energy consumption which may not be considered as a clean process. This study aims to investigate the efficiency of the atmospheric pressure plasma (APP) treatment on treating grey cotton fabric when compared with the conventional wet treatment. Grey cotton fabrics were treated with different combinations of plasma parameters with helium and oxygen gases and also through conventional desizing, scouring and bleaching processes in order to obtain comparable results. The results obtained from wicking and water drop tests showed that wettability of grey cotton fabrics was greatly improved after plasma treatment and yielded better results than conventional desizing and scouring. The weight reduction of plasma treated grey cotton fabrics revealed that plasma treatment can help remove sizing materials and impurities. Chemical and morphological changes in plasma treated samples were analysed by FTIR and SEM, respectively. Finally, dyeability of the plasma treated and conventional wet treated grey cotton fabrics was compared and the results showed that similar dyeing results were obtained. This can prove that plasma treatment would be another choice for treating grey cotton fabrics. © 2013 Elsevier B.V. All rights reserved.","author":[{"dropping-particle":"","family":"Kan","given":"Chi Wai","non-dropping-particle":"","parse-names":false,"suffix":""},{"dropping-particle":"","family":"Lam","given":"Chui Fung","non-dropping-particle":"","parse-names":false,"suffix":""},{"dropping-particle":"","family":"Chan","given":"Chee Kooi","non-dropping-particle":"","parse-names":false,"suffix":""},{"dropping-particle":"","family":"Ng","given":"Sun Pui","non-dropping-particle":"","parse-names":false,"suffix":""}],"container-title":"Carbohydrate Polymers","id":"ITEM-1","issue":"1","issued":{"date-parts":[["2014","2","15"]]},"page":"167-173","publisher":"Elsevier","title":"Using atmospheric pressure plasma treatment for treating grey cotton fabric","type":"article-journal","volume":"102"},"uris":["http://www.mendeley.com/documents/?uuid=8561ecb5-ccad-3f9a-98b4-86feddf763ae"]}],"mendeley":{"formattedCitation":"[50]","plainTextFormattedCitation":"[50]","previouslyFormattedCitation":"[50]"},"properties":{"noteIndex":0},"schema":"https://github.com/citation-style-language/schema/raw/master/csl-citation.json"}</w:instrText>
            </w:r>
            <w:r w:rsidRPr="005E7A56">
              <w:rPr>
                <w:b/>
                <w:bCs/>
                <w:sz w:val="22"/>
                <w:szCs w:val="22"/>
              </w:rPr>
              <w:fldChar w:fldCharType="separate"/>
            </w:r>
            <w:r w:rsidR="00EB5024">
              <w:rPr>
                <w:bCs/>
                <w:noProof/>
                <w:sz w:val="22"/>
                <w:szCs w:val="22"/>
              </w:rPr>
              <w:t>[45</w:t>
            </w:r>
            <w:r w:rsidRPr="005E7A56">
              <w:rPr>
                <w:bCs/>
                <w:noProof/>
                <w:sz w:val="22"/>
                <w:szCs w:val="22"/>
              </w:rPr>
              <w:t>]</w:t>
            </w:r>
            <w:r w:rsidRPr="005E7A56">
              <w:rPr>
                <w:b/>
                <w:bCs/>
                <w:sz w:val="22"/>
                <w:szCs w:val="22"/>
              </w:rPr>
              <w:fldChar w:fldCharType="end"/>
            </w:r>
          </w:p>
        </w:tc>
      </w:tr>
      <w:tr w:rsidR="00B303FD" w14:paraId="1AC7AB64" w14:textId="77777777" w:rsidTr="00AF7D48">
        <w:tc>
          <w:tcPr>
            <w:tcW w:w="1896" w:type="dxa"/>
          </w:tcPr>
          <w:p w14:paraId="173ADE11" w14:textId="77777777" w:rsidR="00B303FD" w:rsidRPr="00AF7D48" w:rsidRDefault="00B303FD" w:rsidP="00AF7D48">
            <w:pPr>
              <w:jc w:val="both"/>
            </w:pPr>
            <w:r w:rsidRPr="00AF7D48">
              <w:rPr>
                <w:bCs/>
                <w:szCs w:val="22"/>
              </w:rPr>
              <w:t>Normal/Regular wash</w:t>
            </w:r>
          </w:p>
        </w:tc>
        <w:tc>
          <w:tcPr>
            <w:tcW w:w="4849" w:type="dxa"/>
          </w:tcPr>
          <w:p w14:paraId="4865F71C" w14:textId="77777777" w:rsidR="00B303FD" w:rsidRDefault="00B303FD" w:rsidP="00AF7D48">
            <w:pPr>
              <w:jc w:val="both"/>
              <w:rPr>
                <w:bCs/>
                <w:szCs w:val="22"/>
              </w:rPr>
            </w:pPr>
            <w:r w:rsidRPr="0071450E">
              <w:rPr>
                <w:b/>
                <w:bCs/>
                <w:szCs w:val="22"/>
              </w:rPr>
              <w:t xml:space="preserve">Chemicals &amp; materials: </w:t>
            </w:r>
            <w:r w:rsidRPr="0071450E">
              <w:rPr>
                <w:bCs/>
                <w:szCs w:val="22"/>
              </w:rPr>
              <w:t xml:space="preserve">Just water and slight detergent and back stainer. </w:t>
            </w:r>
          </w:p>
          <w:p w14:paraId="2DCEFDC2" w14:textId="77777777" w:rsidR="001A428A" w:rsidRPr="0071450E" w:rsidRDefault="001A428A" w:rsidP="00AF7D48">
            <w:pPr>
              <w:jc w:val="both"/>
              <w:rPr>
                <w:bCs/>
                <w:szCs w:val="22"/>
              </w:rPr>
            </w:pPr>
          </w:p>
          <w:p w14:paraId="0AC5CB36" w14:textId="77777777" w:rsidR="00B303FD" w:rsidRDefault="00B303FD" w:rsidP="00AF7D48">
            <w:pPr>
              <w:jc w:val="both"/>
            </w:pPr>
            <w:r w:rsidRPr="0071450E">
              <w:rPr>
                <w:b/>
                <w:bCs/>
                <w:szCs w:val="22"/>
              </w:rPr>
              <w:t xml:space="preserve">Functions: </w:t>
            </w:r>
            <w:r w:rsidRPr="0071450E">
              <w:rPr>
                <w:bCs/>
              </w:rPr>
              <w:t>This</w:t>
            </w:r>
            <w:r w:rsidRPr="0071450E">
              <w:rPr>
                <w:b/>
                <w:bCs/>
              </w:rPr>
              <w:t xml:space="preserve"> </w:t>
            </w:r>
            <w:r w:rsidRPr="0071450E">
              <w:t>removes starch, dust and dirt from garments</w:t>
            </w:r>
            <w:r w:rsidRPr="00C135EB">
              <w:t>.</w:t>
            </w:r>
            <w:r w:rsidRPr="00C135EB">
              <w:rPr>
                <w:sz w:val="22"/>
                <w:szCs w:val="22"/>
              </w:rPr>
              <w:t xml:space="preserve"> </w:t>
            </w:r>
          </w:p>
        </w:tc>
        <w:tc>
          <w:tcPr>
            <w:tcW w:w="2610" w:type="dxa"/>
          </w:tcPr>
          <w:p w14:paraId="61118885" w14:textId="77777777" w:rsidR="00B303FD" w:rsidRPr="00C135EB" w:rsidRDefault="00B303FD" w:rsidP="00AF7D48">
            <w:pPr>
              <w:rPr>
                <w:rFonts w:asciiTheme="minorHAnsi" w:hAnsiTheme="minorHAnsi" w:cstheme="minorBidi"/>
                <w:noProof/>
                <w:sz w:val="22"/>
                <w:szCs w:val="22"/>
              </w:rPr>
            </w:pPr>
            <w:r w:rsidRPr="00C135EB">
              <w:rPr>
                <w:rFonts w:asciiTheme="minorHAnsi" w:hAnsiTheme="minorHAnsi" w:cstheme="minorBidi"/>
                <w:noProof/>
                <w:sz w:val="22"/>
                <w:szCs w:val="22"/>
              </w:rPr>
              <w:drawing>
                <wp:anchor distT="0" distB="0" distL="114300" distR="114300" simplePos="0" relativeHeight="251716608" behindDoc="0" locked="0" layoutInCell="1" allowOverlap="1" wp14:anchorId="3A81AFA9" wp14:editId="117DE1C2">
                  <wp:simplePos x="0" y="0"/>
                  <wp:positionH relativeFrom="column">
                    <wp:posOffset>102870</wp:posOffset>
                  </wp:positionH>
                  <wp:positionV relativeFrom="paragraph">
                    <wp:posOffset>128905</wp:posOffset>
                  </wp:positionV>
                  <wp:extent cx="1325880" cy="798195"/>
                  <wp:effectExtent l="0" t="0" r="7620" b="1905"/>
                  <wp:wrapSquare wrapText="bothSides"/>
                  <wp:docPr id="15" name="Picture 15" descr="Normal Washing Process in Garments | Textile Merchandi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rmal Washing Process in Garments | Textile Merchandisi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25880" cy="798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35EB">
              <w:rPr>
                <w:rFonts w:asciiTheme="minorHAnsi" w:hAnsiTheme="minorHAnsi" w:cstheme="minorBidi"/>
                <w:noProof/>
                <w:sz w:val="22"/>
                <w:szCs w:val="22"/>
              </w:rPr>
              <w:t xml:space="preserve">  </w:t>
            </w:r>
          </w:p>
          <w:p w14:paraId="78AF2F1A" w14:textId="77777777" w:rsidR="00B303FD" w:rsidRPr="00C135EB" w:rsidRDefault="00B303FD" w:rsidP="00AF7D48">
            <w:pPr>
              <w:rPr>
                <w:rFonts w:asciiTheme="minorHAnsi" w:hAnsiTheme="minorHAnsi" w:cstheme="minorBidi"/>
                <w:b/>
                <w:bCs/>
                <w:szCs w:val="22"/>
              </w:rPr>
            </w:pPr>
          </w:p>
          <w:p w14:paraId="73AF0203" w14:textId="77777777" w:rsidR="00B303FD" w:rsidRDefault="00B303FD" w:rsidP="00AF7D48">
            <w:pPr>
              <w:jc w:val="both"/>
            </w:pPr>
          </w:p>
        </w:tc>
        <w:tc>
          <w:tcPr>
            <w:tcW w:w="990" w:type="dxa"/>
          </w:tcPr>
          <w:p w14:paraId="1BED19D0" w14:textId="77777777" w:rsidR="00B303FD" w:rsidRDefault="00B303FD" w:rsidP="00AF7D48">
            <w:pPr>
              <w:rPr>
                <w:rFonts w:asciiTheme="minorHAnsi" w:hAnsiTheme="minorHAnsi" w:cstheme="minorBidi"/>
                <w:b/>
                <w:bCs/>
                <w:sz w:val="22"/>
                <w:szCs w:val="22"/>
              </w:rPr>
            </w:pPr>
          </w:p>
          <w:p w14:paraId="7204099D" w14:textId="77777777" w:rsidR="00B303FD" w:rsidRDefault="00B303FD" w:rsidP="00AF7D48">
            <w:pPr>
              <w:rPr>
                <w:rFonts w:asciiTheme="minorHAnsi" w:hAnsiTheme="minorHAnsi" w:cstheme="minorBidi"/>
                <w:b/>
                <w:bCs/>
                <w:sz w:val="22"/>
                <w:szCs w:val="22"/>
              </w:rPr>
            </w:pPr>
          </w:p>
          <w:p w14:paraId="1FF1D010" w14:textId="2E11757C" w:rsidR="00B303FD" w:rsidRDefault="00B303FD" w:rsidP="00AF7D48">
            <w:pPr>
              <w:jc w:val="both"/>
            </w:pP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abstract":"Denim Wet Process | Normal or Rinse Wash | Enzyme Wash Denim Wet Process :  After coming from the dry process section , Wet process like rinse , enzyme , bleach etc washes are applied on the raw garment to get the desired outlook. In this process the garment goes…","container-title":"https://textilestudycenter.com/","id":"ITEM-1","issued":{"date-parts":[["0"]]},"title":"Denim Wet Process | Enzyme Wash | Textile Study Center","type":"article-journal"},"uris":["http://www.mendeley.com/documents/?uuid=4dc4f4af-8ca1-3a58-8323-92d3cabc8244"]}],"mendeley":{"formattedCitation":"[49]","plainTextFormattedCitation":"[49]","previouslyFormattedCitation":"[51]"},"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6</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4979DF0E" w14:textId="77777777" w:rsidTr="00AF7D48">
        <w:tc>
          <w:tcPr>
            <w:tcW w:w="1896" w:type="dxa"/>
          </w:tcPr>
          <w:p w14:paraId="7906C9EE" w14:textId="77777777" w:rsidR="00B303FD" w:rsidRPr="00AF7D48" w:rsidRDefault="00B303FD" w:rsidP="00AF7D48">
            <w:pPr>
              <w:jc w:val="both"/>
            </w:pPr>
            <w:r w:rsidRPr="00AF7D48">
              <w:rPr>
                <w:bCs/>
              </w:rPr>
              <w:t>Stone washing</w:t>
            </w:r>
          </w:p>
        </w:tc>
        <w:tc>
          <w:tcPr>
            <w:tcW w:w="4849" w:type="dxa"/>
          </w:tcPr>
          <w:p w14:paraId="147DAEEB" w14:textId="77777777" w:rsidR="00B303FD" w:rsidRDefault="00B303FD" w:rsidP="00AF7D48">
            <w:pPr>
              <w:jc w:val="both"/>
            </w:pPr>
            <w:r w:rsidRPr="00C135EB">
              <w:rPr>
                <w:b/>
                <w:bCs/>
              </w:rPr>
              <w:t>Chemicals &amp; materials</w:t>
            </w:r>
            <w:r w:rsidRPr="00C135EB">
              <w:rPr>
                <w:bCs/>
              </w:rPr>
              <w:t xml:space="preserve">: Pumice stone, </w:t>
            </w:r>
            <w:r w:rsidRPr="00C135EB">
              <w:t xml:space="preserve">perborate and optical brightener if necessary and softener. </w:t>
            </w:r>
          </w:p>
          <w:p w14:paraId="56664E19" w14:textId="77777777" w:rsidR="001A428A" w:rsidRPr="00C135EB" w:rsidRDefault="001A428A" w:rsidP="00AF7D48">
            <w:pPr>
              <w:jc w:val="both"/>
            </w:pPr>
          </w:p>
          <w:p w14:paraId="34AC1FCD" w14:textId="77777777" w:rsidR="00B303FD" w:rsidRDefault="00B303FD" w:rsidP="00AF7D48">
            <w:pPr>
              <w:jc w:val="both"/>
            </w:pPr>
            <w:r w:rsidRPr="00C135EB">
              <w:rPr>
                <w:b/>
                <w:bCs/>
              </w:rPr>
              <w:t xml:space="preserve">Functions: </w:t>
            </w:r>
            <w:r w:rsidRPr="00C135EB">
              <w:rPr>
                <w:bCs/>
              </w:rPr>
              <w:t>This process gives vintage look, irregular color fading and softness of the garments.</w:t>
            </w:r>
            <w:r w:rsidRPr="00C135EB">
              <w:rPr>
                <w:rFonts w:asciiTheme="minorHAnsi" w:hAnsiTheme="minorHAnsi" w:cstheme="minorBidi"/>
                <w:bCs/>
              </w:rPr>
              <w:t xml:space="preserve"> </w:t>
            </w:r>
          </w:p>
        </w:tc>
        <w:tc>
          <w:tcPr>
            <w:tcW w:w="2610" w:type="dxa"/>
          </w:tcPr>
          <w:p w14:paraId="4A4CB850" w14:textId="77777777" w:rsidR="00B303FD" w:rsidRPr="00C135EB" w:rsidRDefault="00B303FD" w:rsidP="00AF7D48">
            <w:pPr>
              <w:rPr>
                <w:rFonts w:asciiTheme="minorHAnsi" w:hAnsiTheme="minorHAnsi" w:cstheme="minorBidi"/>
                <w:b/>
                <w:bCs/>
                <w:szCs w:val="22"/>
              </w:rPr>
            </w:pPr>
            <w:r w:rsidRPr="00C135EB">
              <w:rPr>
                <w:rFonts w:asciiTheme="minorHAnsi" w:hAnsiTheme="minorHAnsi" w:cstheme="minorBidi"/>
                <w:noProof/>
                <w:sz w:val="22"/>
                <w:szCs w:val="22"/>
              </w:rPr>
              <w:drawing>
                <wp:anchor distT="0" distB="0" distL="114300" distR="114300" simplePos="0" relativeHeight="251717632" behindDoc="0" locked="0" layoutInCell="1" allowOverlap="1" wp14:anchorId="5F3D8B46" wp14:editId="5074B829">
                  <wp:simplePos x="0" y="0"/>
                  <wp:positionH relativeFrom="column">
                    <wp:posOffset>321945</wp:posOffset>
                  </wp:positionH>
                  <wp:positionV relativeFrom="paragraph">
                    <wp:posOffset>80645</wp:posOffset>
                  </wp:positionV>
                  <wp:extent cx="960120" cy="895350"/>
                  <wp:effectExtent l="0" t="0" r="0" b="0"/>
                  <wp:wrapSquare wrapText="bothSides"/>
                  <wp:docPr id="16" name="Picture 16" descr="Denim Stone Washing Process | Alternate Methods for Stone Was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nim Stone Washing Process | Alternate Methods for Stone Washi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60120" cy="895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47C1C8" w14:textId="77777777" w:rsidR="00B303FD" w:rsidRDefault="00B303FD" w:rsidP="00AF7D48">
            <w:pPr>
              <w:jc w:val="both"/>
            </w:pPr>
          </w:p>
        </w:tc>
        <w:tc>
          <w:tcPr>
            <w:tcW w:w="990" w:type="dxa"/>
          </w:tcPr>
          <w:p w14:paraId="67E204FF" w14:textId="77777777" w:rsidR="00B303FD" w:rsidRDefault="00B303FD" w:rsidP="00AF7D48">
            <w:pPr>
              <w:rPr>
                <w:rFonts w:asciiTheme="minorHAnsi" w:hAnsiTheme="minorHAnsi" w:cstheme="minorBidi"/>
                <w:b/>
                <w:bCs/>
                <w:sz w:val="22"/>
                <w:szCs w:val="22"/>
              </w:rPr>
            </w:pPr>
          </w:p>
          <w:p w14:paraId="64E6A7D7" w14:textId="77777777" w:rsidR="00B303FD" w:rsidRDefault="00B303FD" w:rsidP="00AF7D48">
            <w:pPr>
              <w:rPr>
                <w:rFonts w:asciiTheme="minorHAnsi" w:hAnsiTheme="minorHAnsi" w:cstheme="minorBidi"/>
                <w:b/>
                <w:bCs/>
                <w:sz w:val="22"/>
                <w:szCs w:val="22"/>
              </w:rPr>
            </w:pPr>
          </w:p>
          <w:p w14:paraId="7FC1D0F2" w14:textId="5D165E92" w:rsidR="00B303FD" w:rsidRDefault="00B303FD" w:rsidP="00AF7D48">
            <w:pPr>
              <w:jc w:val="both"/>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URL":"https://indiantextilejournal.com/articles/fadetails.asp?id=2683","accessed":{"date-parts":[["2021","11","7"]]},"id":"ITEM-1","issued":{"date-parts":[["0"]]},"title":"Types of stone wash &amp; their effects on the denim fabric | Processing, Dyeing &amp; Finishing | Features | The ITJ","type":"webpage"},"uris":["http://www.mendeley.com/documents/?uuid=db40ead9-2f9a-39f1-b515-dbf7e6d12790"]}],"mendeley":{"formattedCitation":"[51]","plainTextFormattedCitation":"[51]","previouslyFormattedCitation":"[52]"},"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7</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0EB348C9" w14:textId="77777777" w:rsidTr="00AF7D48">
        <w:tc>
          <w:tcPr>
            <w:tcW w:w="1896" w:type="dxa"/>
          </w:tcPr>
          <w:p w14:paraId="636F01C3" w14:textId="77777777" w:rsidR="00B303FD" w:rsidRPr="00AF7D48" w:rsidRDefault="00B303FD" w:rsidP="00AF7D48">
            <w:pPr>
              <w:jc w:val="both"/>
            </w:pPr>
            <w:r w:rsidRPr="00AF7D48">
              <w:rPr>
                <w:bCs/>
              </w:rPr>
              <w:t>Bleach washing</w:t>
            </w:r>
          </w:p>
        </w:tc>
        <w:tc>
          <w:tcPr>
            <w:tcW w:w="4849" w:type="dxa"/>
          </w:tcPr>
          <w:p w14:paraId="43B523C2" w14:textId="77777777" w:rsidR="001A428A" w:rsidRDefault="00B303FD" w:rsidP="00AF7D48">
            <w:pPr>
              <w:jc w:val="both"/>
              <w:rPr>
                <w:bCs/>
              </w:rPr>
            </w:pPr>
            <w:r w:rsidRPr="00C135EB">
              <w:rPr>
                <w:b/>
                <w:bCs/>
              </w:rPr>
              <w:t>Chemicals &amp; materials</w:t>
            </w:r>
            <w:r w:rsidRPr="00C135EB">
              <w:rPr>
                <w:bCs/>
              </w:rPr>
              <w:t>: Sodium hyp</w:t>
            </w:r>
            <w:r w:rsidR="001A428A">
              <w:rPr>
                <w:bCs/>
              </w:rPr>
              <w:t xml:space="preserve">o chloride, Hydrogen per oxide, </w:t>
            </w:r>
            <w:r w:rsidRPr="00C135EB">
              <w:rPr>
                <w:bCs/>
              </w:rPr>
              <w:t>and Sodium hypo-sulphite.</w:t>
            </w:r>
          </w:p>
          <w:p w14:paraId="7FCBF7AD" w14:textId="1729A112" w:rsidR="00B303FD" w:rsidRPr="00C135EB" w:rsidRDefault="00B303FD" w:rsidP="00AF7D48">
            <w:pPr>
              <w:jc w:val="both"/>
              <w:rPr>
                <w:bCs/>
              </w:rPr>
            </w:pPr>
            <w:r w:rsidRPr="00C135EB">
              <w:rPr>
                <w:bCs/>
              </w:rPr>
              <w:t xml:space="preserve"> </w:t>
            </w:r>
          </w:p>
          <w:p w14:paraId="76425CA2" w14:textId="45472BC0" w:rsidR="00B303FD" w:rsidRPr="00C135EB" w:rsidRDefault="00B303FD" w:rsidP="00AF7D48">
            <w:pPr>
              <w:jc w:val="both"/>
              <w:rPr>
                <w:bCs/>
              </w:rPr>
            </w:pPr>
            <w:r w:rsidRPr="00C135EB">
              <w:rPr>
                <w:b/>
                <w:bCs/>
              </w:rPr>
              <w:t xml:space="preserve">Functions: </w:t>
            </w:r>
            <w:r w:rsidR="001A428A">
              <w:rPr>
                <w:bCs/>
              </w:rPr>
              <w:t xml:space="preserve">It gives Light BLUE shade, </w:t>
            </w:r>
            <w:r w:rsidRPr="00C135EB">
              <w:rPr>
                <w:bCs/>
              </w:rPr>
              <w:t xml:space="preserve">removes the starch present on the garments, removes the size material from the garments and achieves soft effect on the garments. </w:t>
            </w:r>
          </w:p>
          <w:p w14:paraId="6AE8B85F" w14:textId="77777777" w:rsidR="00B303FD" w:rsidRDefault="00B303FD" w:rsidP="00AF7D48">
            <w:pPr>
              <w:jc w:val="both"/>
            </w:pPr>
          </w:p>
        </w:tc>
        <w:tc>
          <w:tcPr>
            <w:tcW w:w="2610" w:type="dxa"/>
          </w:tcPr>
          <w:p w14:paraId="7CF608B9" w14:textId="5A3C03F3" w:rsidR="00B303FD" w:rsidRPr="00C135EB" w:rsidRDefault="00A0298E" w:rsidP="00AF7D48">
            <w:pPr>
              <w:rPr>
                <w:rFonts w:asciiTheme="minorHAnsi" w:hAnsiTheme="minorHAnsi" w:cstheme="minorBidi"/>
                <w:b/>
                <w:bCs/>
                <w:szCs w:val="22"/>
              </w:rPr>
            </w:pPr>
            <w:r w:rsidRPr="00C135EB">
              <w:rPr>
                <w:rFonts w:asciiTheme="minorHAnsi" w:hAnsiTheme="minorHAnsi" w:cstheme="minorBidi"/>
                <w:noProof/>
                <w:sz w:val="22"/>
                <w:szCs w:val="22"/>
              </w:rPr>
              <w:drawing>
                <wp:anchor distT="0" distB="0" distL="114300" distR="114300" simplePos="0" relativeHeight="251725824" behindDoc="0" locked="0" layoutInCell="1" allowOverlap="1" wp14:anchorId="14455AAB" wp14:editId="2B613C6E">
                  <wp:simplePos x="0" y="0"/>
                  <wp:positionH relativeFrom="column">
                    <wp:posOffset>55245</wp:posOffset>
                  </wp:positionH>
                  <wp:positionV relativeFrom="paragraph">
                    <wp:posOffset>175260</wp:posOffset>
                  </wp:positionV>
                  <wp:extent cx="1455420" cy="974725"/>
                  <wp:effectExtent l="0" t="0" r="0" b="0"/>
                  <wp:wrapSquare wrapText="bothSides"/>
                  <wp:docPr id="17" name="Picture 17" descr="Bleach Detergent Washing Sodium hypochlorite, bleach, service, cartoon,  detergent png | PNG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leach Detergent Washing Sodium hypochlorite, bleach, service, cartoon,  detergent png | PNGWi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55420" cy="974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B996EC" w14:textId="38FCEDD0" w:rsidR="00B303FD" w:rsidRPr="00C135EB" w:rsidRDefault="00B303FD" w:rsidP="00AF7D48">
            <w:pPr>
              <w:rPr>
                <w:rFonts w:asciiTheme="minorHAnsi" w:hAnsiTheme="minorHAnsi" w:cstheme="minorBidi"/>
                <w:b/>
                <w:bCs/>
                <w:szCs w:val="22"/>
              </w:rPr>
            </w:pPr>
          </w:p>
          <w:p w14:paraId="3BDF9CFF" w14:textId="08AA3EE0" w:rsidR="00B303FD" w:rsidRDefault="00B303FD" w:rsidP="00AF7D48">
            <w:pPr>
              <w:jc w:val="both"/>
            </w:pPr>
          </w:p>
        </w:tc>
        <w:tc>
          <w:tcPr>
            <w:tcW w:w="990" w:type="dxa"/>
          </w:tcPr>
          <w:p w14:paraId="0C96C47F" w14:textId="77777777" w:rsidR="00B303FD" w:rsidRDefault="00B303FD" w:rsidP="00AF7D48">
            <w:pPr>
              <w:rPr>
                <w:rFonts w:asciiTheme="minorHAnsi" w:hAnsiTheme="minorHAnsi" w:cstheme="minorBidi"/>
                <w:b/>
                <w:bCs/>
                <w:sz w:val="22"/>
                <w:szCs w:val="22"/>
              </w:rPr>
            </w:pPr>
            <w:r w:rsidRPr="00C135EB">
              <w:rPr>
                <w:rFonts w:asciiTheme="minorHAnsi" w:hAnsiTheme="minorHAnsi" w:cstheme="minorBidi"/>
                <w:b/>
                <w:bCs/>
                <w:sz w:val="22"/>
                <w:szCs w:val="22"/>
              </w:rPr>
              <w:t xml:space="preserve"> </w:t>
            </w:r>
          </w:p>
          <w:p w14:paraId="0EFCF828" w14:textId="77777777" w:rsidR="00B303FD" w:rsidRDefault="00B303FD" w:rsidP="00AF7D48">
            <w:pPr>
              <w:rPr>
                <w:rFonts w:asciiTheme="minorHAnsi" w:hAnsiTheme="minorHAnsi" w:cstheme="minorBidi"/>
                <w:b/>
                <w:bCs/>
                <w:sz w:val="22"/>
                <w:szCs w:val="22"/>
              </w:rPr>
            </w:pPr>
          </w:p>
          <w:p w14:paraId="19C8DCF7" w14:textId="77777777" w:rsidR="00B303FD" w:rsidRDefault="00B303FD" w:rsidP="00AF7D48">
            <w:pPr>
              <w:rPr>
                <w:rFonts w:asciiTheme="minorHAnsi" w:hAnsiTheme="minorHAnsi" w:cstheme="minorBidi"/>
                <w:b/>
                <w:bCs/>
                <w:sz w:val="22"/>
                <w:szCs w:val="22"/>
              </w:rPr>
            </w:pPr>
          </w:p>
          <w:p w14:paraId="49D1BFAE" w14:textId="5F34D1AB" w:rsidR="00B303FD" w:rsidRDefault="00B303FD" w:rsidP="00AF7D48">
            <w:pPr>
              <w:jc w:val="both"/>
            </w:pP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DOI":"10.15406/JTEFT.2021.07.00272","ISSN":"2574-8114","abstract":"The process of giving denim special washed or vintage looks and color effects after stitching it into jeans or other garments. Different denim washing methods have been developed and used on various fabrics to produce a wide number of designs for fashionable denim garments and jeans over the last few decades. This study focused on the washing of denim fabrics with bleach and its effects on the denim fabrics. There were a total of three samples of three different structures of denim and bleached each sample in three different shades; light, medium, and dark. Among these samples, two samples were an indigo blue color, the composition of 98% cotton, 2% spandex, GSM–350 and 99% cotton, 1% spandex, GSM–330 respectively. KCI bleach for these two samples has found a good result. Another sample was black, 100% cotton, GSM–290. KCI bleach also applied on it but the result was not desired, bleaching results in a reddish effect over the fabrics, washed the remaining portion of the fabrics in caustic soda and got the desired result.","author":[{"dropping-particle":"","family":"Alam","given":"Sheikh Sha","non-dropping-particle":"","parse-names":false,"suffix":""}],"container-title":"Journal of Textile Engineering &amp; Fashion Technology","id":"ITEM-1","issue":"Issue 3","issued":{"date-parts":[["2021","5","11"]]},"page":"87-90","publisher":"MedCrave Publishing","title":"An explanation of bleach wash on denim cotton fabrics","type":"article-journal","volume":"Volume 7"},"uris":["http://www.mendeley.com/documents/?uuid=b5868e6d-c92a-3700-b7c5-4f19c1f6014c"]}],"mendeley":{"formattedCitation":"[52]","plainTextFormattedCitation":"[52]","previouslyFormattedCitation":"[53]"},"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8</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44B80911" w14:textId="77777777" w:rsidTr="00AF7D48">
        <w:tc>
          <w:tcPr>
            <w:tcW w:w="1896" w:type="dxa"/>
          </w:tcPr>
          <w:p w14:paraId="0EFC00F1" w14:textId="77777777" w:rsidR="00B303FD" w:rsidRPr="00AF7D48" w:rsidRDefault="00B303FD" w:rsidP="00AF7D48">
            <w:pPr>
              <w:jc w:val="both"/>
            </w:pPr>
            <w:r w:rsidRPr="00AF7D48">
              <w:rPr>
                <w:bCs/>
              </w:rPr>
              <w:t>Enzyme washing</w:t>
            </w:r>
          </w:p>
        </w:tc>
        <w:tc>
          <w:tcPr>
            <w:tcW w:w="4849" w:type="dxa"/>
          </w:tcPr>
          <w:p w14:paraId="74BCE0AF" w14:textId="77777777" w:rsidR="00B303FD" w:rsidRDefault="00B303FD" w:rsidP="00AF7D48">
            <w:pPr>
              <w:jc w:val="both"/>
              <w:rPr>
                <w:bCs/>
              </w:rPr>
            </w:pPr>
            <w:r w:rsidRPr="0071450E">
              <w:rPr>
                <w:b/>
                <w:bCs/>
              </w:rPr>
              <w:t>Chemicals &amp; materials</w:t>
            </w:r>
            <w:r w:rsidRPr="0071450E">
              <w:rPr>
                <w:bCs/>
              </w:rPr>
              <w:t xml:space="preserve">: Neutral/Acid enzyme: G.B ZYME, Bio polish. </w:t>
            </w:r>
          </w:p>
          <w:p w14:paraId="35D19934" w14:textId="77777777" w:rsidR="001A428A" w:rsidRPr="0071450E" w:rsidRDefault="001A428A" w:rsidP="00AF7D48">
            <w:pPr>
              <w:jc w:val="both"/>
              <w:rPr>
                <w:bCs/>
              </w:rPr>
            </w:pPr>
          </w:p>
          <w:p w14:paraId="031C4999" w14:textId="28EE07F4" w:rsidR="00B303FD" w:rsidRPr="0071450E" w:rsidRDefault="00B303FD" w:rsidP="00AF7D48">
            <w:pPr>
              <w:jc w:val="both"/>
              <w:rPr>
                <w:bCs/>
              </w:rPr>
            </w:pPr>
            <w:r w:rsidRPr="0071450E">
              <w:rPr>
                <w:b/>
                <w:bCs/>
              </w:rPr>
              <w:t xml:space="preserve">Functions: </w:t>
            </w:r>
            <w:r w:rsidRPr="0071450E">
              <w:rPr>
                <w:bCs/>
              </w:rPr>
              <w:t>This process removes floating fiber, smoothen surface of ga</w:t>
            </w:r>
            <w:r w:rsidR="001A428A">
              <w:rPr>
                <w:bCs/>
              </w:rPr>
              <w:t xml:space="preserve">rments, gives high-low effect, </w:t>
            </w:r>
            <w:r w:rsidRPr="0071450E">
              <w:rPr>
                <w:bCs/>
              </w:rPr>
              <w:t>Increase luster and removes starch, sizing material.</w:t>
            </w:r>
          </w:p>
          <w:p w14:paraId="6F4022FC" w14:textId="77777777" w:rsidR="00B303FD" w:rsidRPr="00C135EB" w:rsidRDefault="00B303FD" w:rsidP="00AF7D48">
            <w:pPr>
              <w:rPr>
                <w:rFonts w:asciiTheme="minorHAnsi" w:hAnsiTheme="minorHAnsi" w:cstheme="minorBidi"/>
                <w:bCs/>
                <w:sz w:val="22"/>
                <w:szCs w:val="22"/>
              </w:rPr>
            </w:pPr>
          </w:p>
          <w:p w14:paraId="0A8B046E" w14:textId="77777777" w:rsidR="00B303FD" w:rsidRDefault="00B303FD" w:rsidP="00AF7D48">
            <w:pPr>
              <w:jc w:val="both"/>
            </w:pPr>
          </w:p>
        </w:tc>
        <w:tc>
          <w:tcPr>
            <w:tcW w:w="2610" w:type="dxa"/>
          </w:tcPr>
          <w:p w14:paraId="1235A324" w14:textId="77777777" w:rsidR="00B303FD" w:rsidRPr="00C135EB" w:rsidRDefault="00B303FD" w:rsidP="00AF7D48">
            <w:pPr>
              <w:rPr>
                <w:rFonts w:asciiTheme="minorHAnsi" w:hAnsiTheme="minorHAnsi" w:cstheme="minorBidi"/>
                <w:b/>
                <w:bCs/>
                <w:szCs w:val="22"/>
              </w:rPr>
            </w:pPr>
            <w:r w:rsidRPr="00C135EB">
              <w:rPr>
                <w:rFonts w:asciiTheme="minorHAnsi" w:hAnsiTheme="minorHAnsi" w:cstheme="minorBidi"/>
                <w:noProof/>
                <w:sz w:val="22"/>
                <w:szCs w:val="22"/>
              </w:rPr>
              <w:drawing>
                <wp:anchor distT="0" distB="0" distL="114300" distR="114300" simplePos="0" relativeHeight="251718656" behindDoc="0" locked="0" layoutInCell="1" allowOverlap="1" wp14:anchorId="35ABCBAB" wp14:editId="1AB12CE6">
                  <wp:simplePos x="0" y="0"/>
                  <wp:positionH relativeFrom="column">
                    <wp:posOffset>154305</wp:posOffset>
                  </wp:positionH>
                  <wp:positionV relativeFrom="paragraph">
                    <wp:posOffset>212725</wp:posOffset>
                  </wp:positionV>
                  <wp:extent cx="1257300" cy="716280"/>
                  <wp:effectExtent l="0" t="0" r="0" b="7620"/>
                  <wp:wrapSquare wrapText="bothSides"/>
                  <wp:docPr id="23" name="Picture 23" descr="An Overview of Enzyme Wash Applied on Garments - Garments Merchandi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 Overview of Enzyme Wash Applied on Garments - Garments Merchandisi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57300" cy="7162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35EB">
              <w:rPr>
                <w:rFonts w:asciiTheme="minorHAnsi" w:hAnsiTheme="minorHAnsi" w:cstheme="minorBidi"/>
                <w:b/>
                <w:bCs/>
                <w:szCs w:val="22"/>
              </w:rPr>
              <w:t xml:space="preserve"> </w:t>
            </w:r>
          </w:p>
          <w:p w14:paraId="2EC051E1" w14:textId="77777777" w:rsidR="00B303FD" w:rsidRDefault="00B303FD" w:rsidP="00AF7D48">
            <w:pPr>
              <w:jc w:val="both"/>
            </w:pPr>
          </w:p>
        </w:tc>
        <w:tc>
          <w:tcPr>
            <w:tcW w:w="990" w:type="dxa"/>
          </w:tcPr>
          <w:p w14:paraId="2311E840" w14:textId="77777777" w:rsidR="00B303FD" w:rsidRDefault="00B303FD" w:rsidP="00AF7D48">
            <w:pPr>
              <w:rPr>
                <w:rFonts w:asciiTheme="minorHAnsi" w:hAnsiTheme="minorHAnsi" w:cstheme="minorBidi"/>
                <w:b/>
                <w:bCs/>
                <w:sz w:val="22"/>
                <w:szCs w:val="22"/>
              </w:rPr>
            </w:pPr>
            <w:r w:rsidRPr="00C135EB">
              <w:rPr>
                <w:rFonts w:asciiTheme="minorHAnsi" w:hAnsiTheme="minorHAnsi" w:cstheme="minorBidi"/>
                <w:b/>
                <w:bCs/>
                <w:sz w:val="22"/>
                <w:szCs w:val="22"/>
              </w:rPr>
              <w:t xml:space="preserve"> </w:t>
            </w:r>
          </w:p>
          <w:p w14:paraId="0107ABFB" w14:textId="77777777" w:rsidR="00B303FD" w:rsidRDefault="00B303FD" w:rsidP="00AF7D48">
            <w:pPr>
              <w:rPr>
                <w:rFonts w:asciiTheme="minorHAnsi" w:hAnsiTheme="minorHAnsi" w:cstheme="minorBidi"/>
                <w:b/>
                <w:bCs/>
                <w:sz w:val="22"/>
                <w:szCs w:val="22"/>
              </w:rPr>
            </w:pPr>
          </w:p>
          <w:p w14:paraId="1E5D6FA9" w14:textId="77777777" w:rsidR="00B303FD" w:rsidRDefault="00B303FD" w:rsidP="00AF7D48">
            <w:pPr>
              <w:rPr>
                <w:rFonts w:asciiTheme="minorHAnsi" w:hAnsiTheme="minorHAnsi" w:cstheme="minorBidi"/>
                <w:b/>
                <w:bCs/>
                <w:sz w:val="22"/>
                <w:szCs w:val="22"/>
              </w:rPr>
            </w:pPr>
          </w:p>
          <w:p w14:paraId="01917812" w14:textId="5FDD6F63" w:rsidR="00B303FD" w:rsidRDefault="00B303FD" w:rsidP="00AF7D48">
            <w:pPr>
              <w:jc w:val="both"/>
            </w:pP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URL":"https://textilesscholars.blogspot.com/2019/05/enzyme-washing-flow-chart-of-enzyme.html","accessed":{"date-parts":[["2021","11","7"]]},"id":"ITEM-1","issued":{"date-parts":[["0"]]},"title":"Enzyme washing | Flow chart of Enzyme wash | How to apply Enzyme washing technique in a Washing Plant - Textiles Scholars - The Home Of Textile Learners","type":"webpage"},"uris":["http://www.mendeley.com/documents/?uuid=5bceec51-d13f-3adc-91b0-18ad7a416d83"]}],"mendeley":{"formattedCitation":"[53]","plainTextFormattedCitation":"[53]","previouslyFormattedCitation":"[54]"},"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49</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r>
              <w:rPr>
                <w:rFonts w:asciiTheme="minorHAnsi" w:hAnsiTheme="minorHAnsi" w:cstheme="minorBidi"/>
                <w:b/>
                <w:bCs/>
                <w:sz w:val="22"/>
                <w:szCs w:val="22"/>
              </w:rPr>
              <w:t xml:space="preserve">     </w:t>
            </w:r>
          </w:p>
        </w:tc>
      </w:tr>
      <w:tr w:rsidR="00B303FD" w14:paraId="5E1715C9" w14:textId="77777777" w:rsidTr="00AF7D48">
        <w:tc>
          <w:tcPr>
            <w:tcW w:w="1896" w:type="dxa"/>
          </w:tcPr>
          <w:p w14:paraId="6340AE0C" w14:textId="77777777" w:rsidR="00B303FD" w:rsidRPr="00AF7D48" w:rsidRDefault="00B303FD" w:rsidP="00AF7D48">
            <w:pPr>
              <w:jc w:val="both"/>
            </w:pPr>
            <w:r w:rsidRPr="00AF7D48">
              <w:rPr>
                <w:bCs/>
              </w:rPr>
              <w:t>Acid washing</w:t>
            </w:r>
          </w:p>
        </w:tc>
        <w:tc>
          <w:tcPr>
            <w:tcW w:w="4849" w:type="dxa"/>
          </w:tcPr>
          <w:p w14:paraId="43620064" w14:textId="77777777" w:rsidR="00B303FD" w:rsidRPr="0071450E" w:rsidRDefault="00B303FD" w:rsidP="00AF7D48">
            <w:pPr>
              <w:jc w:val="both"/>
              <w:rPr>
                <w:bCs/>
              </w:rPr>
            </w:pPr>
            <w:r w:rsidRPr="0071450E">
              <w:rPr>
                <w:b/>
                <w:bCs/>
              </w:rPr>
              <w:t>Chemicals &amp; materials</w:t>
            </w:r>
            <w:r w:rsidRPr="0071450E">
              <w:rPr>
                <w:bCs/>
              </w:rPr>
              <w:t xml:space="preserve">: Stone, </w:t>
            </w:r>
          </w:p>
          <w:p w14:paraId="21B5C3BD" w14:textId="77777777" w:rsidR="00B303FD" w:rsidRPr="0071450E" w:rsidRDefault="00B303FD" w:rsidP="00AF7D48">
            <w:pPr>
              <w:jc w:val="both"/>
              <w:rPr>
                <w:bCs/>
              </w:rPr>
            </w:pPr>
            <w:r w:rsidRPr="0071450E">
              <w:rPr>
                <w:bCs/>
              </w:rPr>
              <w:t xml:space="preserve">Potassium permanganate and </w:t>
            </w:r>
          </w:p>
          <w:p w14:paraId="5522E11B" w14:textId="39FCE45D" w:rsidR="00B303FD" w:rsidRDefault="001A428A" w:rsidP="00AF7D48">
            <w:pPr>
              <w:jc w:val="both"/>
              <w:rPr>
                <w:bCs/>
              </w:rPr>
            </w:pPr>
            <w:r w:rsidRPr="0071450E">
              <w:rPr>
                <w:bCs/>
              </w:rPr>
              <w:t>Phosphoric</w:t>
            </w:r>
            <w:r w:rsidR="00B303FD" w:rsidRPr="0071450E">
              <w:rPr>
                <w:bCs/>
              </w:rPr>
              <w:t xml:space="preserve"> acid. </w:t>
            </w:r>
          </w:p>
          <w:p w14:paraId="3ABFA26C" w14:textId="77777777" w:rsidR="001A428A" w:rsidRPr="0071450E" w:rsidRDefault="001A428A" w:rsidP="00AF7D48">
            <w:pPr>
              <w:jc w:val="both"/>
              <w:rPr>
                <w:bCs/>
              </w:rPr>
            </w:pPr>
          </w:p>
          <w:p w14:paraId="3622B289" w14:textId="77777777" w:rsidR="00B303FD" w:rsidRPr="0071450E" w:rsidRDefault="00B303FD" w:rsidP="00AF7D48">
            <w:pPr>
              <w:jc w:val="both"/>
              <w:rPr>
                <w:bCs/>
              </w:rPr>
            </w:pPr>
            <w:r w:rsidRPr="0071450E">
              <w:rPr>
                <w:b/>
                <w:bCs/>
              </w:rPr>
              <w:t xml:space="preserve">Functions: </w:t>
            </w:r>
            <w:r w:rsidRPr="0071450E">
              <w:rPr>
                <w:bCs/>
              </w:rPr>
              <w:t>This gives Vintage/old look,</w:t>
            </w:r>
          </w:p>
          <w:p w14:paraId="6C27F08F" w14:textId="77777777" w:rsidR="00B303FD" w:rsidRPr="00C135EB" w:rsidRDefault="00B303FD" w:rsidP="00AF7D48">
            <w:pPr>
              <w:jc w:val="both"/>
              <w:rPr>
                <w:rFonts w:asciiTheme="minorHAnsi" w:hAnsiTheme="minorHAnsi" w:cstheme="minorBidi"/>
                <w:bCs/>
                <w:szCs w:val="22"/>
              </w:rPr>
            </w:pPr>
            <w:r w:rsidRPr="0071450E">
              <w:rPr>
                <w:bCs/>
              </w:rPr>
              <w:t>Irregular fading and Softness</w:t>
            </w:r>
            <w:r w:rsidRPr="00C135EB">
              <w:rPr>
                <w:rFonts w:asciiTheme="minorHAnsi" w:hAnsiTheme="minorHAnsi" w:cstheme="minorBidi"/>
                <w:bCs/>
                <w:szCs w:val="22"/>
              </w:rPr>
              <w:t xml:space="preserve">. </w:t>
            </w:r>
          </w:p>
          <w:p w14:paraId="53448008" w14:textId="77777777" w:rsidR="00B303FD" w:rsidRPr="00C135EB" w:rsidRDefault="00B303FD" w:rsidP="00AF7D48">
            <w:pPr>
              <w:jc w:val="both"/>
              <w:rPr>
                <w:rFonts w:asciiTheme="minorHAnsi" w:hAnsiTheme="minorHAnsi" w:cstheme="minorBidi"/>
                <w:bCs/>
                <w:szCs w:val="22"/>
              </w:rPr>
            </w:pPr>
          </w:p>
          <w:p w14:paraId="05F083E8" w14:textId="77777777" w:rsidR="00B303FD" w:rsidRDefault="00B303FD" w:rsidP="00AF7D48">
            <w:pPr>
              <w:jc w:val="both"/>
            </w:pPr>
          </w:p>
        </w:tc>
        <w:tc>
          <w:tcPr>
            <w:tcW w:w="2610" w:type="dxa"/>
          </w:tcPr>
          <w:p w14:paraId="77011C51" w14:textId="77777777" w:rsidR="00B303FD" w:rsidRPr="00C135EB" w:rsidRDefault="00B303FD" w:rsidP="00AF7D48">
            <w:pPr>
              <w:rPr>
                <w:rFonts w:asciiTheme="minorHAnsi" w:hAnsiTheme="minorHAnsi" w:cstheme="minorBidi"/>
                <w:b/>
                <w:bCs/>
                <w:szCs w:val="22"/>
              </w:rPr>
            </w:pPr>
            <w:r w:rsidRPr="00C135EB">
              <w:rPr>
                <w:rFonts w:asciiTheme="minorHAnsi" w:hAnsiTheme="minorHAnsi" w:cstheme="minorBidi"/>
                <w:noProof/>
                <w:sz w:val="22"/>
                <w:szCs w:val="22"/>
              </w:rPr>
              <w:drawing>
                <wp:anchor distT="0" distB="0" distL="114300" distR="114300" simplePos="0" relativeHeight="251719680" behindDoc="0" locked="0" layoutInCell="1" allowOverlap="1" wp14:anchorId="1A143BDD" wp14:editId="2A32155D">
                  <wp:simplePos x="0" y="0"/>
                  <wp:positionH relativeFrom="margin">
                    <wp:posOffset>179070</wp:posOffset>
                  </wp:positionH>
                  <wp:positionV relativeFrom="paragraph">
                    <wp:posOffset>68580</wp:posOffset>
                  </wp:positionV>
                  <wp:extent cx="1171575" cy="757619"/>
                  <wp:effectExtent l="0" t="0" r="0" b="4445"/>
                  <wp:wrapNone/>
                  <wp:docPr id="24" name="Picture 24" descr="A pair of jea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pair of jean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71575" cy="75761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A842BF" w14:textId="77777777" w:rsidR="00B303FD" w:rsidRDefault="00B303FD" w:rsidP="00AF7D48">
            <w:pPr>
              <w:jc w:val="both"/>
            </w:pPr>
          </w:p>
        </w:tc>
        <w:tc>
          <w:tcPr>
            <w:tcW w:w="990" w:type="dxa"/>
          </w:tcPr>
          <w:p w14:paraId="52153B7A" w14:textId="77777777" w:rsidR="00B303FD" w:rsidRDefault="00B303FD" w:rsidP="00AF7D48">
            <w:pPr>
              <w:rPr>
                <w:rFonts w:asciiTheme="minorHAnsi" w:hAnsiTheme="minorHAnsi" w:cstheme="minorBidi"/>
                <w:b/>
                <w:bCs/>
                <w:sz w:val="22"/>
                <w:szCs w:val="22"/>
              </w:rPr>
            </w:pPr>
          </w:p>
          <w:p w14:paraId="1397A9F7" w14:textId="77777777" w:rsidR="00B303FD" w:rsidRDefault="00B303FD" w:rsidP="00AF7D48">
            <w:pPr>
              <w:rPr>
                <w:rFonts w:asciiTheme="minorHAnsi" w:hAnsiTheme="minorHAnsi" w:cstheme="minorBidi"/>
                <w:b/>
                <w:bCs/>
                <w:sz w:val="22"/>
                <w:szCs w:val="22"/>
              </w:rPr>
            </w:pPr>
          </w:p>
          <w:p w14:paraId="3C602439" w14:textId="77777777" w:rsidR="00B303FD" w:rsidRDefault="00B303FD" w:rsidP="00AF7D48">
            <w:pPr>
              <w:rPr>
                <w:rFonts w:asciiTheme="minorHAnsi" w:hAnsiTheme="minorHAnsi" w:cstheme="minorBidi"/>
                <w:b/>
                <w:bCs/>
                <w:sz w:val="22"/>
                <w:szCs w:val="22"/>
              </w:rPr>
            </w:pPr>
          </w:p>
          <w:p w14:paraId="4F5A8116" w14:textId="216805FC" w:rsidR="00B303FD" w:rsidRDefault="00B303FD" w:rsidP="00AF7D48">
            <w:pPr>
              <w:jc w:val="both"/>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URL":"https://www.textileblog.com/different-types-of-acid-wash-operation/","accessed":{"date-parts":[["2021","11","7"]]},"id":"ITEM-1","issued":{"date-parts":[["0"]]},"title":"Different Types of Acid Wash Operation against Some Specific Buyer Order","type":"webpage"},"uris":["http://www.mendeley.com/documents/?uuid=77805e25-b5d5-3542-9328-0f02ccd1c325"]}],"mendeley":{"formattedCitation":"[54]","plainTextFormattedCitation":"[54]","previouslyFormattedCitation":"[55]"},"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50</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38D876AC" w14:textId="77777777" w:rsidTr="00AF7D48">
        <w:tc>
          <w:tcPr>
            <w:tcW w:w="1896" w:type="dxa"/>
          </w:tcPr>
          <w:p w14:paraId="36ABB655" w14:textId="77777777" w:rsidR="00B303FD" w:rsidRPr="00AF7D48" w:rsidRDefault="00B303FD" w:rsidP="00AF7D48">
            <w:pPr>
              <w:jc w:val="both"/>
              <w:rPr>
                <w:bCs/>
              </w:rPr>
            </w:pPr>
            <w:r w:rsidRPr="00AF7D48">
              <w:rPr>
                <w:bCs/>
              </w:rPr>
              <w:t>Waterjet fading</w:t>
            </w:r>
          </w:p>
        </w:tc>
        <w:tc>
          <w:tcPr>
            <w:tcW w:w="4849" w:type="dxa"/>
          </w:tcPr>
          <w:p w14:paraId="747EAD72" w14:textId="77777777" w:rsidR="00B303FD" w:rsidRDefault="00B303FD" w:rsidP="00AF7D48">
            <w:pPr>
              <w:jc w:val="both"/>
              <w:rPr>
                <w:bCs/>
              </w:rPr>
            </w:pPr>
            <w:r w:rsidRPr="00C135EB">
              <w:rPr>
                <w:b/>
                <w:bCs/>
              </w:rPr>
              <w:t>Chemicals &amp; materials</w:t>
            </w:r>
            <w:r w:rsidRPr="00C135EB">
              <w:rPr>
                <w:bCs/>
              </w:rPr>
              <w:t xml:space="preserve">: It does not need any chemical just need hydro jet and water. </w:t>
            </w:r>
          </w:p>
          <w:p w14:paraId="6FB34F95" w14:textId="77777777" w:rsidR="001A428A" w:rsidRPr="00C135EB" w:rsidRDefault="001A428A" w:rsidP="00AF7D48">
            <w:pPr>
              <w:jc w:val="both"/>
              <w:rPr>
                <w:bCs/>
              </w:rPr>
            </w:pPr>
          </w:p>
          <w:p w14:paraId="3AD0F510" w14:textId="77777777" w:rsidR="00B303FD" w:rsidRPr="00C135EB" w:rsidRDefault="00B303FD" w:rsidP="00AF7D48">
            <w:pPr>
              <w:jc w:val="both"/>
              <w:rPr>
                <w:bCs/>
              </w:rPr>
            </w:pPr>
            <w:r w:rsidRPr="00C135EB">
              <w:rPr>
                <w:b/>
                <w:bCs/>
              </w:rPr>
              <w:t xml:space="preserve">Functions: </w:t>
            </w:r>
            <w:r w:rsidRPr="00C135EB">
              <w:rPr>
                <w:bCs/>
              </w:rPr>
              <w:t xml:space="preserve">This increases </w:t>
            </w:r>
            <w:r w:rsidRPr="00C135EB">
              <w:t>the surface finish, texture, durability and other characteristics of denim garments.</w:t>
            </w:r>
          </w:p>
          <w:p w14:paraId="7D562A05" w14:textId="77777777" w:rsidR="00B303FD" w:rsidRPr="0071450E" w:rsidRDefault="00B303FD" w:rsidP="00AF7D48">
            <w:pPr>
              <w:jc w:val="both"/>
              <w:rPr>
                <w:b/>
                <w:bCs/>
              </w:rPr>
            </w:pPr>
          </w:p>
        </w:tc>
        <w:tc>
          <w:tcPr>
            <w:tcW w:w="2610" w:type="dxa"/>
          </w:tcPr>
          <w:p w14:paraId="6D96FF65" w14:textId="77777777" w:rsidR="00B303FD" w:rsidRPr="00C135EB" w:rsidRDefault="00B303FD" w:rsidP="00AF7D48">
            <w:pPr>
              <w:rPr>
                <w:rFonts w:asciiTheme="minorHAnsi" w:hAnsiTheme="minorHAnsi" w:cstheme="minorBidi"/>
                <w:b/>
                <w:bCs/>
                <w:szCs w:val="22"/>
              </w:rPr>
            </w:pPr>
          </w:p>
          <w:p w14:paraId="54D0B004" w14:textId="77777777" w:rsidR="00B303FD" w:rsidRPr="00C135EB" w:rsidRDefault="00B303FD" w:rsidP="00AF7D48">
            <w:pPr>
              <w:rPr>
                <w:rFonts w:asciiTheme="minorHAnsi" w:hAnsiTheme="minorHAnsi" w:cstheme="minorBidi"/>
                <w:b/>
                <w:bCs/>
                <w:szCs w:val="22"/>
              </w:rPr>
            </w:pPr>
            <w:r w:rsidRPr="00C135EB">
              <w:rPr>
                <w:rFonts w:asciiTheme="minorHAnsi" w:hAnsiTheme="minorHAnsi" w:cstheme="minorBidi"/>
                <w:b/>
                <w:bCs/>
                <w:noProof/>
                <w:sz w:val="22"/>
                <w:szCs w:val="22"/>
              </w:rPr>
              <w:lastRenderedPageBreak/>
              <w:drawing>
                <wp:anchor distT="0" distB="0" distL="114300" distR="114300" simplePos="0" relativeHeight="251720704" behindDoc="0" locked="0" layoutInCell="1" allowOverlap="1" wp14:anchorId="37E717C3" wp14:editId="37875720">
                  <wp:simplePos x="0" y="0"/>
                  <wp:positionH relativeFrom="column">
                    <wp:posOffset>70485</wp:posOffset>
                  </wp:positionH>
                  <wp:positionV relativeFrom="paragraph">
                    <wp:posOffset>125730</wp:posOffset>
                  </wp:positionV>
                  <wp:extent cx="1310640" cy="807720"/>
                  <wp:effectExtent l="0" t="0" r="381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10640" cy="807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FD59B3" w14:textId="77777777" w:rsidR="00B303FD" w:rsidRPr="00C135EB" w:rsidRDefault="00B303FD" w:rsidP="00AF7D48">
            <w:pPr>
              <w:rPr>
                <w:rFonts w:asciiTheme="minorHAnsi" w:hAnsiTheme="minorHAnsi" w:cstheme="minorBidi"/>
                <w:noProof/>
                <w:sz w:val="22"/>
                <w:szCs w:val="22"/>
              </w:rPr>
            </w:pPr>
          </w:p>
        </w:tc>
        <w:tc>
          <w:tcPr>
            <w:tcW w:w="990" w:type="dxa"/>
          </w:tcPr>
          <w:p w14:paraId="66671678" w14:textId="77777777" w:rsidR="00B303FD" w:rsidRDefault="00B303FD" w:rsidP="00AF7D48">
            <w:pPr>
              <w:rPr>
                <w:rFonts w:asciiTheme="minorHAnsi" w:hAnsiTheme="minorHAnsi" w:cstheme="minorBidi"/>
                <w:b/>
                <w:bCs/>
                <w:sz w:val="22"/>
                <w:szCs w:val="22"/>
              </w:rPr>
            </w:pPr>
          </w:p>
          <w:p w14:paraId="1BD5EFC2" w14:textId="77777777" w:rsidR="00B303FD" w:rsidRDefault="00B303FD" w:rsidP="00AF7D48">
            <w:pPr>
              <w:rPr>
                <w:rFonts w:asciiTheme="minorHAnsi" w:hAnsiTheme="minorHAnsi" w:cstheme="minorBidi"/>
                <w:b/>
                <w:bCs/>
                <w:sz w:val="22"/>
                <w:szCs w:val="22"/>
              </w:rPr>
            </w:pPr>
          </w:p>
          <w:p w14:paraId="795BAA1C" w14:textId="77777777" w:rsidR="00B303FD" w:rsidRDefault="00B303FD" w:rsidP="00AF7D48">
            <w:pPr>
              <w:rPr>
                <w:rFonts w:asciiTheme="minorHAnsi" w:hAnsiTheme="minorHAnsi" w:cstheme="minorBidi"/>
                <w:b/>
                <w:bCs/>
                <w:sz w:val="22"/>
                <w:szCs w:val="22"/>
              </w:rPr>
            </w:pPr>
          </w:p>
          <w:p w14:paraId="4C99DCB2" w14:textId="77777777" w:rsidR="00B303FD" w:rsidRDefault="00B303FD" w:rsidP="00AF7D48">
            <w:pPr>
              <w:rPr>
                <w:rFonts w:asciiTheme="minorHAnsi" w:hAnsiTheme="minorHAnsi" w:cstheme="minorBidi"/>
                <w:b/>
                <w:bCs/>
                <w:sz w:val="22"/>
                <w:szCs w:val="22"/>
              </w:rPr>
            </w:pPr>
          </w:p>
          <w:p w14:paraId="45B4817D" w14:textId="3CBA30B9" w:rsidR="00B303FD" w:rsidRDefault="00B303FD" w:rsidP="00AF7D4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DOI":"10.1111/COTE.12568","ISSN":"1478-4408","abstract":"The conventional denim washing process is considered to be the most polluting in the textile industry. This sector uses huge amounts of water, energy and chemicals, and generates a lot of wastewater with a high pollution load. For this reason, other types of washing treatment have been discovered. Among these treatments, we can specify the ozone treatment, which is sustainable and economical. In this study, ozone treatment was applied to denim fabric samples to improve the effect of the washing conditions on the appearance and physical characteristics of the fabrics. Bagging resistance, force at break, shrinkage, spectroscopy testing, rubbing fastness evaluation and Fourier Transform–infrared analysis of the treated and untreated denim fabrics (which did not undergo desizing treatment) were analysed and investigated. To study the individual and main effects and significance of input parameters, the Taguchi design was used. Based on the obtained results, ozone treatment increased the whiteness value of treated fabrics. Moreover, it induced certain changes to the physical, mechanical and bagging properties of denim fabrics. The loss of force at break and the percentage of shrinkage reached 30.11% and 15.15%, respectively. The bagging resistance indicated a significant decrease of up to 40.17% after ozone treatment.","author":[{"dropping-particle":"","family":"Fraj","given":"Abir","non-dropping-particle":"Ben","parse-names":false,"suffix":""},{"dropping-particle":"","family":"Jaouachi","given":"Boubaker","non-dropping-particle":"","parse-names":false,"suffix":""}],"container-title":"Coloration Technology","id":"ITEM-1","issue":"6","issued":{"date-parts":[["2021","12","1"]]},"page":"678-688","publisher":"John Wiley &amp; Sons, Ltd","title":"Effects of ozone treatment on denim garment properties","type":"article-journal","volume":"137"},"uris":["http://www.mendeley.com/documents/?uuid=b11747cd-b8b0-3b50-9563-43a7c35648d0"]}],"mendeley":{"formattedCitation":"[55]","plainTextFormattedCitation":"[55]","previouslyFormattedCitation":"[56]"},"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51</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1D4DECB7" w14:textId="77777777" w:rsidTr="00AF7D48">
        <w:tc>
          <w:tcPr>
            <w:tcW w:w="1896" w:type="dxa"/>
          </w:tcPr>
          <w:p w14:paraId="634D6B4A" w14:textId="77777777" w:rsidR="00B303FD" w:rsidRPr="00AF7D48" w:rsidRDefault="00B303FD" w:rsidP="00AF7D48">
            <w:pPr>
              <w:jc w:val="both"/>
              <w:rPr>
                <w:bCs/>
              </w:rPr>
            </w:pPr>
            <w:r w:rsidRPr="00AF7D48">
              <w:rPr>
                <w:bCs/>
              </w:rPr>
              <w:lastRenderedPageBreak/>
              <w:t>Dip dyeing</w:t>
            </w:r>
          </w:p>
        </w:tc>
        <w:tc>
          <w:tcPr>
            <w:tcW w:w="4849" w:type="dxa"/>
          </w:tcPr>
          <w:p w14:paraId="2C19E8AD" w14:textId="77777777" w:rsidR="00B303FD" w:rsidRDefault="00B303FD" w:rsidP="00AF7D48">
            <w:pPr>
              <w:jc w:val="both"/>
              <w:rPr>
                <w:bCs/>
              </w:rPr>
            </w:pPr>
            <w:r w:rsidRPr="0071450E">
              <w:rPr>
                <w:b/>
                <w:bCs/>
              </w:rPr>
              <w:t>Chemicals &amp; materials</w:t>
            </w:r>
            <w:r w:rsidRPr="0071450E">
              <w:rPr>
                <w:bCs/>
              </w:rPr>
              <w:t xml:space="preserve">: Pigments, direct dye, bleaching agents and dip dyeing machine. </w:t>
            </w:r>
          </w:p>
          <w:p w14:paraId="4D01023C" w14:textId="77777777" w:rsidR="001A428A" w:rsidRPr="0071450E" w:rsidRDefault="001A428A" w:rsidP="00AF7D48">
            <w:pPr>
              <w:jc w:val="both"/>
              <w:rPr>
                <w:bCs/>
              </w:rPr>
            </w:pPr>
          </w:p>
          <w:p w14:paraId="78FFF2CF" w14:textId="77777777" w:rsidR="00B303FD" w:rsidRPr="0071450E" w:rsidRDefault="00B303FD" w:rsidP="00AF7D48">
            <w:pPr>
              <w:jc w:val="both"/>
              <w:rPr>
                <w:b/>
                <w:bCs/>
              </w:rPr>
            </w:pPr>
            <w:r w:rsidRPr="0071450E">
              <w:rPr>
                <w:b/>
                <w:bCs/>
              </w:rPr>
              <w:t xml:space="preserve">Functions: </w:t>
            </w:r>
            <w:r w:rsidRPr="0071450E">
              <w:rPr>
                <w:bCs/>
              </w:rPr>
              <w:t>It creates</w:t>
            </w:r>
            <w:r w:rsidRPr="0071450E">
              <w:rPr>
                <w:b/>
                <w:bCs/>
              </w:rPr>
              <w:t xml:space="preserve"> </w:t>
            </w:r>
            <w:r w:rsidRPr="0071450E">
              <w:t>special effects on denim garments.</w:t>
            </w:r>
          </w:p>
        </w:tc>
        <w:tc>
          <w:tcPr>
            <w:tcW w:w="2610" w:type="dxa"/>
          </w:tcPr>
          <w:p w14:paraId="0E12F7B9" w14:textId="77777777" w:rsidR="00B303FD" w:rsidRPr="00C135EB" w:rsidRDefault="00B303FD" w:rsidP="00AF7D48">
            <w:pPr>
              <w:rPr>
                <w:rFonts w:asciiTheme="minorHAnsi" w:hAnsiTheme="minorHAnsi" w:cstheme="minorBidi"/>
                <w:b/>
                <w:bCs/>
                <w:szCs w:val="22"/>
              </w:rPr>
            </w:pPr>
          </w:p>
          <w:p w14:paraId="08B625E3" w14:textId="77777777" w:rsidR="00B303FD" w:rsidRPr="00C135EB" w:rsidRDefault="00B303FD" w:rsidP="00AF7D48">
            <w:pPr>
              <w:rPr>
                <w:rFonts w:asciiTheme="minorHAnsi" w:hAnsiTheme="minorHAnsi" w:cstheme="minorBidi"/>
                <w:noProof/>
                <w:sz w:val="22"/>
                <w:szCs w:val="22"/>
              </w:rPr>
            </w:pPr>
            <w:r w:rsidRPr="00C135EB">
              <w:rPr>
                <w:rFonts w:asciiTheme="minorHAnsi" w:hAnsiTheme="minorHAnsi" w:cstheme="minorBidi"/>
                <w:noProof/>
                <w:sz w:val="22"/>
                <w:szCs w:val="22"/>
              </w:rPr>
              <w:drawing>
                <wp:anchor distT="0" distB="0" distL="114300" distR="114300" simplePos="0" relativeHeight="251721728" behindDoc="0" locked="0" layoutInCell="1" allowOverlap="1" wp14:anchorId="5E2644CF" wp14:editId="7D2A9F66">
                  <wp:simplePos x="0" y="0"/>
                  <wp:positionH relativeFrom="column">
                    <wp:posOffset>116205</wp:posOffset>
                  </wp:positionH>
                  <wp:positionV relativeFrom="paragraph">
                    <wp:posOffset>1905</wp:posOffset>
                  </wp:positionV>
                  <wp:extent cx="1280160" cy="792480"/>
                  <wp:effectExtent l="0" t="0" r="0" b="7620"/>
                  <wp:wrapSquare wrapText="bothSides"/>
                  <wp:docPr id="27" name="Picture 27" descr="DIY dip dyed sweaters - The House That Lars Bui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Y dip dyed sweaters - The House That Lars Buil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80160" cy="7924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990" w:type="dxa"/>
          </w:tcPr>
          <w:p w14:paraId="4ED83959" w14:textId="77777777" w:rsidR="00B303FD" w:rsidRDefault="00B303FD" w:rsidP="00AF7D48">
            <w:pPr>
              <w:rPr>
                <w:rFonts w:asciiTheme="minorHAnsi" w:hAnsiTheme="minorHAnsi" w:cstheme="minorBidi"/>
                <w:b/>
                <w:bCs/>
                <w:sz w:val="22"/>
                <w:szCs w:val="22"/>
              </w:rPr>
            </w:pPr>
          </w:p>
          <w:p w14:paraId="581CFAE6" w14:textId="77777777" w:rsidR="00B303FD" w:rsidRDefault="00B303FD" w:rsidP="00AF7D48">
            <w:pPr>
              <w:rPr>
                <w:rFonts w:asciiTheme="minorHAnsi" w:hAnsiTheme="minorHAnsi" w:cstheme="minorBidi"/>
                <w:b/>
                <w:bCs/>
                <w:sz w:val="22"/>
                <w:szCs w:val="22"/>
              </w:rPr>
            </w:pPr>
          </w:p>
          <w:p w14:paraId="6AD23526" w14:textId="6EE7FB70" w:rsidR="00B303FD" w:rsidRDefault="00B303FD" w:rsidP="00AF7D4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DOI":"10.1177/0040517507082957","ISSN":"00405175","abstract":"The purpose of this research was to determine the influence of temperature, pH, and the addition of sodium oxide silicium oxide (soso) on the dyeability of cotton warp during the process of dip-dye...","author":[{"dropping-particle":"","family":"Gorenšek","given":"Marija","non-dropping-particle":"","parse-names":false,"suffix":""},{"dropping-particle":"","family":"Gorjanc","given":"Marija","non-dropping-particle":"","parse-names":false,"suffix":""},{"dropping-particle":"","family":"Recelj","given":"Petra","non-dropping-particle":"","parse-names":false,"suffix":""},{"dropping-particle":"","family":"Meden","given":"Anton","non-dropping-particle":"","parse-names":false,"suffix":""}],"container-title":"http://dx.doi.org/10.1177/0040517507082957","id":"ITEM-1","issue":"6","issued":{"date-parts":[["2008","6","1"]]},"page":"524-531","publisher":"SAGE PublicationsSage UK: London, England","title":"Parameters Influencing Dyeability of Cotton Warp at Dip-Dyeing for Jeans:","type":"article-journal","volume":"78"},"uris":["http://www.mendeley.com/documents/?uuid=72e7d84d-69fc-3ff7-9203-2203c08b39c8"]}],"mendeley":{"formattedCitation":"[56]","plainTextFormattedCitation":"[56]","previouslyFormattedCitation":"[57]"},"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52</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5D79749D" w14:textId="77777777" w:rsidTr="00AF7D48">
        <w:tc>
          <w:tcPr>
            <w:tcW w:w="1896" w:type="dxa"/>
          </w:tcPr>
          <w:p w14:paraId="517EF056" w14:textId="77777777" w:rsidR="00B303FD" w:rsidRPr="00AF7D48" w:rsidRDefault="00B303FD" w:rsidP="00AF7D48">
            <w:pPr>
              <w:jc w:val="both"/>
              <w:rPr>
                <w:bCs/>
              </w:rPr>
            </w:pPr>
            <w:r w:rsidRPr="00AF7D48">
              <w:rPr>
                <w:bCs/>
              </w:rPr>
              <w:t>Pigment washing</w:t>
            </w:r>
          </w:p>
        </w:tc>
        <w:tc>
          <w:tcPr>
            <w:tcW w:w="4849" w:type="dxa"/>
          </w:tcPr>
          <w:p w14:paraId="0DD6F481" w14:textId="77777777" w:rsidR="00B303FD" w:rsidRPr="0071450E" w:rsidRDefault="00B303FD" w:rsidP="00AF7D48">
            <w:pPr>
              <w:jc w:val="both"/>
              <w:rPr>
                <w:bCs/>
              </w:rPr>
            </w:pPr>
            <w:r w:rsidRPr="0071450E">
              <w:rPr>
                <w:b/>
                <w:bCs/>
              </w:rPr>
              <w:t>Chemicals &amp; materials</w:t>
            </w:r>
            <w:r w:rsidRPr="0071450E">
              <w:rPr>
                <w:bCs/>
              </w:rPr>
              <w:t xml:space="preserve">: Pigments, softener and water. </w:t>
            </w:r>
          </w:p>
          <w:p w14:paraId="0A6EA380" w14:textId="77777777" w:rsidR="00B303FD" w:rsidRPr="0071450E" w:rsidRDefault="00B303FD" w:rsidP="00AF7D48">
            <w:pPr>
              <w:jc w:val="both"/>
              <w:rPr>
                <w:b/>
                <w:bCs/>
              </w:rPr>
            </w:pPr>
            <w:r w:rsidRPr="0071450E">
              <w:rPr>
                <w:b/>
                <w:bCs/>
              </w:rPr>
              <w:t xml:space="preserve">Functions: </w:t>
            </w:r>
            <w:r w:rsidRPr="0071450E">
              <w:rPr>
                <w:bCs/>
              </w:rPr>
              <w:t>It gives vintage look, softness, and fading effect</w:t>
            </w:r>
            <w:r w:rsidRPr="00C135EB">
              <w:rPr>
                <w:rFonts w:asciiTheme="minorHAnsi" w:hAnsiTheme="minorHAnsi" w:cstheme="minorBidi"/>
                <w:bCs/>
              </w:rPr>
              <w:t>.</w:t>
            </w:r>
            <w:r w:rsidRPr="00C135EB">
              <w:rPr>
                <w:rFonts w:asciiTheme="minorHAnsi" w:hAnsiTheme="minorHAnsi" w:cstheme="minorBidi"/>
                <w:b/>
                <w:bCs/>
                <w:szCs w:val="22"/>
              </w:rPr>
              <w:t xml:space="preserve"> </w:t>
            </w:r>
          </w:p>
        </w:tc>
        <w:tc>
          <w:tcPr>
            <w:tcW w:w="2610" w:type="dxa"/>
          </w:tcPr>
          <w:p w14:paraId="51832689" w14:textId="77777777" w:rsidR="00B303FD" w:rsidRPr="00C135EB" w:rsidRDefault="00B303FD" w:rsidP="00AF7D48">
            <w:pPr>
              <w:rPr>
                <w:rFonts w:asciiTheme="minorHAnsi" w:hAnsiTheme="minorHAnsi" w:cstheme="minorBidi"/>
                <w:b/>
                <w:bCs/>
                <w:szCs w:val="22"/>
              </w:rPr>
            </w:pPr>
            <w:r w:rsidRPr="00C135EB">
              <w:rPr>
                <w:rFonts w:asciiTheme="minorHAnsi" w:hAnsiTheme="minorHAnsi" w:cstheme="minorBidi"/>
                <w:noProof/>
                <w:sz w:val="22"/>
                <w:szCs w:val="22"/>
              </w:rPr>
              <w:drawing>
                <wp:anchor distT="0" distB="0" distL="114300" distR="114300" simplePos="0" relativeHeight="251722752" behindDoc="0" locked="0" layoutInCell="1" allowOverlap="1" wp14:anchorId="673202F7" wp14:editId="68EEE653">
                  <wp:simplePos x="0" y="0"/>
                  <wp:positionH relativeFrom="column">
                    <wp:posOffset>139700</wp:posOffset>
                  </wp:positionH>
                  <wp:positionV relativeFrom="paragraph">
                    <wp:posOffset>299085</wp:posOffset>
                  </wp:positionV>
                  <wp:extent cx="1249680" cy="929640"/>
                  <wp:effectExtent l="0" t="0" r="7620" b="3810"/>
                  <wp:wrapSquare wrapText="bothSides"/>
                  <wp:docPr id="28" name="Picture 28" descr="Process Flow Chart of Pigment Washing - Textile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rocess Flow Chart of Pigment Washing - Textile Flowchar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49680" cy="929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6A4916" w14:textId="77777777" w:rsidR="00B303FD" w:rsidRPr="00C135EB" w:rsidRDefault="00B303FD" w:rsidP="00AF7D48">
            <w:pPr>
              <w:rPr>
                <w:rFonts w:asciiTheme="minorHAnsi" w:hAnsiTheme="minorHAnsi" w:cstheme="minorBidi"/>
                <w:noProof/>
                <w:sz w:val="22"/>
                <w:szCs w:val="22"/>
              </w:rPr>
            </w:pPr>
          </w:p>
        </w:tc>
        <w:tc>
          <w:tcPr>
            <w:tcW w:w="990" w:type="dxa"/>
          </w:tcPr>
          <w:p w14:paraId="1B829960" w14:textId="77777777" w:rsidR="00B303FD" w:rsidRDefault="00B303FD" w:rsidP="00AF7D48">
            <w:pPr>
              <w:rPr>
                <w:rFonts w:asciiTheme="minorHAnsi" w:hAnsiTheme="minorHAnsi" w:cstheme="minorBidi"/>
                <w:b/>
                <w:bCs/>
                <w:sz w:val="22"/>
                <w:szCs w:val="22"/>
              </w:rPr>
            </w:pPr>
          </w:p>
          <w:p w14:paraId="7C42BD2E" w14:textId="77777777" w:rsidR="00B303FD" w:rsidRDefault="00B303FD" w:rsidP="00AF7D48">
            <w:pPr>
              <w:rPr>
                <w:rFonts w:asciiTheme="minorHAnsi" w:hAnsiTheme="minorHAnsi" w:cstheme="minorBidi"/>
                <w:b/>
                <w:bCs/>
                <w:sz w:val="22"/>
                <w:szCs w:val="22"/>
              </w:rPr>
            </w:pPr>
          </w:p>
          <w:p w14:paraId="27608E97" w14:textId="77777777" w:rsidR="00B303FD" w:rsidRDefault="00B303FD" w:rsidP="00AF7D48">
            <w:pPr>
              <w:rPr>
                <w:rFonts w:asciiTheme="minorHAnsi" w:hAnsiTheme="minorHAnsi" w:cstheme="minorBidi"/>
                <w:b/>
                <w:bCs/>
                <w:sz w:val="22"/>
                <w:szCs w:val="22"/>
              </w:rPr>
            </w:pPr>
          </w:p>
          <w:p w14:paraId="3E4AFA84" w14:textId="7D859E9C" w:rsidR="00B303FD" w:rsidRDefault="00B303FD" w:rsidP="00AF7D4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DOI":"10.1016/B978-0-85709-843-6.00009-3","ISBN":"9780857098498","abstract":"This chapter provides an overview of the principles and processes involved in garment dyeing of denim. After an introduction to garment dyeing, the chapter discusses requirements for proper preparation before garment dyeing. A detailed description of colourants used in dyeing of garments and after treatments for garment dyed fabrics is coupled with an examination of modern garment dyeing machinery. Finally, advances in garment dyeing techniques, quality assurance methods and future trends are analysed and deliberated.","author":[{"dropping-particle":"","family":"Sarkar","given":"A. K.","non-dropping-particle":"","parse-names":false,"suffix":""}],"container-title":"Denim: Manufacture, Finishing and Applications","id":"ITEM-1","issued":{"date-parts":[["2015","1","1"]]},"page":"271-285","publisher":"Woodhead Publishing","title":"Dyeing technologies for denim garments","type":"article-journal"},"uris":["http://www.mendeley.com/documents/?uuid=89f4a348-e681-382a-b87c-70562251e268"]}],"mendeley":{"formattedCitation":"[57]","plainTextFormattedCitation":"[57]","previouslyFormattedCitation":"[58]"},"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53</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13C4EC2D" w14:textId="77777777" w:rsidTr="00AF7D48">
        <w:tc>
          <w:tcPr>
            <w:tcW w:w="1896" w:type="dxa"/>
          </w:tcPr>
          <w:p w14:paraId="177BA300" w14:textId="77777777" w:rsidR="00B303FD" w:rsidRPr="00AF7D48" w:rsidRDefault="00B303FD" w:rsidP="00AF7D48">
            <w:pPr>
              <w:jc w:val="both"/>
              <w:rPr>
                <w:bCs/>
              </w:rPr>
            </w:pPr>
            <w:r w:rsidRPr="00AF7D48">
              <w:rPr>
                <w:bCs/>
              </w:rPr>
              <w:t>Tinting</w:t>
            </w:r>
          </w:p>
        </w:tc>
        <w:tc>
          <w:tcPr>
            <w:tcW w:w="4849" w:type="dxa"/>
          </w:tcPr>
          <w:p w14:paraId="7D28E30E" w14:textId="77777777" w:rsidR="00B303FD" w:rsidRDefault="00B303FD" w:rsidP="00AF7D48">
            <w:pPr>
              <w:jc w:val="both"/>
              <w:rPr>
                <w:bCs/>
                <w:szCs w:val="22"/>
              </w:rPr>
            </w:pPr>
            <w:r w:rsidRPr="00C135EB">
              <w:rPr>
                <w:b/>
                <w:bCs/>
                <w:szCs w:val="22"/>
              </w:rPr>
              <w:t>Chemicals &amp; materials</w:t>
            </w:r>
            <w:r w:rsidRPr="00C135EB">
              <w:rPr>
                <w:bCs/>
                <w:szCs w:val="22"/>
              </w:rPr>
              <w:t xml:space="preserve">: It can be used different types of dyes like direct dye, reactive dye, sulfur dye and pigment colors. </w:t>
            </w:r>
          </w:p>
          <w:p w14:paraId="054723AD" w14:textId="77777777" w:rsidR="00EB5024" w:rsidRPr="00C135EB" w:rsidRDefault="00EB5024" w:rsidP="00AF7D48">
            <w:pPr>
              <w:jc w:val="both"/>
              <w:rPr>
                <w:bCs/>
                <w:szCs w:val="22"/>
              </w:rPr>
            </w:pPr>
          </w:p>
          <w:p w14:paraId="249B88CC" w14:textId="77777777" w:rsidR="00B303FD" w:rsidRPr="00C135EB" w:rsidRDefault="00B303FD" w:rsidP="00AF7D48">
            <w:pPr>
              <w:jc w:val="both"/>
              <w:rPr>
                <w:bCs/>
                <w:szCs w:val="22"/>
              </w:rPr>
            </w:pPr>
            <w:r w:rsidRPr="00C135EB">
              <w:rPr>
                <w:b/>
                <w:bCs/>
                <w:szCs w:val="22"/>
              </w:rPr>
              <w:t xml:space="preserve">Functions: </w:t>
            </w:r>
            <w:r w:rsidRPr="00C135EB">
              <w:rPr>
                <w:bCs/>
                <w:szCs w:val="22"/>
              </w:rPr>
              <w:t xml:space="preserve">It gives new fashion designs and vintage or muddy look on the garments. </w:t>
            </w:r>
          </w:p>
          <w:p w14:paraId="7DDBC58F" w14:textId="77777777" w:rsidR="00B303FD" w:rsidRPr="0071450E" w:rsidRDefault="00B303FD" w:rsidP="00AF7D48">
            <w:pPr>
              <w:jc w:val="both"/>
              <w:rPr>
                <w:b/>
                <w:bCs/>
              </w:rPr>
            </w:pPr>
          </w:p>
        </w:tc>
        <w:tc>
          <w:tcPr>
            <w:tcW w:w="2610" w:type="dxa"/>
          </w:tcPr>
          <w:p w14:paraId="7336FBC7" w14:textId="77777777" w:rsidR="00B303FD" w:rsidRPr="00C135EB" w:rsidRDefault="00B303FD" w:rsidP="00AF7D48">
            <w:pPr>
              <w:rPr>
                <w:rFonts w:asciiTheme="minorHAnsi" w:hAnsiTheme="minorHAnsi" w:cstheme="minorBidi"/>
                <w:b/>
                <w:bCs/>
                <w:szCs w:val="22"/>
              </w:rPr>
            </w:pPr>
          </w:p>
          <w:p w14:paraId="1F65F2D0" w14:textId="77777777" w:rsidR="00B303FD" w:rsidRPr="00C135EB" w:rsidRDefault="00B303FD" w:rsidP="00AF7D48">
            <w:pPr>
              <w:rPr>
                <w:rFonts w:asciiTheme="minorHAnsi" w:hAnsiTheme="minorHAnsi" w:cstheme="minorBidi"/>
                <w:b/>
                <w:bCs/>
                <w:szCs w:val="22"/>
              </w:rPr>
            </w:pPr>
            <w:r w:rsidRPr="00C135EB">
              <w:rPr>
                <w:rFonts w:asciiTheme="minorHAnsi" w:hAnsiTheme="minorHAnsi" w:cstheme="minorBidi"/>
                <w:noProof/>
                <w:sz w:val="22"/>
                <w:szCs w:val="22"/>
              </w:rPr>
              <w:drawing>
                <wp:anchor distT="0" distB="0" distL="114300" distR="114300" simplePos="0" relativeHeight="251723776" behindDoc="0" locked="0" layoutInCell="1" allowOverlap="1" wp14:anchorId="54527C1F" wp14:editId="7B7099A2">
                  <wp:simplePos x="0" y="0"/>
                  <wp:positionH relativeFrom="column">
                    <wp:posOffset>139065</wp:posOffset>
                  </wp:positionH>
                  <wp:positionV relativeFrom="paragraph">
                    <wp:posOffset>62865</wp:posOffset>
                  </wp:positionV>
                  <wp:extent cx="1257300" cy="982980"/>
                  <wp:effectExtent l="0" t="0" r="0" b="7620"/>
                  <wp:wrapSquare wrapText="bothSides"/>
                  <wp:docPr id="29" name="Picture 29" descr="Textile Aid : What is Tinting, Over Dyeing, Dip Dyeing and Tie Dyeing ? -  Garments Dy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extile Aid : What is Tinting, Over Dyeing, Dip Dyeing and Tie Dyeing ? -  Garments Dyei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57300" cy="982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20D03C" w14:textId="77777777" w:rsidR="00B303FD" w:rsidRPr="00C135EB" w:rsidRDefault="00B303FD" w:rsidP="00AF7D48">
            <w:pPr>
              <w:rPr>
                <w:rFonts w:asciiTheme="minorHAnsi" w:hAnsiTheme="minorHAnsi" w:cstheme="minorBidi"/>
                <w:noProof/>
                <w:sz w:val="22"/>
                <w:szCs w:val="22"/>
              </w:rPr>
            </w:pPr>
          </w:p>
        </w:tc>
        <w:tc>
          <w:tcPr>
            <w:tcW w:w="990" w:type="dxa"/>
          </w:tcPr>
          <w:p w14:paraId="76E149E3" w14:textId="77777777" w:rsidR="00B303FD" w:rsidRPr="00C135EB" w:rsidRDefault="00B303FD" w:rsidP="00AF7D48">
            <w:pPr>
              <w:rPr>
                <w:rFonts w:asciiTheme="minorHAnsi" w:hAnsiTheme="minorHAnsi" w:cstheme="minorBidi"/>
                <w:b/>
                <w:bCs/>
                <w:sz w:val="22"/>
                <w:szCs w:val="22"/>
              </w:rPr>
            </w:pPr>
          </w:p>
          <w:p w14:paraId="3BDC7D3B" w14:textId="77777777" w:rsidR="00B303FD" w:rsidRDefault="00B303FD" w:rsidP="00AF7D48">
            <w:pPr>
              <w:rPr>
                <w:rFonts w:asciiTheme="minorHAnsi" w:hAnsiTheme="minorHAnsi" w:cstheme="minorBidi"/>
                <w:b/>
                <w:bCs/>
                <w:sz w:val="22"/>
                <w:szCs w:val="22"/>
              </w:rPr>
            </w:pPr>
            <w:r>
              <w:rPr>
                <w:rFonts w:asciiTheme="minorHAnsi" w:hAnsiTheme="minorHAnsi" w:cstheme="minorBidi"/>
                <w:b/>
                <w:bCs/>
                <w:sz w:val="22"/>
                <w:szCs w:val="22"/>
              </w:rPr>
              <w:t xml:space="preserve">     </w:t>
            </w:r>
          </w:p>
          <w:p w14:paraId="14BD0C57" w14:textId="77777777" w:rsidR="00B303FD" w:rsidRDefault="00B303FD" w:rsidP="00AF7D48">
            <w:pPr>
              <w:rPr>
                <w:rFonts w:asciiTheme="minorHAnsi" w:hAnsiTheme="minorHAnsi" w:cstheme="minorBidi"/>
                <w:b/>
                <w:bCs/>
                <w:sz w:val="22"/>
                <w:szCs w:val="22"/>
              </w:rPr>
            </w:pPr>
          </w:p>
          <w:p w14:paraId="338F1928" w14:textId="729BF80C" w:rsidR="00B303FD" w:rsidRDefault="00B303FD" w:rsidP="00AF7D4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author":[{"dropping-particle":"","family":"Islam","given":"Md Nazmul","non-dropping-particle":"","parse-names":false,"suffix":""},{"dropping-particle":"","family":"Rahman","given":"Md Anisur","non-dropping-particle":"","parse-names":false,"suffix":""}],"id":"ITEM-1","issued":{"date-parts":[["2020","1","19"]]},"publisher":"Daffodil International University","title":"A Comparative Study Between Conventional &amp; New Sustainable Denim Washing","type":"article-journal"},"uris":["http://www.mendeley.com/documents/?uuid=e7c3cc97-4e86-32c8-8402-6d4ad248cf01"]}],"mendeley":{"formattedCitation":"[58]","plainTextFormattedCitation":"[58]","previouslyFormattedCitation":"[59]"},"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54</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r w:rsidR="00B303FD" w14:paraId="6C7293B1" w14:textId="77777777" w:rsidTr="00AF7D48">
        <w:tc>
          <w:tcPr>
            <w:tcW w:w="1896" w:type="dxa"/>
          </w:tcPr>
          <w:p w14:paraId="04A52942" w14:textId="77777777" w:rsidR="00B303FD" w:rsidRPr="00AF7D48" w:rsidRDefault="00B303FD" w:rsidP="00AF7D48">
            <w:pPr>
              <w:jc w:val="both"/>
              <w:rPr>
                <w:bCs/>
              </w:rPr>
            </w:pPr>
            <w:r w:rsidRPr="00AF7D48">
              <w:rPr>
                <w:bCs/>
              </w:rPr>
              <w:t>Tie dyeing</w:t>
            </w:r>
          </w:p>
        </w:tc>
        <w:tc>
          <w:tcPr>
            <w:tcW w:w="4849" w:type="dxa"/>
          </w:tcPr>
          <w:p w14:paraId="4F2C7136" w14:textId="77777777" w:rsidR="00B303FD" w:rsidRDefault="00B303FD" w:rsidP="00AF7D48">
            <w:pPr>
              <w:jc w:val="both"/>
              <w:rPr>
                <w:bCs/>
                <w:szCs w:val="22"/>
              </w:rPr>
            </w:pPr>
            <w:r w:rsidRPr="00C135EB">
              <w:rPr>
                <w:b/>
                <w:bCs/>
                <w:szCs w:val="22"/>
              </w:rPr>
              <w:t>Chemicals &amp; materials</w:t>
            </w:r>
            <w:r w:rsidRPr="00C135EB">
              <w:rPr>
                <w:bCs/>
                <w:szCs w:val="22"/>
              </w:rPr>
              <w:t>: It can be used direct dye, pigments and bleaching agents for tie dyeing.</w:t>
            </w:r>
          </w:p>
          <w:p w14:paraId="3355FFE8" w14:textId="77777777" w:rsidR="00EB5024" w:rsidRPr="00C135EB" w:rsidRDefault="00EB5024" w:rsidP="00AF7D48">
            <w:pPr>
              <w:jc w:val="both"/>
              <w:rPr>
                <w:bCs/>
                <w:szCs w:val="22"/>
              </w:rPr>
            </w:pPr>
          </w:p>
          <w:p w14:paraId="77001335" w14:textId="5947D227" w:rsidR="00B303FD" w:rsidRPr="0071450E" w:rsidRDefault="00B303FD" w:rsidP="00AF7D48">
            <w:pPr>
              <w:jc w:val="both"/>
              <w:rPr>
                <w:b/>
                <w:bCs/>
              </w:rPr>
            </w:pPr>
            <w:r w:rsidRPr="00C135EB">
              <w:rPr>
                <w:b/>
                <w:bCs/>
                <w:szCs w:val="22"/>
              </w:rPr>
              <w:t>Func</w:t>
            </w:r>
            <w:r w:rsidR="00EB5024">
              <w:rPr>
                <w:b/>
                <w:bCs/>
                <w:szCs w:val="22"/>
              </w:rPr>
              <w:t>tion</w:t>
            </w:r>
            <w:r w:rsidRPr="00C135EB">
              <w:rPr>
                <w:b/>
                <w:bCs/>
                <w:szCs w:val="22"/>
              </w:rPr>
              <w:t xml:space="preserve">: </w:t>
            </w:r>
            <w:r w:rsidRPr="00C135EB">
              <w:rPr>
                <w:bCs/>
                <w:szCs w:val="22"/>
              </w:rPr>
              <w:t>It makes different patterns and bleaching effect on the garments.</w:t>
            </w:r>
            <w:r w:rsidRPr="00C135EB">
              <w:rPr>
                <w:b/>
                <w:bCs/>
                <w:szCs w:val="22"/>
              </w:rPr>
              <w:t xml:space="preserve"> </w:t>
            </w:r>
          </w:p>
        </w:tc>
        <w:tc>
          <w:tcPr>
            <w:tcW w:w="2610" w:type="dxa"/>
          </w:tcPr>
          <w:p w14:paraId="58EDDC5A" w14:textId="77777777" w:rsidR="00B303FD" w:rsidRPr="00C135EB" w:rsidRDefault="00B303FD" w:rsidP="00AF7D48">
            <w:pPr>
              <w:jc w:val="both"/>
              <w:rPr>
                <w:b/>
                <w:bCs/>
                <w:szCs w:val="22"/>
              </w:rPr>
            </w:pPr>
            <w:r w:rsidRPr="00C135EB">
              <w:rPr>
                <w:rFonts w:asciiTheme="minorHAnsi" w:hAnsiTheme="minorHAnsi" w:cstheme="minorBidi"/>
                <w:noProof/>
                <w:sz w:val="22"/>
                <w:szCs w:val="22"/>
              </w:rPr>
              <w:drawing>
                <wp:anchor distT="0" distB="0" distL="114300" distR="114300" simplePos="0" relativeHeight="251724800" behindDoc="0" locked="0" layoutInCell="1" allowOverlap="1" wp14:anchorId="29C2DD08" wp14:editId="3B317058">
                  <wp:simplePos x="0" y="0"/>
                  <wp:positionH relativeFrom="column">
                    <wp:posOffset>120015</wp:posOffset>
                  </wp:positionH>
                  <wp:positionV relativeFrom="paragraph">
                    <wp:posOffset>153670</wp:posOffset>
                  </wp:positionV>
                  <wp:extent cx="1264920" cy="944880"/>
                  <wp:effectExtent l="0" t="0" r="0" b="7620"/>
                  <wp:wrapSquare wrapText="bothSides"/>
                  <wp:docPr id="30" name="Picture 30" descr="Tie-dy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ie-dy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64920" cy="944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2B4B87" w14:textId="77777777" w:rsidR="00B303FD" w:rsidRPr="00C135EB" w:rsidRDefault="00B303FD" w:rsidP="00AF7D48">
            <w:pPr>
              <w:rPr>
                <w:rFonts w:asciiTheme="minorHAnsi" w:hAnsiTheme="minorHAnsi" w:cstheme="minorBidi"/>
                <w:noProof/>
                <w:sz w:val="22"/>
                <w:szCs w:val="22"/>
              </w:rPr>
            </w:pPr>
          </w:p>
        </w:tc>
        <w:tc>
          <w:tcPr>
            <w:tcW w:w="990" w:type="dxa"/>
          </w:tcPr>
          <w:p w14:paraId="6FFD43EB" w14:textId="77777777" w:rsidR="00B303FD" w:rsidRDefault="00B303FD" w:rsidP="00AF7D48">
            <w:pPr>
              <w:jc w:val="both"/>
              <w:rPr>
                <w:rFonts w:asciiTheme="minorHAnsi" w:hAnsiTheme="minorHAnsi" w:cstheme="minorBidi"/>
                <w:b/>
                <w:bCs/>
                <w:sz w:val="22"/>
                <w:szCs w:val="22"/>
              </w:rPr>
            </w:pPr>
          </w:p>
          <w:p w14:paraId="62239251" w14:textId="77777777" w:rsidR="00B303FD" w:rsidRDefault="00B303FD" w:rsidP="00AF7D48">
            <w:pPr>
              <w:jc w:val="both"/>
              <w:rPr>
                <w:rFonts w:asciiTheme="minorHAnsi" w:hAnsiTheme="minorHAnsi" w:cstheme="minorBidi"/>
                <w:b/>
                <w:bCs/>
                <w:sz w:val="22"/>
                <w:szCs w:val="22"/>
              </w:rPr>
            </w:pPr>
          </w:p>
          <w:p w14:paraId="09B128B0" w14:textId="580E9529" w:rsidR="00B303FD" w:rsidRDefault="00B303FD" w:rsidP="00AF7D48">
            <w:pPr>
              <w:rPr>
                <w:rFonts w:asciiTheme="minorHAnsi" w:hAnsiTheme="minorHAnsi" w:cstheme="minorBidi"/>
                <w:b/>
                <w:bCs/>
                <w:sz w:val="22"/>
                <w:szCs w:val="22"/>
              </w:rPr>
            </w:pPr>
            <w:r>
              <w:rPr>
                <w:rFonts w:asciiTheme="minorHAnsi" w:hAnsiTheme="minorHAnsi" w:cstheme="minorBidi"/>
                <w:b/>
                <w:bCs/>
                <w:sz w:val="22"/>
                <w:szCs w:val="22"/>
              </w:rPr>
              <w:t xml:space="preserve">      </w:t>
            </w:r>
            <w:r>
              <w:rPr>
                <w:rFonts w:asciiTheme="minorHAnsi" w:hAnsiTheme="minorHAnsi" w:cstheme="minorBidi"/>
                <w:b/>
                <w:bCs/>
                <w:sz w:val="22"/>
                <w:szCs w:val="22"/>
              </w:rPr>
              <w:fldChar w:fldCharType="begin" w:fldLock="1"/>
            </w:r>
            <w:r>
              <w:rPr>
                <w:rFonts w:asciiTheme="minorHAnsi" w:hAnsiTheme="minorHAnsi" w:cstheme="minorBidi"/>
                <w:b/>
                <w:bCs/>
                <w:sz w:val="22"/>
                <w:szCs w:val="22"/>
              </w:rPr>
              <w:instrText>ADDIN CSL_CITATION {"citationItems":[{"id":"ITEM-1","itemData":{"URL":"https://web.p.ebscohost.com/abstract?direct=true&amp;profile=ehost&amp;scope=site&amp;authtype=crawler&amp;jrnl=03777537&amp;AN=143565249&amp;h=ELgDHRH7jbeVGLlf8iBSoNlRLvVqOD%2BysjExSqE7LunM6%2Bh87gfXtu8FskGwC%2BKKA8t4D2NQgh3GrzyvAL7JfQ%3D%3D&amp;crl=c&amp;resultNs=AdminWebAuth&amp;resultLocal=ErrCrlNotAuth&amp;crlhashurl=login.aspx%3Fdirect%3Dtrue%26profile%3Dehost%26scope%3Dsite%26authtype%3Dcrawler%26jrnl%3D03777537%26AN%3D143565249","accessed":{"date-parts":[["2021","11","7"]]},"id":"ITEM-1","issued":{"date-parts":[["0"]]},"title":"EBSCOhost | 143565249 | Diversification of denim.","type":"webpage"},"uris":["http://www.mendeley.com/documents/?uuid=79dfff6f-8c0b-357c-9e7f-2391b7cd3d5d"]}],"mendeley":{"formattedCitation":"[59]","plainTextFormattedCitation":"[59]","previouslyFormattedCitation":"[60]"},"properties":{"noteIndex":0},"schema":"https://github.com/citation-style-language/schema/raw/master/csl-citation.json"}</w:instrText>
            </w:r>
            <w:r>
              <w:rPr>
                <w:rFonts w:asciiTheme="minorHAnsi" w:hAnsiTheme="minorHAnsi" w:cstheme="minorBidi"/>
                <w:b/>
                <w:bCs/>
                <w:sz w:val="22"/>
                <w:szCs w:val="22"/>
              </w:rPr>
              <w:fldChar w:fldCharType="separate"/>
            </w:r>
            <w:r w:rsidR="00EB5024">
              <w:rPr>
                <w:rFonts w:asciiTheme="minorHAnsi" w:hAnsiTheme="minorHAnsi" w:cstheme="minorBidi"/>
                <w:bCs/>
                <w:noProof/>
                <w:sz w:val="22"/>
                <w:szCs w:val="22"/>
              </w:rPr>
              <w:t>[55</w:t>
            </w:r>
            <w:r w:rsidRPr="005E7A56">
              <w:rPr>
                <w:rFonts w:asciiTheme="minorHAnsi" w:hAnsiTheme="minorHAnsi" w:cstheme="minorBidi"/>
                <w:bCs/>
                <w:noProof/>
                <w:sz w:val="22"/>
                <w:szCs w:val="22"/>
              </w:rPr>
              <w:t>]</w:t>
            </w:r>
            <w:r>
              <w:rPr>
                <w:rFonts w:asciiTheme="minorHAnsi" w:hAnsiTheme="minorHAnsi" w:cstheme="minorBidi"/>
                <w:b/>
                <w:bCs/>
                <w:sz w:val="22"/>
                <w:szCs w:val="22"/>
              </w:rPr>
              <w:fldChar w:fldCharType="end"/>
            </w:r>
          </w:p>
        </w:tc>
      </w:tr>
    </w:tbl>
    <w:p w14:paraId="5E6A6740" w14:textId="1F04379A" w:rsidR="001D215D" w:rsidRDefault="001D215D" w:rsidP="00D62FD0"/>
    <w:p w14:paraId="4567FA45" w14:textId="77777777" w:rsidR="004554E2" w:rsidRPr="002B0727" w:rsidRDefault="004554E2" w:rsidP="004554E2">
      <w:pPr>
        <w:rPr>
          <w:b/>
          <w:bCs/>
        </w:rPr>
      </w:pPr>
      <w:r w:rsidRPr="002B0727">
        <w:rPr>
          <w:b/>
          <w:bCs/>
        </w:rPr>
        <w:t>6 Mathematical Calculations in different Sections</w:t>
      </w:r>
    </w:p>
    <w:p w14:paraId="40F900BC" w14:textId="77777777" w:rsidR="004554E2" w:rsidRPr="002B0727" w:rsidRDefault="004554E2" w:rsidP="004554E2">
      <w:pPr>
        <w:rPr>
          <w:b/>
          <w:bCs/>
        </w:rPr>
      </w:pPr>
      <w:r w:rsidRPr="002B0727">
        <w:rPr>
          <w:b/>
          <w:bCs/>
        </w:rPr>
        <w:t>6.1 Warping &amp; LCB (</w:t>
      </w:r>
      <w:r w:rsidRPr="002B0727">
        <w:rPr>
          <w:b/>
        </w:rPr>
        <w:t>Long Chain Beamer</w:t>
      </w:r>
      <w:r w:rsidRPr="002B0727">
        <w:rPr>
          <w:b/>
          <w:bCs/>
        </w:rPr>
        <w:t>)</w:t>
      </w:r>
    </w:p>
    <w:p w14:paraId="2B9DF3B5" w14:textId="77777777" w:rsidR="004554E2" w:rsidRPr="002B0727" w:rsidRDefault="004554E2" w:rsidP="004554E2">
      <w:pPr>
        <w:jc w:val="both"/>
      </w:pPr>
      <w:r w:rsidRPr="002B0727">
        <w:t xml:space="preserve">Warping is the process of preparing yarn for weaving. It is the process of moving a large number of yarns from a creel of single packages to a beam. The yarns will be placed onto the beam in a </w:t>
      </w:r>
      <w:r w:rsidRPr="002B0727">
        <w:lastRenderedPageBreak/>
        <w:t>parallel sheet. The yarn arrangement in the dyed rope is transformed from a rope to a sheet shape in Long Chain Beamer. The rope pull from the can is moved upward to a guiding device in the Long Chain Beamer. The guiding device is probably positioned in the ceiling above the can. The following calculations are used in warping &amp; LCB section.</w:t>
      </w:r>
    </w:p>
    <w:p w14:paraId="659B1E33"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1)  </w:t>
      </w:r>
      <m:oMath>
        <m:r>
          <m:rPr>
            <m:sty m:val="p"/>
          </m:rPr>
          <w:rPr>
            <w:rFonts w:ascii="Cambria Math" w:eastAsiaTheme="minorEastAsia" w:hAnsi="Cambria Math"/>
          </w:rPr>
          <m:t xml:space="preserve">yarn tension = </m:t>
        </m:r>
        <m:f>
          <m:fPr>
            <m:ctrlPr>
              <w:rPr>
                <w:rFonts w:ascii="Cambria Math" w:eastAsiaTheme="minorEastAsia" w:hAnsi="Cambria Math"/>
              </w:rPr>
            </m:ctrlPr>
          </m:fPr>
          <m:num>
            <m:r>
              <m:rPr>
                <m:sty m:val="p"/>
              </m:rPr>
              <w:rPr>
                <w:rFonts w:ascii="Cambria Math" w:eastAsiaTheme="minorEastAsia" w:hAnsi="Cambria Math"/>
              </w:rPr>
              <m:t>5905</m:t>
            </m:r>
          </m:num>
          <m:den>
            <m:r>
              <m:rPr>
                <m:sty m:val="p"/>
              </m:rPr>
              <w:rPr>
                <w:rFonts w:ascii="Cambria Math" w:eastAsiaTheme="minorEastAsia" w:hAnsi="Cambria Math"/>
              </w:rPr>
              <m:t>count</m:t>
            </m:r>
          </m:den>
        </m:f>
        <m:r>
          <m:rPr>
            <m:sty m:val="p"/>
          </m:rPr>
          <w:rPr>
            <w:rFonts w:ascii="Cambria Math" w:eastAsiaTheme="minorEastAsia" w:hAnsi="Cambria Math"/>
          </w:rPr>
          <m:t xml:space="preserve"> × 0.075</m:t>
        </m:r>
      </m:oMath>
    </w:p>
    <w:p w14:paraId="0AE27441"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2) </w:t>
      </w:r>
      <m:oMath>
        <m:r>
          <m:rPr>
            <m:sty m:val="p"/>
          </m:rPr>
          <w:rPr>
            <w:rFonts w:ascii="Cambria Math" w:eastAsiaTheme="minorEastAsia" w:hAnsi="Cambria Math"/>
          </w:rPr>
          <m:t xml:space="preserve">core length = </m:t>
        </m:r>
        <m:f>
          <m:fPr>
            <m:ctrlPr>
              <w:rPr>
                <w:rFonts w:ascii="Cambria Math" w:eastAsiaTheme="minorEastAsia" w:hAnsi="Cambria Math"/>
              </w:rPr>
            </m:ctrlPr>
          </m:fPr>
          <m:num>
            <m:r>
              <m:rPr>
                <m:sty m:val="p"/>
              </m:rPr>
              <w:rPr>
                <w:rFonts w:ascii="Cambria Math" w:eastAsiaTheme="minorEastAsia" w:hAnsi="Cambria Math"/>
              </w:rPr>
              <m:t>Bag weight (gm)</m:t>
            </m:r>
          </m:num>
          <m:den>
            <m:r>
              <m:rPr>
                <m:sty m:val="p"/>
              </m:rPr>
              <w:rPr>
                <w:rFonts w:ascii="Cambria Math" w:eastAsiaTheme="minorEastAsia" w:hAnsi="Cambria Math"/>
              </w:rPr>
              <m:t>No. of core</m:t>
            </m:r>
          </m:den>
        </m:f>
        <m:r>
          <m:rPr>
            <m:sty m:val="p"/>
          </m:rPr>
          <w:rPr>
            <w:rFonts w:ascii="Cambria Math" w:eastAsiaTheme="minorEastAsia" w:hAnsi="Cambria Math"/>
          </w:rPr>
          <m:t xml:space="preserve"> × count ×1..6933</m:t>
        </m:r>
      </m:oMath>
    </w:p>
    <w:p w14:paraId="2C92A068"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3) </w:t>
      </w:r>
      <m:oMath>
        <m:r>
          <m:rPr>
            <m:sty m:val="p"/>
          </m:rPr>
          <w:rPr>
            <w:rFonts w:ascii="Cambria Math" w:eastAsiaTheme="minorEastAsia" w:hAnsi="Cambria Math"/>
          </w:rPr>
          <m:t>yards = meter × 1.09361</m:t>
        </m:r>
      </m:oMath>
    </w:p>
    <w:p w14:paraId="10207181"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4) </w:t>
      </w:r>
      <m:oMath>
        <m:r>
          <m:rPr>
            <m:sty m:val="p"/>
          </m:rPr>
          <w:rPr>
            <w:rFonts w:ascii="Cambria Math" w:eastAsiaTheme="minorEastAsia" w:hAnsi="Cambria Math"/>
          </w:rPr>
          <m:t xml:space="preserve">operator production = </m:t>
        </m:r>
        <m:f>
          <m:fPr>
            <m:ctrlPr>
              <w:rPr>
                <w:rFonts w:ascii="Cambria Math" w:eastAsiaTheme="minorEastAsia" w:hAnsi="Cambria Math"/>
              </w:rPr>
            </m:ctrlPr>
          </m:fPr>
          <m:num>
            <m:r>
              <m:rPr>
                <m:sty m:val="p"/>
              </m:rPr>
              <w:rPr>
                <w:rFonts w:ascii="Cambria Math" w:eastAsiaTheme="minorEastAsia" w:hAnsi="Cambria Math"/>
              </w:rPr>
              <m:t xml:space="preserve">warp length × No. of ball warped </m:t>
            </m:r>
          </m:num>
          <m:den>
            <m:r>
              <m:rPr>
                <m:sty m:val="p"/>
              </m:rPr>
              <w:rPr>
                <w:rFonts w:ascii="Cambria Math" w:eastAsiaTheme="minorEastAsia" w:hAnsi="Cambria Math"/>
              </w:rPr>
              <m:t xml:space="preserve">Total no of ball </m:t>
            </m:r>
          </m:den>
        </m:f>
      </m:oMath>
    </w:p>
    <w:p w14:paraId="47AF0C6C"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5) </w:t>
      </w:r>
      <m:oMath>
        <m:r>
          <m:rPr>
            <m:sty m:val="p"/>
          </m:rPr>
          <w:rPr>
            <w:rFonts w:ascii="Cambria Math" w:eastAsiaTheme="minorEastAsia" w:hAnsi="Cambria Math"/>
          </w:rPr>
          <m:t xml:space="preserve">Estimated yarn kg = </m:t>
        </m:r>
        <m:f>
          <m:fPr>
            <m:ctrlPr>
              <w:rPr>
                <w:rFonts w:ascii="Cambria Math" w:eastAsiaTheme="minorEastAsia" w:hAnsi="Cambria Math"/>
              </w:rPr>
            </m:ctrlPr>
          </m:fPr>
          <m:num>
            <m:r>
              <m:rPr>
                <m:sty m:val="p"/>
              </m:rPr>
              <w:rPr>
                <w:rFonts w:ascii="Cambria Math" w:eastAsiaTheme="minorEastAsia" w:hAnsi="Cambria Math"/>
              </w:rPr>
              <m:t xml:space="preserve">warp length (mtr) × Total Ends </m:t>
            </m:r>
          </m:num>
          <m:den>
            <m:r>
              <m:rPr>
                <m:sty m:val="p"/>
              </m:rPr>
              <w:rPr>
                <w:rFonts w:ascii="Cambria Math" w:eastAsiaTheme="minorEastAsia" w:hAnsi="Cambria Math"/>
              </w:rPr>
              <m:t xml:space="preserve">1.6933 × count ×1000 </m:t>
            </m:r>
          </m:den>
        </m:f>
      </m:oMath>
    </w:p>
    <w:p w14:paraId="217C6BAB"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6) </w:t>
      </w:r>
      <m:oMath>
        <m:r>
          <m:rPr>
            <m:sty m:val="p"/>
          </m:rPr>
          <w:rPr>
            <w:rFonts w:ascii="Cambria Math" w:eastAsiaTheme="minorEastAsia" w:hAnsi="Cambria Math"/>
          </w:rPr>
          <m:t xml:space="preserve">Break % = </m:t>
        </m:r>
        <m:f>
          <m:fPr>
            <m:ctrlPr>
              <w:rPr>
                <w:rFonts w:ascii="Cambria Math" w:eastAsiaTheme="minorEastAsia" w:hAnsi="Cambria Math"/>
              </w:rPr>
            </m:ctrlPr>
          </m:fPr>
          <m:num>
            <m:r>
              <m:rPr>
                <m:sty m:val="p"/>
              </m:rPr>
              <w:rPr>
                <w:rFonts w:ascii="Cambria Math" w:eastAsiaTheme="minorEastAsia" w:hAnsi="Cambria Math"/>
              </w:rPr>
              <m:t xml:space="preserve">Total break × 1000000 </m:t>
            </m:r>
          </m:num>
          <m:den>
            <m:r>
              <m:rPr>
                <m:sty m:val="p"/>
              </m:rPr>
              <w:rPr>
                <w:rFonts w:ascii="Cambria Math" w:eastAsiaTheme="minorEastAsia" w:hAnsi="Cambria Math"/>
              </w:rPr>
              <m:t xml:space="preserve">Set length × Total Ends </m:t>
            </m:r>
          </m:den>
        </m:f>
      </m:oMath>
    </w:p>
    <w:p w14:paraId="3D3B5032"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7) </w:t>
      </w:r>
      <m:oMath>
        <m:f>
          <m:fPr>
            <m:type m:val="skw"/>
            <m:ctrlPr>
              <w:rPr>
                <w:rFonts w:ascii="Cambria Math" w:eastAsiaTheme="minorEastAsia" w:hAnsi="Cambria Math"/>
              </w:rPr>
            </m:ctrlPr>
          </m:fPr>
          <m:num>
            <m:r>
              <m:rPr>
                <m:sty m:val="p"/>
              </m:rPr>
              <w:rPr>
                <w:rFonts w:ascii="Cambria Math" w:eastAsiaTheme="minorEastAsia" w:hAnsi="Cambria Math"/>
              </w:rPr>
              <m:t>Lbs</m:t>
            </m:r>
          </m:num>
          <m:den>
            <m:r>
              <m:rPr>
                <m:sty m:val="p"/>
              </m:rPr>
              <w:rPr>
                <w:rFonts w:ascii="Cambria Math" w:eastAsiaTheme="minorEastAsia" w:hAnsi="Cambria Math"/>
              </w:rPr>
              <m:t xml:space="preserve">break </m:t>
            </m:r>
          </m:den>
        </m:f>
        <m:r>
          <m:rPr>
            <m:sty m:val="p"/>
          </m:rPr>
          <w:rPr>
            <w:rFonts w:ascii="Cambria Math" w:eastAsiaTheme="minorEastAsia" w:hAnsi="Cambria Math"/>
          </w:rPr>
          <m:t xml:space="preserve"> = </m:t>
        </m:r>
        <m:f>
          <m:fPr>
            <m:ctrlPr>
              <w:rPr>
                <w:rFonts w:ascii="Cambria Math" w:eastAsiaTheme="minorEastAsia" w:hAnsi="Cambria Math"/>
              </w:rPr>
            </m:ctrlPr>
          </m:fPr>
          <m:num>
            <m:r>
              <m:rPr>
                <m:sty m:val="p"/>
              </m:rPr>
              <w:rPr>
                <w:rFonts w:ascii="Cambria Math" w:eastAsiaTheme="minorEastAsia" w:hAnsi="Cambria Math"/>
              </w:rPr>
              <m:t>Total yarn kg × 2.2046</m:t>
            </m:r>
          </m:num>
          <m:den>
            <m:r>
              <m:rPr>
                <m:sty m:val="p"/>
              </m:rPr>
              <w:rPr>
                <w:rFonts w:ascii="Cambria Math" w:eastAsiaTheme="minorEastAsia" w:hAnsi="Cambria Math"/>
              </w:rPr>
              <m:t xml:space="preserve">Total break </m:t>
            </m:r>
          </m:den>
        </m:f>
      </m:oMath>
    </w:p>
    <w:p w14:paraId="34B99219" w14:textId="77777777" w:rsidR="004554E2" w:rsidRDefault="004554E2" w:rsidP="004554E2">
      <w:pPr>
        <w:tabs>
          <w:tab w:val="left" w:pos="6600"/>
        </w:tabs>
        <w:spacing w:line="256" w:lineRule="auto"/>
        <w:rPr>
          <w:rFonts w:eastAsiaTheme="minorEastAsia"/>
        </w:rPr>
      </w:pPr>
      <w:r w:rsidRPr="002B0727">
        <w:rPr>
          <w:rFonts w:eastAsiaTheme="minorEastAsia"/>
        </w:rPr>
        <w:t xml:space="preserve">8) </w:t>
      </w:r>
      <m:oMath>
        <m:r>
          <m:rPr>
            <m:sty m:val="p"/>
          </m:rPr>
          <w:rPr>
            <w:rFonts w:ascii="Cambria Math" w:eastAsiaTheme="minorEastAsia" w:hAnsi="Cambria Math"/>
          </w:rPr>
          <m:t xml:space="preserve">Operator Efficiency = </m:t>
        </m:r>
        <m:f>
          <m:fPr>
            <m:ctrlPr>
              <w:rPr>
                <w:rFonts w:ascii="Cambria Math" w:eastAsiaTheme="minorEastAsia" w:hAnsi="Cambria Math"/>
              </w:rPr>
            </m:ctrlPr>
          </m:fPr>
          <m:num>
            <m:r>
              <m:rPr>
                <m:sty m:val="p"/>
              </m:rPr>
              <w:rPr>
                <w:rFonts w:ascii="Cambria Math" w:eastAsiaTheme="minorEastAsia" w:hAnsi="Cambria Math"/>
              </w:rPr>
              <m:t xml:space="preserve">Total productionn (length mtr) </m:t>
            </m:r>
          </m:num>
          <m:den>
            <m:r>
              <m:rPr>
                <m:sty m:val="p"/>
              </m:rPr>
              <w:rPr>
                <w:rFonts w:ascii="Cambria Math" w:eastAsiaTheme="minorEastAsia" w:hAnsi="Cambria Math"/>
              </w:rPr>
              <m:t xml:space="preserve">RPM × </m:t>
            </m:r>
            <m:d>
              <m:dPr>
                <m:begChr m:val="{"/>
                <m:endChr m:val="}"/>
                <m:ctrlPr>
                  <w:rPr>
                    <w:rFonts w:ascii="Cambria Math" w:eastAsiaTheme="minorEastAsia" w:hAnsi="Cambria Math"/>
                  </w:rPr>
                </m:ctrlPr>
              </m:dPr>
              <m:e>
                <m:r>
                  <m:rPr>
                    <m:sty m:val="p"/>
                  </m:rPr>
                  <w:rPr>
                    <w:rFonts w:ascii="Cambria Math" w:eastAsiaTheme="minorEastAsia" w:hAnsi="Cambria Math"/>
                  </w:rPr>
                  <m:t>Total mun - (break × 2</m:t>
                </m:r>
              </m:e>
            </m:d>
          </m:den>
        </m:f>
      </m:oMath>
    </w:p>
    <w:p w14:paraId="3B47E947" w14:textId="77777777" w:rsidR="004554E2" w:rsidRDefault="004554E2" w:rsidP="004554E2">
      <w:pPr>
        <w:tabs>
          <w:tab w:val="left" w:pos="6600"/>
        </w:tabs>
        <w:spacing w:line="256" w:lineRule="auto"/>
        <w:rPr>
          <w:rFonts w:eastAsiaTheme="minorEastAsia"/>
        </w:rPr>
      </w:pPr>
    </w:p>
    <w:p w14:paraId="01769ED2" w14:textId="4E26A2FF" w:rsidR="004554E2" w:rsidRPr="004554E2" w:rsidRDefault="004554E2" w:rsidP="004554E2">
      <w:pPr>
        <w:tabs>
          <w:tab w:val="left" w:pos="6600"/>
        </w:tabs>
        <w:spacing w:line="256" w:lineRule="auto"/>
        <w:rPr>
          <w:rFonts w:eastAsiaTheme="minorEastAsia"/>
        </w:rPr>
      </w:pPr>
      <w:r w:rsidRPr="002B0727">
        <w:rPr>
          <w:b/>
          <w:bCs/>
        </w:rPr>
        <w:t>7.2 Dyeing &amp; Sizing</w:t>
      </w:r>
    </w:p>
    <w:p w14:paraId="3EB780AE" w14:textId="77777777" w:rsidR="004554E2" w:rsidRPr="002B0727" w:rsidRDefault="004554E2" w:rsidP="004554E2">
      <w:pPr>
        <w:jc w:val="both"/>
      </w:pPr>
      <w:r w:rsidRPr="002B0727">
        <w:t>Dyeing is the process of incorporating yarn with color. It's done by soaking the yarn in a dyestuff-containing liquid. Indigo is the most frequent dye for denim. Because only the warp threads are dyed, the weft yarns are left natural undyed or bleached, denim is blue on the front and white on the back. On the other hand, sizing is used to improve the characteristics of surfaces. Sizing the warp yarn is necessary to avoid yarn breakage and, as a result, weaving machine production stops. The following calculations are used in dyeing &amp; Sizing section.</w:t>
      </w:r>
    </w:p>
    <w:p w14:paraId="20D07B5D" w14:textId="2E8437FE" w:rsidR="004554E2" w:rsidRPr="002B0727" w:rsidRDefault="004554E2" w:rsidP="004554E2">
      <w:pPr>
        <w:spacing w:line="256" w:lineRule="auto"/>
        <w:rPr>
          <w:rFonts w:eastAsiaTheme="minorEastAsia"/>
        </w:rPr>
      </w:pPr>
      <w:r w:rsidRPr="002B0727">
        <w:rPr>
          <w:rFonts w:eastAsiaTheme="minorEastAsia"/>
        </w:rPr>
        <w:t>1)  Count</w:t>
      </w:r>
    </w:p>
    <w:p w14:paraId="79197027" w14:textId="77777777" w:rsidR="004554E2" w:rsidRPr="002B0727" w:rsidRDefault="004554E2" w:rsidP="004554E2">
      <w:pPr>
        <w:spacing w:line="256" w:lineRule="auto"/>
        <w:rPr>
          <w:b/>
        </w:rPr>
      </w:pPr>
      <w:r w:rsidRPr="002B0727">
        <w:rPr>
          <w:rFonts w:eastAsiaTheme="minorEastAsia"/>
          <w:b/>
          <w:noProof/>
        </w:rPr>
        <mc:AlternateContent>
          <mc:Choice Requires="wps">
            <w:drawing>
              <wp:anchor distT="0" distB="0" distL="114300" distR="114300" simplePos="0" relativeHeight="251767808" behindDoc="0" locked="0" layoutInCell="1" allowOverlap="1" wp14:anchorId="7D3E71C0" wp14:editId="5F9EC145">
                <wp:simplePos x="0" y="0"/>
                <wp:positionH relativeFrom="column">
                  <wp:posOffset>1476375</wp:posOffset>
                </wp:positionH>
                <wp:positionV relativeFrom="paragraph">
                  <wp:posOffset>83820</wp:posOffset>
                </wp:positionV>
                <wp:extent cx="2133600" cy="1314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2133600" cy="1314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5120BB0" w14:textId="77456104" w:rsidR="004554E2" w:rsidRDefault="004554E2" w:rsidP="004554E2">
                            <w:pPr>
                              <w:spacing w:after="0" w:line="256" w:lineRule="auto"/>
                              <w:rPr>
                                <w:rFonts w:eastAsiaTheme="minorEastAsia"/>
                              </w:rPr>
                            </w:pPr>
                            <w:r w:rsidRPr="007C3A0F">
                              <w:rPr>
                                <w:rFonts w:eastAsiaTheme="minorEastAsia"/>
                              </w:rPr>
                              <w:t xml:space="preserve">N = </w:t>
                            </w:r>
                            <w:r>
                              <w:rPr>
                                <w:rFonts w:eastAsiaTheme="minorEastAsia"/>
                              </w:rPr>
                              <w:t>C</w:t>
                            </w:r>
                            <w:r w:rsidRPr="007C3A0F">
                              <w:rPr>
                                <w:rFonts w:eastAsiaTheme="minorEastAsia"/>
                              </w:rPr>
                              <w:t xml:space="preserve">ount </w:t>
                            </w:r>
                            <w:r>
                              <w:rPr>
                                <w:rFonts w:eastAsiaTheme="minorEastAsia"/>
                              </w:rPr>
                              <w:br/>
                              <w:t xml:space="preserve">L </w:t>
                            </w:r>
                            <w:r w:rsidRPr="007C3A0F">
                              <w:rPr>
                                <w:rFonts w:eastAsiaTheme="minorEastAsia"/>
                              </w:rPr>
                              <w:t xml:space="preserve">= </w:t>
                            </w:r>
                            <w:r>
                              <w:rPr>
                                <w:rFonts w:eastAsiaTheme="minorEastAsia"/>
                              </w:rPr>
                              <w:t>The length of the sample</w:t>
                            </w:r>
                            <w:r>
                              <w:rPr>
                                <w:rFonts w:eastAsiaTheme="minorEastAsia"/>
                              </w:rPr>
                              <w:br/>
                              <w:t xml:space="preserve">l </w:t>
                            </w:r>
                            <w:r w:rsidRPr="007C3A0F">
                              <w:rPr>
                                <w:rFonts w:eastAsiaTheme="minorEastAsia"/>
                              </w:rPr>
                              <w:t xml:space="preserve">= </w:t>
                            </w:r>
                            <w:r>
                              <w:rPr>
                                <w:rFonts w:eastAsiaTheme="minorEastAsia"/>
                              </w:rPr>
                              <w:t>The length of the system</w:t>
                            </w:r>
                          </w:p>
                          <w:p w14:paraId="2057078D" w14:textId="2E29448B" w:rsidR="004554E2" w:rsidRPr="007C3A0F" w:rsidRDefault="004554E2" w:rsidP="004554E2">
                            <w:pPr>
                              <w:spacing w:after="0" w:line="256" w:lineRule="auto"/>
                              <w:rPr>
                                <w:rFonts w:eastAsiaTheme="minorEastAsia"/>
                              </w:rPr>
                            </w:pPr>
                            <w:r>
                              <w:rPr>
                                <w:rFonts w:eastAsiaTheme="minorEastAsia"/>
                              </w:rPr>
                              <w:t>W</w:t>
                            </w:r>
                            <w:r w:rsidRPr="007C3A0F">
                              <w:rPr>
                                <w:rFonts w:eastAsiaTheme="minorEastAsia"/>
                              </w:rPr>
                              <w:t xml:space="preserve"> </w:t>
                            </w:r>
                            <w:r>
                              <w:rPr>
                                <w:rFonts w:eastAsiaTheme="minorEastAsia"/>
                              </w:rPr>
                              <w:t>=The weight of the sample</w:t>
                            </w:r>
                            <w:r>
                              <w:rPr>
                                <w:rFonts w:eastAsiaTheme="minorEastAsia"/>
                              </w:rPr>
                              <w:br/>
                              <w:t>w = T</w:t>
                            </w:r>
                            <w:r w:rsidRPr="007C3A0F">
                              <w:rPr>
                                <w:rFonts w:eastAsiaTheme="minorEastAsia"/>
                              </w:rPr>
                              <w:t xml:space="preserve">he unit of the weight of the system </w:t>
                            </w:r>
                          </w:p>
                          <w:p w14:paraId="45C970EF" w14:textId="77777777" w:rsidR="004554E2" w:rsidRDefault="004554E2" w:rsidP="004554E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3E71C0" id="Rectangle 11" o:spid="_x0000_s1035" style="position:absolute;margin-left:116.25pt;margin-top:6.6pt;width:168pt;height:103.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" fillcolor="white [3201]" strokecolor="#70ad47 [3209]" strokeweight="1pt">
                <v:textbox>
                  <w:txbxContent>
                    <w:p w14:paraId="05120BB0" w14:textId="77456104" w:rsidR="004554E2" w:rsidRDefault="004554E2" w:rsidP="004554E2">
                      <w:pPr>
                        <w:spacing w:after="0" w:line="256" w:lineRule="auto"/>
                        <w:rPr>
                          <w:rFonts w:eastAsiaTheme="minorEastAsia"/>
                        </w:rPr>
                      </w:pPr>
                      <w:r w:rsidRPr="007C3A0F">
                        <w:rPr>
                          <w:rFonts w:eastAsiaTheme="minorEastAsia"/>
                        </w:rPr>
                        <w:t xml:space="preserve">N = </w:t>
                      </w:r>
                      <w:r>
                        <w:rPr>
                          <w:rFonts w:eastAsiaTheme="minorEastAsia"/>
                        </w:rPr>
                        <w:t>C</w:t>
                      </w:r>
                      <w:r w:rsidRPr="007C3A0F">
                        <w:rPr>
                          <w:rFonts w:eastAsiaTheme="minorEastAsia"/>
                        </w:rPr>
                        <w:t xml:space="preserve">ount </w:t>
                      </w:r>
                      <w:r>
                        <w:rPr>
                          <w:rFonts w:eastAsiaTheme="minorEastAsia"/>
                        </w:rPr>
                        <w:br/>
                        <w:t xml:space="preserve">L </w:t>
                      </w:r>
                      <w:r w:rsidRPr="007C3A0F">
                        <w:rPr>
                          <w:rFonts w:eastAsiaTheme="minorEastAsia"/>
                        </w:rPr>
                        <w:t xml:space="preserve">= </w:t>
                      </w:r>
                      <w:r>
                        <w:rPr>
                          <w:rFonts w:eastAsiaTheme="minorEastAsia"/>
                        </w:rPr>
                        <w:t>The length of the sample</w:t>
                      </w:r>
                      <w:r>
                        <w:rPr>
                          <w:rFonts w:eastAsiaTheme="minorEastAsia"/>
                        </w:rPr>
                        <w:br/>
                        <w:t>l</w:t>
                      </w:r>
                      <w:r>
                        <w:rPr>
                          <w:rFonts w:eastAsiaTheme="minorEastAsia"/>
                        </w:rPr>
                        <w:t xml:space="preserve"> </w:t>
                      </w:r>
                      <w:r w:rsidRPr="007C3A0F">
                        <w:rPr>
                          <w:rFonts w:eastAsiaTheme="minorEastAsia"/>
                        </w:rPr>
                        <w:t xml:space="preserve">= </w:t>
                      </w:r>
                      <w:r>
                        <w:rPr>
                          <w:rFonts w:eastAsiaTheme="minorEastAsia"/>
                        </w:rPr>
                        <w:t>The length of the system</w:t>
                      </w:r>
                    </w:p>
                    <w:p w14:paraId="2057078D" w14:textId="2E29448B" w:rsidR="004554E2" w:rsidRPr="007C3A0F" w:rsidRDefault="004554E2" w:rsidP="004554E2">
                      <w:pPr>
                        <w:spacing w:after="0" w:line="256" w:lineRule="auto"/>
                        <w:rPr>
                          <w:rFonts w:eastAsiaTheme="minorEastAsia"/>
                        </w:rPr>
                      </w:pPr>
                      <w:r>
                        <w:rPr>
                          <w:rFonts w:eastAsiaTheme="minorEastAsia"/>
                        </w:rPr>
                        <w:t>W</w:t>
                      </w:r>
                      <w:r w:rsidRPr="007C3A0F">
                        <w:rPr>
                          <w:rFonts w:eastAsiaTheme="minorEastAsia"/>
                        </w:rPr>
                        <w:t xml:space="preserve"> </w:t>
                      </w:r>
                      <w:r>
                        <w:rPr>
                          <w:rFonts w:eastAsiaTheme="minorEastAsia"/>
                        </w:rPr>
                        <w:t>=</w:t>
                      </w:r>
                      <w:r>
                        <w:rPr>
                          <w:rFonts w:eastAsiaTheme="minorEastAsia"/>
                        </w:rPr>
                        <w:t>The weight of the sample</w:t>
                      </w:r>
                      <w:r>
                        <w:rPr>
                          <w:rFonts w:eastAsiaTheme="minorEastAsia"/>
                        </w:rPr>
                        <w:br/>
                        <w:t>w = T</w:t>
                      </w:r>
                      <w:r w:rsidRPr="007C3A0F">
                        <w:rPr>
                          <w:rFonts w:eastAsiaTheme="minorEastAsia"/>
                        </w:rPr>
                        <w:t xml:space="preserve">he unit of the weight of the system </w:t>
                      </w:r>
                    </w:p>
                    <w:p w14:paraId="45C970EF" w14:textId="77777777" w:rsidR="004554E2" w:rsidRDefault="004554E2" w:rsidP="004554E2">
                      <w:pPr>
                        <w:jc w:val="center"/>
                      </w:pPr>
                    </w:p>
                  </w:txbxContent>
                </v:textbox>
              </v:rect>
            </w:pict>
          </mc:Fallback>
        </mc:AlternateContent>
      </w:r>
      <w:r w:rsidRPr="002B0727">
        <w:rPr>
          <w:b/>
        </w:rPr>
        <w:t xml:space="preserve">Indirect system </w:t>
      </w:r>
    </w:p>
    <w:p w14:paraId="5FF09269" w14:textId="77777777" w:rsidR="004554E2" w:rsidRPr="002B0727" w:rsidRDefault="004554E2" w:rsidP="004554E2">
      <w:pPr>
        <w:spacing w:line="256" w:lineRule="auto"/>
        <w:ind w:left="2160" w:hanging="2160"/>
        <w:rPr>
          <w:rFonts w:eastAsiaTheme="minorEastAsia"/>
        </w:rPr>
      </w:pPr>
      <m:oMath>
        <m:r>
          <m:rPr>
            <m:sty m:val="p"/>
          </m:rPr>
          <w:rPr>
            <w:rFonts w:ascii="Cambria Math" w:eastAsiaTheme="minorEastAsia" w:hAnsi="Cambria Math"/>
          </w:rPr>
          <m:t xml:space="preserve">N= </m:t>
        </m:r>
        <m:f>
          <m:fPr>
            <m:ctrlPr>
              <w:rPr>
                <w:rFonts w:ascii="Cambria Math" w:eastAsiaTheme="minorEastAsia" w:hAnsi="Cambria Math"/>
              </w:rPr>
            </m:ctrlPr>
          </m:fPr>
          <m:num>
            <m:r>
              <m:rPr>
                <m:sty m:val="p"/>
              </m:rPr>
              <w:rPr>
                <w:rFonts w:ascii="Cambria Math" w:eastAsiaTheme="minorEastAsia" w:hAnsi="Cambria Math"/>
              </w:rPr>
              <m:t>L ×w</m:t>
            </m:r>
          </m:num>
          <m:den>
            <m:r>
              <m:rPr>
                <m:sty m:val="p"/>
              </m:rPr>
              <w:rPr>
                <w:rFonts w:ascii="Cambria Math" w:eastAsiaTheme="minorEastAsia" w:hAnsi="Cambria Math"/>
              </w:rPr>
              <m:t xml:space="preserve">l ×W </m:t>
            </m:r>
          </m:den>
        </m:f>
      </m:oMath>
      <w:r w:rsidRPr="002B0727">
        <w:rPr>
          <w:rFonts w:eastAsiaTheme="minorEastAsia"/>
        </w:rPr>
        <w:tab/>
      </w:r>
    </w:p>
    <w:p w14:paraId="2B2DA4EE" w14:textId="77777777" w:rsidR="004554E2" w:rsidRPr="002B0727" w:rsidRDefault="004554E2" w:rsidP="004554E2">
      <w:pPr>
        <w:spacing w:line="256" w:lineRule="auto"/>
        <w:rPr>
          <w:rFonts w:eastAsiaTheme="minorEastAsia"/>
          <w:b/>
        </w:rPr>
      </w:pPr>
      <w:r w:rsidRPr="002B0727">
        <w:rPr>
          <w:rFonts w:eastAsiaTheme="minorEastAsia"/>
          <w:b/>
        </w:rPr>
        <w:t>Direct System</w:t>
      </w:r>
    </w:p>
    <w:p w14:paraId="111D0FB0" w14:textId="77777777" w:rsidR="004554E2" w:rsidRPr="002B0727" w:rsidRDefault="004554E2" w:rsidP="004554E2">
      <w:pPr>
        <w:spacing w:line="256" w:lineRule="auto"/>
        <w:ind w:left="2160" w:hanging="2160"/>
        <w:rPr>
          <w:rFonts w:eastAsiaTheme="minorEastAsia"/>
        </w:rPr>
      </w:pPr>
      <m:oMath>
        <m:r>
          <m:rPr>
            <m:sty m:val="p"/>
          </m:rPr>
          <w:rPr>
            <w:rFonts w:ascii="Cambria Math" w:eastAsiaTheme="minorEastAsia" w:hAnsi="Cambria Math"/>
          </w:rPr>
          <m:t xml:space="preserve">N= </m:t>
        </m:r>
        <m:f>
          <m:fPr>
            <m:ctrlPr>
              <w:rPr>
                <w:rFonts w:ascii="Cambria Math" w:eastAsiaTheme="minorEastAsia" w:hAnsi="Cambria Math"/>
              </w:rPr>
            </m:ctrlPr>
          </m:fPr>
          <m:num>
            <m:r>
              <m:rPr>
                <m:sty m:val="p"/>
              </m:rPr>
              <w:rPr>
                <w:rFonts w:ascii="Cambria Math" w:eastAsiaTheme="minorEastAsia" w:hAnsi="Cambria Math"/>
              </w:rPr>
              <m:t>w × l</m:t>
            </m:r>
          </m:num>
          <m:den>
            <m:r>
              <m:rPr>
                <m:sty m:val="p"/>
              </m:rPr>
              <w:rPr>
                <w:rFonts w:ascii="Cambria Math" w:eastAsiaTheme="minorEastAsia" w:hAnsi="Cambria Math"/>
              </w:rPr>
              <m:t xml:space="preserve">L </m:t>
            </m:r>
          </m:den>
        </m:f>
      </m:oMath>
      <w:r w:rsidRPr="002B0727">
        <w:rPr>
          <w:rFonts w:eastAsiaTheme="minorEastAsia"/>
        </w:rPr>
        <w:t xml:space="preserve"> </w:t>
      </w:r>
    </w:p>
    <w:p w14:paraId="22EF8285" w14:textId="77777777" w:rsidR="004554E2" w:rsidRPr="002B0727" w:rsidRDefault="004554E2" w:rsidP="004554E2">
      <w:pPr>
        <w:spacing w:line="256" w:lineRule="auto"/>
        <w:ind w:left="2160" w:hanging="2160"/>
        <w:rPr>
          <w:rFonts w:eastAsiaTheme="minorEastAsia"/>
        </w:rPr>
      </w:pPr>
    </w:p>
    <w:p w14:paraId="596EE8E7" w14:textId="77777777" w:rsidR="004554E2" w:rsidRPr="002B0727" w:rsidRDefault="004554E2" w:rsidP="004554E2">
      <w:pPr>
        <w:spacing w:line="256" w:lineRule="auto"/>
        <w:ind w:left="2160" w:hanging="2160"/>
        <w:rPr>
          <w:rFonts w:eastAsiaTheme="minorEastAsia"/>
        </w:rPr>
      </w:pPr>
    </w:p>
    <w:p w14:paraId="0EE9D5CA" w14:textId="77777777" w:rsidR="004554E2" w:rsidRPr="002B0727" w:rsidRDefault="004554E2" w:rsidP="004554E2">
      <w:pPr>
        <w:spacing w:line="256" w:lineRule="auto"/>
        <w:ind w:left="2160" w:hanging="2160"/>
        <w:rPr>
          <w:rFonts w:eastAsiaTheme="minorEastAsia"/>
        </w:rPr>
      </w:pPr>
      <w:r w:rsidRPr="002B0727">
        <w:rPr>
          <w:rFonts w:eastAsiaTheme="minorEastAsia"/>
        </w:rPr>
        <w:t xml:space="preserve">2) </w:t>
      </w:r>
      <m:oMath>
        <m:r>
          <m:rPr>
            <m:sty m:val="p"/>
          </m:rPr>
          <w:rPr>
            <w:rFonts w:ascii="Cambria Math" w:eastAsiaTheme="minorEastAsia" w:hAnsi="Cambria Math"/>
          </w:rPr>
          <m:t xml:space="preserve">Average count= </m:t>
        </m:r>
        <m:f>
          <m:fPr>
            <m:ctrlPr>
              <w:rPr>
                <w:rFonts w:ascii="Cambria Math" w:eastAsiaTheme="minorEastAsia" w:hAnsi="Cambria Math"/>
              </w:rPr>
            </m:ctrlPr>
          </m:fPr>
          <m:num>
            <m:r>
              <m:rPr>
                <m:sty m:val="p"/>
              </m:rPr>
              <w:rPr>
                <w:rFonts w:ascii="Cambria Math" w:eastAsiaTheme="minorEastAsia" w:hAnsi="Cambria Math"/>
              </w:rPr>
              <m:t xml:space="preserve">r1+r2+r3 </m:t>
            </m:r>
          </m:num>
          <m:den>
            <m:box>
              <m:boxPr>
                <m:ctrlPr>
                  <w:rPr>
                    <w:rFonts w:ascii="Cambria Math" w:eastAsiaTheme="minorEastAsia" w:hAnsi="Cambria Math"/>
                  </w:rPr>
                </m:ctrlPr>
              </m:boxPr>
              <m:e>
                <m:argPr>
                  <m:argSz m:val="-1"/>
                </m:argPr>
                <m:f>
                  <m:fPr>
                    <m:ctrlPr>
                      <w:rPr>
                        <w:rFonts w:ascii="Cambria Math" w:eastAsiaTheme="minorEastAsia" w:hAnsi="Cambria Math"/>
                      </w:rPr>
                    </m:ctrlPr>
                  </m:fPr>
                  <m:num>
                    <m:r>
                      <m:rPr>
                        <m:sty m:val="p"/>
                      </m:rPr>
                      <w:rPr>
                        <w:rFonts w:ascii="Cambria Math" w:eastAsiaTheme="minorEastAsia" w:hAnsi="Cambria Math"/>
                      </w:rPr>
                      <m:t>r1</m:t>
                    </m:r>
                  </m:num>
                  <m:den>
                    <m:r>
                      <m:rPr>
                        <m:sty m:val="p"/>
                      </m:rPr>
                      <w:rPr>
                        <w:rFonts w:ascii="Cambria Math" w:eastAsiaTheme="minorEastAsia" w:hAnsi="Cambria Math"/>
                      </w:rPr>
                      <m:t>c1</m:t>
                    </m:r>
                  </m:den>
                </m:f>
              </m:e>
            </m:box>
            <m:r>
              <m:rPr>
                <m:sty m:val="p"/>
              </m:rPr>
              <w:rPr>
                <w:rFonts w:ascii="Cambria Math" w:eastAsiaTheme="minorEastAsia" w:hAnsi="Cambria Math"/>
              </w:rPr>
              <m:t xml:space="preserve"> + </m:t>
            </m:r>
            <m:box>
              <m:boxPr>
                <m:ctrlPr>
                  <w:rPr>
                    <w:rFonts w:ascii="Cambria Math" w:eastAsiaTheme="minorEastAsia" w:hAnsi="Cambria Math"/>
                  </w:rPr>
                </m:ctrlPr>
              </m:boxPr>
              <m:e>
                <m:argPr>
                  <m:argSz m:val="-1"/>
                </m:argPr>
                <m:f>
                  <m:fPr>
                    <m:ctrlPr>
                      <w:rPr>
                        <w:rFonts w:ascii="Cambria Math" w:eastAsiaTheme="minorEastAsia" w:hAnsi="Cambria Math"/>
                      </w:rPr>
                    </m:ctrlPr>
                  </m:fPr>
                  <m:num>
                    <m:r>
                      <m:rPr>
                        <m:sty m:val="p"/>
                      </m:rPr>
                      <w:rPr>
                        <w:rFonts w:ascii="Cambria Math" w:eastAsiaTheme="minorEastAsia" w:hAnsi="Cambria Math"/>
                      </w:rPr>
                      <m:t>r2</m:t>
                    </m:r>
                  </m:num>
                  <m:den>
                    <m:r>
                      <m:rPr>
                        <m:sty m:val="p"/>
                      </m:rPr>
                      <w:rPr>
                        <w:rFonts w:ascii="Cambria Math" w:eastAsiaTheme="minorEastAsia" w:hAnsi="Cambria Math"/>
                      </w:rPr>
                      <m:t>c2</m:t>
                    </m:r>
                  </m:den>
                </m:f>
              </m:e>
            </m:box>
            <m:r>
              <m:rPr>
                <m:sty m:val="p"/>
              </m:rPr>
              <w:rPr>
                <w:rFonts w:ascii="Cambria Math" w:eastAsiaTheme="minorEastAsia" w:hAnsi="Cambria Math"/>
              </w:rPr>
              <m:t xml:space="preserve"> + </m:t>
            </m:r>
            <m:box>
              <m:boxPr>
                <m:ctrlPr>
                  <w:rPr>
                    <w:rFonts w:ascii="Cambria Math" w:eastAsiaTheme="minorEastAsia" w:hAnsi="Cambria Math"/>
                  </w:rPr>
                </m:ctrlPr>
              </m:boxPr>
              <m:e>
                <m:argPr>
                  <m:argSz m:val="-1"/>
                </m:argPr>
                <m:f>
                  <m:fPr>
                    <m:ctrlPr>
                      <w:rPr>
                        <w:rFonts w:ascii="Cambria Math" w:eastAsiaTheme="minorEastAsia" w:hAnsi="Cambria Math"/>
                      </w:rPr>
                    </m:ctrlPr>
                  </m:fPr>
                  <m:num>
                    <m:r>
                      <m:rPr>
                        <m:sty m:val="p"/>
                      </m:rPr>
                      <w:rPr>
                        <w:rFonts w:ascii="Cambria Math" w:eastAsiaTheme="minorEastAsia" w:hAnsi="Cambria Math"/>
                      </w:rPr>
                      <m:t>r3</m:t>
                    </m:r>
                  </m:num>
                  <m:den>
                    <m:r>
                      <m:rPr>
                        <m:sty m:val="p"/>
                      </m:rPr>
                      <w:rPr>
                        <w:rFonts w:ascii="Cambria Math" w:eastAsiaTheme="minorEastAsia" w:hAnsi="Cambria Math"/>
                      </w:rPr>
                      <m:t>c3</m:t>
                    </m:r>
                  </m:den>
                </m:f>
              </m:e>
            </m:box>
          </m:den>
        </m:f>
      </m:oMath>
      <w:r w:rsidRPr="002B0727">
        <w:rPr>
          <w:rFonts w:eastAsiaTheme="minorEastAsia"/>
        </w:rPr>
        <w:t xml:space="preserve"> ; Here c1, c2, c3 are count with their ratio r1 : r2 : r3 </w:t>
      </w:r>
    </w:p>
    <w:p w14:paraId="3BBB6121" w14:textId="77777777" w:rsidR="004554E2" w:rsidRPr="002B0727" w:rsidRDefault="004554E2" w:rsidP="004554E2">
      <w:pPr>
        <w:tabs>
          <w:tab w:val="left" w:pos="1610"/>
        </w:tabs>
        <w:spacing w:line="256" w:lineRule="auto"/>
        <w:rPr>
          <w:rFonts w:eastAsiaTheme="minorEastAsia"/>
        </w:rPr>
      </w:pPr>
      <w:r w:rsidRPr="002B0727">
        <w:rPr>
          <w:rFonts w:eastAsiaTheme="minorEastAsia"/>
        </w:rPr>
        <w:lastRenderedPageBreak/>
        <w:t xml:space="preserve">3) </w:t>
      </w:r>
      <m:oMath>
        <m:r>
          <m:rPr>
            <m:sty m:val="p"/>
          </m:rPr>
          <w:rPr>
            <w:rFonts w:ascii="Cambria Math" w:eastAsiaTheme="minorEastAsia" w:hAnsi="Cambria Math"/>
          </w:rPr>
          <m:t>weight ofyarn</m:t>
        </m:r>
        <m:d>
          <m:dPr>
            <m:ctrlPr>
              <w:rPr>
                <w:rFonts w:ascii="Cambria Math" w:eastAsiaTheme="minorEastAsia" w:hAnsi="Cambria Math"/>
              </w:rPr>
            </m:ctrlPr>
          </m:dPr>
          <m:e>
            <m:r>
              <m:rPr>
                <m:sty m:val="p"/>
              </m:rPr>
              <w:rPr>
                <w:rFonts w:ascii="Cambria Math" w:eastAsiaTheme="minorEastAsia" w:hAnsi="Cambria Math"/>
              </w:rPr>
              <m:t>gm</m:t>
            </m:r>
            <m:r>
              <m:rPr>
                <m:lit/>
                <m:sty m:val="p"/>
              </m:rPr>
              <w:rPr>
                <w:rFonts w:ascii="Cambria Math" w:eastAsiaTheme="minorEastAsia" w:hAnsi="Cambria Math"/>
              </w:rPr>
              <m:t>/</m:t>
            </m:r>
            <m:r>
              <m:rPr>
                <m:sty m:val="p"/>
              </m:rPr>
              <w:rPr>
                <w:rFonts w:ascii="Cambria Math" w:eastAsiaTheme="minorEastAsia" w:hAnsi="Cambria Math"/>
              </w:rPr>
              <m:t>mtr</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Total Ends × 0.59</m:t>
            </m:r>
          </m:num>
          <m:den>
            <m:r>
              <m:rPr>
                <m:sty m:val="p"/>
              </m:rPr>
              <w:rPr>
                <w:rFonts w:ascii="Cambria Math" w:eastAsiaTheme="minorEastAsia" w:hAnsi="Cambria Math"/>
              </w:rPr>
              <m:t xml:space="preserve">Average count </m:t>
            </m:r>
          </m:den>
        </m:f>
      </m:oMath>
    </w:p>
    <w:p w14:paraId="1E89F20D" w14:textId="77777777" w:rsidR="004554E2" w:rsidRPr="002B0727" w:rsidRDefault="004554E2" w:rsidP="004554E2">
      <w:pPr>
        <w:tabs>
          <w:tab w:val="left" w:pos="1610"/>
        </w:tabs>
        <w:spacing w:line="256" w:lineRule="auto"/>
        <w:rPr>
          <w:rFonts w:eastAsiaTheme="minorEastAsia"/>
        </w:rPr>
      </w:pPr>
      <w:r w:rsidRPr="002B0727">
        <w:rPr>
          <w:rFonts w:eastAsiaTheme="minorEastAsia"/>
        </w:rPr>
        <w:tab/>
      </w:r>
      <w:r w:rsidRPr="002B0727">
        <w:rPr>
          <w:rFonts w:eastAsiaTheme="minorEastAsia"/>
        </w:rPr>
        <w:tab/>
      </w:r>
      <w:r w:rsidRPr="002B0727">
        <w:rPr>
          <w:rFonts w:eastAsiaTheme="minorEastAsia"/>
        </w:rPr>
        <w:tab/>
        <w:t xml:space="preserve">Or </w:t>
      </w:r>
      <m:oMath>
        <m:f>
          <m:fPr>
            <m:ctrlPr>
              <w:rPr>
                <w:rFonts w:ascii="Cambria Math" w:eastAsiaTheme="minorEastAsia" w:hAnsi="Cambria Math"/>
              </w:rPr>
            </m:ctrlPr>
          </m:fPr>
          <m:num>
            <m:r>
              <m:rPr>
                <m:sty m:val="p"/>
              </m:rPr>
              <w:rPr>
                <w:rFonts w:ascii="Cambria Math" w:eastAsiaTheme="minorEastAsia" w:hAnsi="Cambria Math"/>
              </w:rPr>
              <m:t>Total Ends</m:t>
            </m:r>
          </m:num>
          <m:den>
            <m:r>
              <m:rPr>
                <m:sty m:val="p"/>
              </m:rPr>
              <w:rPr>
                <w:rFonts w:ascii="Cambria Math" w:eastAsiaTheme="minorEastAsia" w:hAnsi="Cambria Math"/>
              </w:rPr>
              <m:t>count × 1.6933</m:t>
            </m:r>
          </m:den>
        </m:f>
      </m:oMath>
      <w:r w:rsidRPr="002B0727">
        <w:rPr>
          <w:rFonts w:eastAsiaTheme="minorEastAsia"/>
        </w:rPr>
        <w:t xml:space="preserve"> = </w:t>
      </w:r>
    </w:p>
    <w:p w14:paraId="2D17A601" w14:textId="77777777" w:rsidR="004554E2" w:rsidRPr="002B0727" w:rsidRDefault="004554E2" w:rsidP="004554E2">
      <w:pPr>
        <w:tabs>
          <w:tab w:val="left" w:pos="1610"/>
        </w:tabs>
        <w:spacing w:line="256" w:lineRule="auto"/>
        <w:rPr>
          <w:rFonts w:eastAsiaTheme="minorEastAsia"/>
        </w:rPr>
      </w:pPr>
    </w:p>
    <w:p w14:paraId="7F484090" w14:textId="77777777" w:rsidR="004554E2" w:rsidRPr="002B0727" w:rsidRDefault="004554E2" w:rsidP="004554E2">
      <w:pPr>
        <w:tabs>
          <w:tab w:val="left" w:pos="6600"/>
        </w:tabs>
        <w:spacing w:line="256" w:lineRule="auto"/>
        <w:rPr>
          <w:rFonts w:eastAsiaTheme="minorEastAsia"/>
          <w:color w:val="000000" w:themeColor="text1"/>
        </w:rPr>
      </w:pPr>
      <w:r w:rsidRPr="002B0727">
        <w:rPr>
          <w:rFonts w:eastAsiaTheme="minorEastAsia"/>
        </w:rPr>
        <w:t xml:space="preserve">4) </w:t>
      </w:r>
      <m:oMath>
        <m:r>
          <m:rPr>
            <m:sty m:val="p"/>
          </m:rPr>
          <w:rPr>
            <w:rFonts w:ascii="Cambria Math" w:eastAsiaTheme="minorEastAsia" w:hAnsi="Cambria Math"/>
          </w:rPr>
          <m:t>Totalweightofyarn</m:t>
        </m:r>
        <m:d>
          <m:dPr>
            <m:ctrlPr>
              <w:rPr>
                <w:rFonts w:ascii="Cambria Math" w:eastAsiaTheme="minorEastAsia" w:hAnsi="Cambria Math"/>
              </w:rPr>
            </m:ctrlPr>
          </m:dPr>
          <m:e>
            <m:r>
              <m:rPr>
                <m:sty m:val="p"/>
              </m:rPr>
              <w:rPr>
                <w:rFonts w:ascii="Cambria Math" w:eastAsiaTheme="minorEastAsia" w:hAnsi="Cambria Math"/>
              </w:rPr>
              <m:t>kg</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 xml:space="preserve">Total length × Total Ends × 0.0059 </m:t>
            </m:r>
          </m:num>
          <m:den>
            <m:r>
              <m:rPr>
                <m:sty m:val="p"/>
              </m:rPr>
              <w:rPr>
                <w:rFonts w:ascii="Cambria Math" w:eastAsiaTheme="minorEastAsia" w:hAnsi="Cambria Math"/>
              </w:rPr>
              <m:t xml:space="preserve">Average count </m:t>
            </m:r>
          </m:den>
        </m:f>
      </m:oMath>
      <w:r w:rsidRPr="002B0727">
        <w:rPr>
          <w:rFonts w:eastAsiaTheme="minorEastAsia"/>
        </w:rPr>
        <w:br/>
        <w:t xml:space="preserve">5) </w:t>
      </w:r>
      <m:oMath>
        <m:r>
          <m:rPr>
            <m:sty m:val="p"/>
          </m:rPr>
          <w:rPr>
            <w:rFonts w:ascii="Cambria Math" w:eastAsiaTheme="minorEastAsia" w:hAnsi="Cambria Math"/>
          </w:rPr>
          <m:t xml:space="preserve">Dossing = </m:t>
        </m:r>
        <m:f>
          <m:fPr>
            <m:ctrlPr>
              <w:rPr>
                <w:rFonts w:ascii="Cambria Math" w:eastAsiaTheme="minorEastAsia" w:hAnsi="Cambria Math"/>
              </w:rPr>
            </m:ctrlPr>
          </m:fPr>
          <m:num>
            <m:f>
              <m:fPr>
                <m:type m:val="skw"/>
                <m:ctrlPr>
                  <w:rPr>
                    <w:rFonts w:ascii="Cambria Math" w:eastAsiaTheme="minorEastAsia" w:hAnsi="Cambria Math"/>
                  </w:rPr>
                </m:ctrlPr>
              </m:fPr>
              <m:num>
                <m:r>
                  <m:rPr>
                    <m:sty m:val="p"/>
                  </m:rPr>
                  <w:rPr>
                    <w:rFonts w:ascii="Cambria Math" w:eastAsiaTheme="minorEastAsia" w:hAnsi="Cambria Math"/>
                  </w:rPr>
                  <m:t>m</m:t>
                </m:r>
              </m:num>
              <m:den>
                <m:r>
                  <m:rPr>
                    <m:sty m:val="p"/>
                  </m:rPr>
                  <w:rPr>
                    <w:rFonts w:ascii="Cambria Math" w:eastAsiaTheme="minorEastAsia" w:hAnsi="Cambria Math"/>
                  </w:rPr>
                  <m:t>sspeed×shade×weightofyarn</m:t>
                </m:r>
                <m:d>
                  <m:dPr>
                    <m:ctrlPr>
                      <w:rPr>
                        <w:rFonts w:ascii="Cambria Math" w:eastAsiaTheme="minorEastAsia" w:hAnsi="Cambria Math"/>
                      </w:rPr>
                    </m:ctrlPr>
                  </m:dPr>
                  <m:e>
                    <m:r>
                      <m:rPr>
                        <m:sty m:val="p"/>
                      </m:rPr>
                      <w:rPr>
                        <w:rFonts w:ascii="Cambria Math" w:eastAsiaTheme="minorEastAsia" w:hAnsi="Cambria Math"/>
                      </w:rPr>
                      <m:t>gm</m:t>
                    </m:r>
                    <m:r>
                      <m:rPr>
                        <m:lit/>
                        <m:sty m:val="p"/>
                      </m:rPr>
                      <w:rPr>
                        <w:rFonts w:ascii="Cambria Math" w:eastAsiaTheme="minorEastAsia" w:hAnsi="Cambria Math"/>
                      </w:rPr>
                      <m:t>/</m:t>
                    </m:r>
                    <m:r>
                      <m:rPr>
                        <m:sty m:val="p"/>
                      </m:rPr>
                      <w:rPr>
                        <w:rFonts w:ascii="Cambria Math" w:eastAsiaTheme="minorEastAsia" w:hAnsi="Cambria Math"/>
                      </w:rPr>
                      <m:t>mtr</m:t>
                    </m:r>
                  </m:e>
                </m:d>
              </m:den>
            </m:f>
          </m:num>
          <m:den>
            <m:r>
              <m:rPr>
                <m:sty m:val="p"/>
              </m:rPr>
              <w:rPr>
                <w:rFonts w:ascii="Cambria Math" w:eastAsiaTheme="minorEastAsia" w:hAnsi="Cambria Math"/>
              </w:rPr>
              <m:t>Feedsolution</m:t>
            </m:r>
            <m:d>
              <m:dPr>
                <m:ctrlPr>
                  <w:rPr>
                    <w:rFonts w:ascii="Cambria Math" w:eastAsiaTheme="minorEastAsia" w:hAnsi="Cambria Math"/>
                  </w:rPr>
                </m:ctrlPr>
              </m:dPr>
              <m:e>
                <m:r>
                  <m:rPr>
                    <m:sty m:val="p"/>
                  </m:rPr>
                  <w:rPr>
                    <w:rFonts w:ascii="Cambria Math" w:eastAsiaTheme="minorEastAsia" w:hAnsi="Cambria Math"/>
                  </w:rPr>
                  <m:t>g</m:t>
                </m:r>
                <m:r>
                  <m:rPr>
                    <m:lit/>
                    <m:sty m:val="p"/>
                  </m:rPr>
                  <w:rPr>
                    <w:rFonts w:ascii="Cambria Math" w:eastAsiaTheme="minorEastAsia" w:hAnsi="Cambria Math"/>
                  </w:rPr>
                  <m:t>/</m:t>
                </m:r>
                <m:r>
                  <m:rPr>
                    <m:sty m:val="p"/>
                  </m:rPr>
                  <w:rPr>
                    <w:rFonts w:ascii="Cambria Math" w:eastAsiaTheme="minorEastAsia" w:hAnsi="Cambria Math"/>
                  </w:rPr>
                  <m:t>L</m:t>
                </m:r>
              </m:e>
            </m:d>
          </m:den>
        </m:f>
      </m:oMath>
      <w:r w:rsidRPr="002B0727">
        <w:rPr>
          <w:rFonts w:eastAsiaTheme="minorEastAsia"/>
        </w:rPr>
        <w:br/>
        <w:t xml:space="preserve">6) </w:t>
      </w:r>
      <m:oMath>
        <m:r>
          <m:rPr>
            <m:sty m:val="p"/>
          </m:rPr>
          <w:rPr>
            <w:rFonts w:ascii="Cambria Math" w:eastAsiaTheme="minorEastAsia" w:hAnsi="Cambria Math"/>
          </w:rPr>
          <m:t xml:space="preserve">Total Dossing = </m:t>
        </m:r>
        <m:f>
          <m:fPr>
            <m:ctrlPr>
              <w:rPr>
                <w:rFonts w:ascii="Cambria Math" w:eastAsiaTheme="minorEastAsia" w:hAnsi="Cambria Math"/>
              </w:rPr>
            </m:ctrlPr>
          </m:fPr>
          <m:num>
            <m:r>
              <m:rPr>
                <m:sty m:val="p"/>
              </m:rPr>
              <w:rPr>
                <w:rFonts w:ascii="Cambria Math" w:eastAsiaTheme="minorEastAsia" w:hAnsi="Cambria Math"/>
              </w:rPr>
              <m:t xml:space="preserve">Total length × Dossing </m:t>
            </m:r>
          </m:num>
          <m:den>
            <m:r>
              <m:rPr>
                <m:sty m:val="p"/>
              </m:rPr>
              <w:rPr>
                <w:rFonts w:ascii="Cambria Math" w:eastAsiaTheme="minorEastAsia" w:hAnsi="Cambria Math"/>
              </w:rPr>
              <m:t xml:space="preserve">M/c speed × 100 </m:t>
            </m:r>
          </m:den>
        </m:f>
      </m:oMath>
      <w:r w:rsidRPr="002B0727">
        <w:rPr>
          <w:rFonts w:eastAsiaTheme="minorEastAsia"/>
        </w:rPr>
        <w:br/>
        <w:t xml:space="preserve">7) </w:t>
      </w:r>
      <m:oMath>
        <m:r>
          <m:rPr>
            <m:sty m:val="p"/>
          </m:rPr>
          <w:rPr>
            <w:rFonts w:ascii="Cambria Math" w:eastAsiaTheme="minorEastAsia" w:hAnsi="Cambria Math"/>
          </w:rPr>
          <m:t xml:space="preserve">Box dye amount =  </m:t>
        </m:r>
        <m:f>
          <m:fPr>
            <m:ctrlPr>
              <w:rPr>
                <w:rFonts w:ascii="Cambria Math" w:eastAsiaTheme="minorEastAsia" w:hAnsi="Cambria Math"/>
              </w:rPr>
            </m:ctrlPr>
          </m:fPr>
          <m:num>
            <m:r>
              <m:rPr>
                <m:sty m:val="p"/>
              </m:rPr>
              <w:rPr>
                <w:rFonts w:ascii="Cambria Math" w:eastAsiaTheme="minorEastAsia" w:hAnsi="Cambria Math"/>
              </w:rPr>
              <m:t xml:space="preserve">shade% × Total volume </m:t>
            </m:r>
          </m:num>
          <m:den>
            <m:r>
              <m:rPr>
                <m:sty m:val="p"/>
              </m:rPr>
              <w:rPr>
                <w:rFonts w:ascii="Cambria Math" w:eastAsiaTheme="minorEastAsia" w:hAnsi="Cambria Math"/>
              </w:rPr>
              <m:t xml:space="preserve">M/c speed × 1000 </m:t>
            </m:r>
          </m:den>
        </m:f>
      </m:oMath>
      <w:r w:rsidRPr="002B0727">
        <w:rPr>
          <w:rFonts w:eastAsiaTheme="minorEastAsia"/>
        </w:rPr>
        <w:t xml:space="preserve"> or, </w:t>
      </w:r>
      <m:oMath>
        <m:f>
          <m:fPr>
            <m:ctrlPr>
              <w:rPr>
                <w:rFonts w:ascii="Cambria Math" w:eastAsiaTheme="minorEastAsia" w:hAnsi="Cambria Math"/>
              </w:rPr>
            </m:ctrlPr>
          </m:fPr>
          <m:num>
            <m:r>
              <m:rPr>
                <m:sty m:val="p"/>
              </m:rPr>
              <w:rPr>
                <w:rFonts w:ascii="Cambria Math" w:eastAsiaTheme="minorEastAsia" w:hAnsi="Cambria Math"/>
              </w:rPr>
              <m:t>g/L × both volume</m:t>
            </m:r>
          </m:num>
          <m:den>
            <m:r>
              <m:rPr>
                <m:sty m:val="p"/>
              </m:rPr>
              <w:rPr>
                <w:rFonts w:ascii="Cambria Math" w:eastAsiaTheme="minorEastAsia" w:hAnsi="Cambria Math"/>
              </w:rPr>
              <m:t>1000</m:t>
            </m:r>
          </m:den>
        </m:f>
      </m:oMath>
      <w:r w:rsidRPr="002B0727">
        <w:rPr>
          <w:rFonts w:eastAsiaTheme="minorEastAsia"/>
        </w:rPr>
        <w:br/>
        <w:t xml:space="preserve">8) </w:t>
      </w:r>
      <m:oMath>
        <m:r>
          <m:rPr>
            <m:sty m:val="p"/>
          </m:rPr>
          <w:rPr>
            <w:rFonts w:ascii="Cambria Math" w:eastAsiaTheme="minorEastAsia" w:hAnsi="Cambria Math"/>
          </w:rPr>
          <m:t xml:space="preserve">Dye = </m:t>
        </m:r>
        <m:f>
          <m:fPr>
            <m:ctrlPr>
              <w:rPr>
                <w:rFonts w:ascii="Cambria Math" w:eastAsiaTheme="minorEastAsia" w:hAnsi="Cambria Math"/>
              </w:rPr>
            </m:ctrlPr>
          </m:fPr>
          <m:num>
            <m:r>
              <m:rPr>
                <m:sty m:val="p"/>
              </m:rPr>
              <w:rPr>
                <w:rFonts w:ascii="Cambria Math" w:eastAsiaTheme="minorEastAsia" w:hAnsi="Cambria Math"/>
              </w:rPr>
              <m:t>shade% × pick up%</m:t>
            </m:r>
          </m:num>
          <m:den>
            <m:r>
              <m:rPr>
                <m:sty m:val="p"/>
              </m:rPr>
              <w:rPr>
                <w:rFonts w:ascii="Cambria Math" w:eastAsiaTheme="minorEastAsia" w:hAnsi="Cambria Math"/>
              </w:rPr>
              <m:t>stock solution</m:t>
            </m:r>
          </m:den>
        </m:f>
        <m:r>
          <m:rPr>
            <m:sty m:val="p"/>
          </m:rPr>
          <w:rPr>
            <w:rFonts w:ascii="Cambria Math" w:eastAsiaTheme="minorEastAsia" w:hAnsi="Cambria Math"/>
          </w:rPr>
          <m:t xml:space="preserve"> </m:t>
        </m:r>
      </m:oMath>
      <w:r w:rsidRPr="002B0727">
        <w:rPr>
          <w:rFonts w:eastAsiaTheme="minorEastAsia"/>
        </w:rPr>
        <w:br/>
        <w:t xml:space="preserve">9) </w:t>
      </w:r>
      <m:oMath>
        <m:r>
          <m:rPr>
            <m:sty m:val="p"/>
          </m:rPr>
          <w:rPr>
            <w:rFonts w:ascii="Cambria Math" w:eastAsiaTheme="minorEastAsia" w:hAnsi="Cambria Math"/>
          </w:rPr>
          <m:t xml:space="preserve">Volume of Black bath = </m:t>
        </m:r>
        <m:f>
          <m:fPr>
            <m:ctrlPr>
              <w:rPr>
                <w:rFonts w:ascii="Cambria Math" w:eastAsiaTheme="minorEastAsia" w:hAnsi="Cambria Math"/>
              </w:rPr>
            </m:ctrlPr>
          </m:fPr>
          <m:num>
            <m:r>
              <m:rPr>
                <m:sty m:val="p"/>
              </m:rPr>
              <w:rPr>
                <w:rFonts w:ascii="Cambria Math" w:eastAsiaTheme="minorEastAsia" w:hAnsi="Cambria Math"/>
              </w:rPr>
              <m:t xml:space="preserve">Box g/L × Total bath volume </m:t>
            </m:r>
          </m:num>
          <m:den>
            <m:r>
              <m:rPr>
                <m:sty m:val="p"/>
              </m:rPr>
              <w:rPr>
                <w:rFonts w:ascii="Cambria Math" w:eastAsiaTheme="minorEastAsia" w:hAnsi="Cambria Math"/>
              </w:rPr>
              <m:t>Feed g/L</m:t>
            </m:r>
          </m:den>
        </m:f>
      </m:oMath>
      <w:r w:rsidRPr="002B0727">
        <w:rPr>
          <w:rFonts w:eastAsiaTheme="minorEastAsia"/>
        </w:rPr>
        <w:br/>
        <w:t xml:space="preserve">10) </w:t>
      </w:r>
      <m:oMath>
        <m:r>
          <m:rPr>
            <m:sty m:val="p"/>
          </m:rPr>
          <w:rPr>
            <w:rFonts w:ascii="Cambria Math" w:eastAsiaTheme="minorEastAsia" w:hAnsi="Cambria Math"/>
          </w:rPr>
          <m:t xml:space="preserve">Pick up% (sre chemical) = </m:t>
        </m:r>
        <m:f>
          <m:fPr>
            <m:ctrlPr>
              <w:rPr>
                <w:rFonts w:ascii="Cambria Math" w:eastAsiaTheme="minorEastAsia" w:hAnsi="Cambria Math"/>
              </w:rPr>
            </m:ctrlPr>
          </m:fPr>
          <m:num>
            <m:r>
              <m:rPr>
                <m:sty m:val="p"/>
              </m:rPr>
              <w:rPr>
                <w:rFonts w:ascii="Cambria Math" w:eastAsiaTheme="minorEastAsia" w:hAnsi="Cambria Math"/>
              </w:rPr>
              <m:t xml:space="preserve">Total weight of sizing chemical </m:t>
            </m:r>
          </m:num>
          <m:den>
            <m:r>
              <m:rPr>
                <m:sty m:val="p"/>
              </m:rPr>
              <w:rPr>
                <w:rFonts w:ascii="Cambria Math" w:eastAsiaTheme="minorEastAsia" w:hAnsi="Cambria Math"/>
              </w:rPr>
              <m:t xml:space="preserve">Total weight of yarn </m:t>
            </m:r>
          </m:den>
        </m:f>
        <m:r>
          <m:rPr>
            <m:sty m:val="p"/>
          </m:rPr>
          <w:rPr>
            <w:rFonts w:ascii="Cambria Math" w:eastAsiaTheme="minorEastAsia" w:hAnsi="Cambria Math"/>
          </w:rPr>
          <m:t xml:space="preserve"> × 100%</m:t>
        </m:r>
      </m:oMath>
      <w:r w:rsidRPr="002B0727">
        <w:rPr>
          <w:rFonts w:eastAsiaTheme="minorEastAsia"/>
        </w:rPr>
        <w:br/>
      </w:r>
      <w:r w:rsidRPr="002B0727">
        <w:rPr>
          <w:rFonts w:eastAsiaTheme="minorEastAsia"/>
          <w:color w:val="000000" w:themeColor="text1"/>
        </w:rPr>
        <w:t xml:space="preserve">11) </w:t>
      </w:r>
      <m:oMath>
        <m:r>
          <m:rPr>
            <m:sty m:val="p"/>
          </m:rPr>
          <w:rPr>
            <w:rFonts w:ascii="Cambria Math" w:eastAsiaTheme="minorEastAsia" w:hAnsi="Cambria Math"/>
            <w:color w:val="000000" w:themeColor="text1"/>
          </w:rPr>
          <m:t xml:space="preserve">RF% = </m:t>
        </m:r>
        <m:f>
          <m:fPr>
            <m:ctrlPr>
              <w:rPr>
                <w:rFonts w:ascii="Cambria Math" w:eastAsiaTheme="minorEastAsia" w:hAnsi="Cambria Math"/>
                <w:color w:val="000000" w:themeColor="text1"/>
              </w:rPr>
            </m:ctrlPr>
          </m:fPr>
          <m:num>
            <m:r>
              <m:rPr>
                <m:sty m:val="p"/>
              </m:rPr>
              <w:rPr>
                <w:rFonts w:ascii="Cambria Math" w:eastAsiaTheme="minorEastAsia" w:hAnsi="Cambria Math"/>
                <w:color w:val="000000" w:themeColor="text1"/>
              </w:rPr>
              <m:t xml:space="preserve">Total chemical × 100 </m:t>
            </m:r>
          </m:num>
          <m:den>
            <m:r>
              <m:rPr>
                <m:sty m:val="p"/>
              </m:rPr>
              <w:rPr>
                <w:rFonts w:ascii="Cambria Math" w:eastAsiaTheme="minorEastAsia" w:hAnsi="Cambria Math"/>
                <w:color w:val="000000" w:themeColor="text1"/>
              </w:rPr>
              <m:t xml:space="preserve">volume of water × 1.8 </m:t>
            </m:r>
          </m:den>
        </m:f>
      </m:oMath>
      <w:r w:rsidRPr="002B0727">
        <w:rPr>
          <w:rFonts w:eastAsiaTheme="minorEastAsia"/>
          <w:color w:val="000000" w:themeColor="text1"/>
        </w:rPr>
        <w:br/>
        <w:t xml:space="preserve">12) </w:t>
      </w:r>
      <m:oMath>
        <m:r>
          <m:rPr>
            <m:sty m:val="p"/>
          </m:rPr>
          <w:rPr>
            <w:rFonts w:ascii="Cambria Math" w:eastAsiaTheme="minorEastAsia" w:hAnsi="Cambria Math"/>
            <w:color w:val="000000" w:themeColor="text1"/>
          </w:rPr>
          <m:t>viscosity = RF × 1.54</m:t>
        </m:r>
      </m:oMath>
    </w:p>
    <w:p w14:paraId="11E1CA1A" w14:textId="77777777" w:rsidR="004554E2" w:rsidRPr="002B0727" w:rsidRDefault="004554E2" w:rsidP="004554E2">
      <w:pPr>
        <w:jc w:val="both"/>
        <w:rPr>
          <w:b/>
          <w:bCs/>
        </w:rPr>
      </w:pPr>
    </w:p>
    <w:p w14:paraId="0BB21DBA" w14:textId="77777777" w:rsidR="004554E2" w:rsidRDefault="004554E2" w:rsidP="004554E2">
      <w:pPr>
        <w:jc w:val="both"/>
        <w:rPr>
          <w:b/>
          <w:bCs/>
        </w:rPr>
      </w:pPr>
    </w:p>
    <w:p w14:paraId="1E130F9B" w14:textId="77777777" w:rsidR="004554E2" w:rsidRPr="002B0727" w:rsidRDefault="004554E2" w:rsidP="004554E2">
      <w:pPr>
        <w:jc w:val="both"/>
        <w:rPr>
          <w:b/>
          <w:bCs/>
        </w:rPr>
      </w:pPr>
      <w:r w:rsidRPr="002B0727">
        <w:rPr>
          <w:b/>
          <w:bCs/>
        </w:rPr>
        <w:t xml:space="preserve">6.3 Weaving </w:t>
      </w:r>
    </w:p>
    <w:p w14:paraId="5C4A5DB6" w14:textId="77777777" w:rsidR="004554E2" w:rsidRPr="002B0727" w:rsidRDefault="004554E2" w:rsidP="004554E2">
      <w:pPr>
        <w:jc w:val="both"/>
        <w:rPr>
          <w:b/>
          <w:bCs/>
        </w:rPr>
      </w:pPr>
      <w:r w:rsidRPr="002B0727">
        <w:t xml:space="preserve">The process of weaving the warp and weft threads into the actual selvedge denim fabric takes place on a shuttle loom. The shuttle loom was popular in the past, although it has now been largely superseded by modern weaving machines. Selvedge denim, on the other hand, is still woven on shuttle looms to produce a genuine and high-quality fabric. The following calculation are used in weaving section. </w:t>
      </w:r>
    </w:p>
    <w:p w14:paraId="2BF9F5FF"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1) </w:t>
      </w:r>
      <m:oMath>
        <m:r>
          <m:rPr>
            <m:sty m:val="p"/>
          </m:rPr>
          <w:rPr>
            <w:rFonts w:ascii="Cambria Math" w:eastAsiaTheme="minorEastAsia" w:hAnsi="Cambria Math"/>
          </w:rPr>
          <m:t xml:space="preserve">Reed Space = </m:t>
        </m:r>
        <m:f>
          <m:fPr>
            <m:ctrlPr>
              <w:rPr>
                <w:rFonts w:ascii="Cambria Math" w:eastAsiaTheme="minorEastAsia" w:hAnsi="Cambria Math"/>
              </w:rPr>
            </m:ctrlPr>
          </m:fPr>
          <m:num>
            <m:r>
              <m:rPr>
                <m:sty m:val="p"/>
              </m:rPr>
              <w:rPr>
                <w:rFonts w:ascii="Cambria Math" w:eastAsiaTheme="minorEastAsia" w:hAnsi="Cambria Math"/>
              </w:rPr>
              <m:t xml:space="preserve">Total Ends </m:t>
            </m:r>
          </m:num>
          <m:den>
            <m:r>
              <m:rPr>
                <m:sty m:val="p"/>
              </m:rPr>
              <w:rPr>
                <w:rFonts w:ascii="Cambria Math" w:eastAsiaTheme="minorEastAsia" w:hAnsi="Cambria Math"/>
              </w:rPr>
              <m:t xml:space="preserve">EPI </m:t>
            </m:r>
          </m:den>
        </m:f>
      </m:oMath>
    </w:p>
    <w:p w14:paraId="2F5EFA2D"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2) </w:t>
      </w:r>
      <m:oMath>
        <m:r>
          <m:rPr>
            <m:sty m:val="p"/>
          </m:rPr>
          <w:rPr>
            <w:rFonts w:ascii="Cambria Math" w:eastAsiaTheme="minorEastAsia" w:hAnsi="Cambria Math"/>
          </w:rPr>
          <m:t xml:space="preserve">EPI = </m:t>
        </m:r>
        <m:f>
          <m:fPr>
            <m:ctrlPr>
              <w:rPr>
                <w:rFonts w:ascii="Cambria Math" w:eastAsiaTheme="minorEastAsia" w:hAnsi="Cambria Math"/>
              </w:rPr>
            </m:ctrlPr>
          </m:fPr>
          <m:num>
            <m:r>
              <m:rPr>
                <m:sty m:val="p"/>
              </m:rPr>
              <w:rPr>
                <w:rFonts w:ascii="Cambria Math" w:eastAsiaTheme="minorEastAsia" w:hAnsi="Cambria Math"/>
              </w:rPr>
              <m:t xml:space="preserve">Reed Count × No. of yarn pass into reed eye </m:t>
            </m:r>
          </m:num>
          <m:den>
            <m:r>
              <m:rPr>
                <m:sty m:val="p"/>
              </m:rPr>
              <w:rPr>
                <w:rFonts w:ascii="Cambria Math" w:eastAsiaTheme="minorEastAsia" w:hAnsi="Cambria Math"/>
              </w:rPr>
              <m:t xml:space="preserve">2 </m:t>
            </m:r>
          </m:den>
        </m:f>
      </m:oMath>
    </w:p>
    <w:p w14:paraId="69B04F36"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3) </w:t>
      </w:r>
      <m:oMath>
        <m:r>
          <m:rPr>
            <m:sty m:val="p"/>
          </m:rPr>
          <w:rPr>
            <w:rFonts w:ascii="Cambria Math" w:eastAsiaTheme="minorEastAsia" w:hAnsi="Cambria Math"/>
          </w:rPr>
          <m:t xml:space="preserve">No. of warp in yarn selvedge = </m:t>
        </m:r>
        <m:f>
          <m:fPr>
            <m:ctrlPr>
              <w:rPr>
                <w:rFonts w:ascii="Cambria Math" w:eastAsiaTheme="minorEastAsia" w:hAnsi="Cambria Math"/>
              </w:rPr>
            </m:ctrlPr>
          </m:fPr>
          <m:num>
            <m:r>
              <m:rPr>
                <m:sty m:val="p"/>
              </m:rPr>
              <w:rPr>
                <w:rFonts w:ascii="Cambria Math" w:eastAsiaTheme="minorEastAsia" w:hAnsi="Cambria Math"/>
              </w:rPr>
              <m:t xml:space="preserve">selvedge width in cm × EPI </m:t>
            </m:r>
          </m:num>
          <m:den>
            <m:r>
              <m:rPr>
                <m:sty m:val="p"/>
              </m:rPr>
              <w:rPr>
                <w:rFonts w:ascii="Cambria Math" w:eastAsiaTheme="minorEastAsia" w:hAnsi="Cambria Math"/>
              </w:rPr>
              <m:t xml:space="preserve">2.54 </m:t>
            </m:r>
          </m:den>
        </m:f>
        <m:r>
          <m:rPr>
            <m:sty m:val="p"/>
          </m:rPr>
          <w:rPr>
            <w:rFonts w:ascii="Cambria Math" w:eastAsiaTheme="minorEastAsia" w:hAnsi="Cambria Math"/>
          </w:rPr>
          <m:t xml:space="preserve"> ÷ No. of yarn pass into reed eye </m:t>
        </m:r>
      </m:oMath>
      <w:r w:rsidRPr="002B0727">
        <w:rPr>
          <w:rFonts w:eastAsiaTheme="minorEastAsia"/>
        </w:rPr>
        <w:br/>
        <w:t xml:space="preserve">    *selvedge width = for cotton 1.50 &amp; for 1.70  </w:t>
      </w:r>
    </w:p>
    <w:p w14:paraId="2BDBB3AB"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4) </w:t>
      </w:r>
      <m:oMath>
        <m:r>
          <m:rPr>
            <m:sty m:val="p"/>
          </m:rPr>
          <w:rPr>
            <w:rFonts w:ascii="Cambria Math" w:eastAsiaTheme="minorEastAsia" w:hAnsi="Cambria Math"/>
          </w:rPr>
          <m:t xml:space="preserve">Loom Speed = </m:t>
        </m:r>
        <m:f>
          <m:fPr>
            <m:ctrlPr>
              <w:rPr>
                <w:rFonts w:ascii="Cambria Math" w:eastAsiaTheme="minorEastAsia" w:hAnsi="Cambria Math"/>
              </w:rPr>
            </m:ctrlPr>
          </m:fPr>
          <m:num>
            <m:r>
              <m:rPr>
                <m:sty m:val="p"/>
              </m:rPr>
              <w:rPr>
                <w:rFonts w:ascii="Cambria Math" w:eastAsiaTheme="minorEastAsia" w:hAnsi="Cambria Math"/>
              </w:rPr>
              <m:t xml:space="preserve">motor PPM × moto pully diameter </m:t>
            </m:r>
          </m:num>
          <m:den>
            <m:r>
              <m:rPr>
                <m:sty m:val="p"/>
              </m:rPr>
              <w:rPr>
                <w:rFonts w:ascii="Cambria Math" w:eastAsiaTheme="minorEastAsia" w:hAnsi="Cambria Math"/>
              </w:rPr>
              <m:t xml:space="preserve">loom pully diameter </m:t>
            </m:r>
          </m:den>
        </m:f>
      </m:oMath>
    </w:p>
    <w:p w14:paraId="268873ED"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5) </w:t>
      </w:r>
      <m:oMath>
        <m:r>
          <m:rPr>
            <m:sty m:val="p"/>
          </m:rPr>
          <w:rPr>
            <w:rFonts w:ascii="Cambria Math" w:eastAsiaTheme="minorEastAsia" w:hAnsi="Cambria Math"/>
          </w:rPr>
          <m:t xml:space="preserve">Loom efficiency percentage = </m:t>
        </m:r>
        <m:f>
          <m:fPr>
            <m:ctrlPr>
              <w:rPr>
                <w:rFonts w:ascii="Cambria Math" w:eastAsiaTheme="minorEastAsia" w:hAnsi="Cambria Math"/>
              </w:rPr>
            </m:ctrlPr>
          </m:fPr>
          <m:num>
            <m:r>
              <m:rPr>
                <m:sty m:val="p"/>
              </m:rPr>
              <w:rPr>
                <w:rFonts w:ascii="Cambria Math" w:eastAsiaTheme="minorEastAsia" w:hAnsi="Cambria Math"/>
              </w:rPr>
              <m:t xml:space="preserve">Actually prod </m:t>
            </m:r>
          </m:num>
          <m:den>
            <m:r>
              <m:rPr>
                <m:sty m:val="p"/>
              </m:rPr>
              <w:rPr>
                <w:rFonts w:ascii="Cambria Math" w:eastAsiaTheme="minorEastAsia" w:hAnsi="Cambria Math"/>
              </w:rPr>
              <m:t xml:space="preserve">calculated prodn </m:t>
            </m:r>
          </m:den>
        </m:f>
        <m:r>
          <m:rPr>
            <m:sty m:val="p"/>
          </m:rPr>
          <w:rPr>
            <w:rFonts w:ascii="Cambria Math" w:eastAsiaTheme="minorEastAsia" w:hAnsi="Cambria Math"/>
          </w:rPr>
          <m:t xml:space="preserve"> × 100</m:t>
        </m:r>
      </m:oMath>
    </w:p>
    <w:p w14:paraId="5BD4058A" w14:textId="77777777" w:rsidR="004554E2" w:rsidRPr="002B0727" w:rsidRDefault="004554E2" w:rsidP="004554E2">
      <w:pPr>
        <w:tabs>
          <w:tab w:val="left" w:pos="6600"/>
        </w:tabs>
        <w:spacing w:line="256" w:lineRule="auto"/>
        <w:rPr>
          <w:rFonts w:eastAsiaTheme="minorEastAsia"/>
        </w:rPr>
      </w:pPr>
      <w:r w:rsidRPr="002B0727">
        <w:rPr>
          <w:rFonts w:eastAsiaTheme="minorEastAsia"/>
        </w:rPr>
        <w:t xml:space="preserve">6) </w:t>
      </w:r>
      <m:oMath>
        <m:r>
          <m:rPr>
            <m:sty m:val="p"/>
          </m:rPr>
          <w:rPr>
            <w:rFonts w:ascii="Cambria Math" w:eastAsiaTheme="minorEastAsia" w:hAnsi="Cambria Math"/>
          </w:rPr>
          <m:t xml:space="preserve">Moisture regain% = </m:t>
        </m:r>
        <m:f>
          <m:fPr>
            <m:ctrlPr>
              <w:rPr>
                <w:rFonts w:ascii="Cambria Math" w:eastAsiaTheme="minorEastAsia" w:hAnsi="Cambria Math"/>
              </w:rPr>
            </m:ctrlPr>
          </m:fPr>
          <m:num>
            <m:r>
              <m:rPr>
                <m:sty m:val="p"/>
              </m:rPr>
              <w:rPr>
                <w:rFonts w:ascii="Cambria Math" w:eastAsiaTheme="minorEastAsia" w:hAnsi="Cambria Math"/>
              </w:rPr>
              <m:t xml:space="preserve">yarn weight - Dried yarn weight </m:t>
            </m:r>
          </m:num>
          <m:den>
            <m:r>
              <m:rPr>
                <m:sty m:val="p"/>
              </m:rPr>
              <w:rPr>
                <w:rFonts w:ascii="Cambria Math" w:eastAsiaTheme="minorEastAsia" w:hAnsi="Cambria Math"/>
              </w:rPr>
              <m:t xml:space="preserve">Dried yarn weight </m:t>
            </m:r>
          </m:den>
        </m:f>
        <m:r>
          <m:rPr>
            <m:sty m:val="p"/>
          </m:rPr>
          <w:rPr>
            <w:rFonts w:ascii="Cambria Math" w:eastAsiaTheme="minorEastAsia" w:hAnsi="Cambria Math"/>
          </w:rPr>
          <m:t xml:space="preserve"> × 100</m:t>
        </m:r>
      </m:oMath>
    </w:p>
    <w:p w14:paraId="6FE5730B" w14:textId="77777777" w:rsidR="004554E2" w:rsidRPr="002B0727" w:rsidRDefault="004554E2" w:rsidP="004554E2">
      <w:pPr>
        <w:tabs>
          <w:tab w:val="left" w:pos="6600"/>
        </w:tabs>
        <w:spacing w:line="256" w:lineRule="auto"/>
        <w:rPr>
          <w:rFonts w:eastAsiaTheme="minorEastAsia"/>
        </w:rPr>
      </w:pPr>
      <w:r w:rsidRPr="002B0727">
        <w:rPr>
          <w:rFonts w:eastAsiaTheme="minorEastAsia"/>
        </w:rPr>
        <w:lastRenderedPageBreak/>
        <w:t xml:space="preserve">7) </w:t>
      </w:r>
      <m:oMath>
        <m:r>
          <m:rPr>
            <m:sty m:val="p"/>
          </m:rPr>
          <w:rPr>
            <w:rFonts w:ascii="Cambria Math" w:eastAsiaTheme="minorEastAsia" w:hAnsi="Cambria Math"/>
          </w:rPr>
          <m:t xml:space="preserve">Moisture content%  = </m:t>
        </m:r>
        <m:f>
          <m:fPr>
            <m:ctrlPr>
              <w:rPr>
                <w:rFonts w:ascii="Cambria Math" w:eastAsiaTheme="minorEastAsia" w:hAnsi="Cambria Math"/>
              </w:rPr>
            </m:ctrlPr>
          </m:fPr>
          <m:num>
            <m:r>
              <m:rPr>
                <m:sty m:val="p"/>
              </m:rPr>
              <w:rPr>
                <w:rFonts w:ascii="Cambria Math" w:eastAsiaTheme="minorEastAsia" w:hAnsi="Cambria Math"/>
              </w:rPr>
              <m:t xml:space="preserve">yarn weight - Dried yarn weight </m:t>
            </m:r>
          </m:num>
          <m:den>
            <m:r>
              <m:rPr>
                <m:sty m:val="p"/>
              </m:rPr>
              <w:rPr>
                <w:rFonts w:ascii="Cambria Math" w:eastAsiaTheme="minorEastAsia" w:hAnsi="Cambria Math"/>
              </w:rPr>
              <m:t xml:space="preserve">yarn weight </m:t>
            </m:r>
          </m:den>
        </m:f>
        <m:r>
          <m:rPr>
            <m:sty m:val="p"/>
          </m:rPr>
          <w:rPr>
            <w:rFonts w:ascii="Cambria Math" w:eastAsiaTheme="minorEastAsia" w:hAnsi="Cambria Math"/>
          </w:rPr>
          <m:t xml:space="preserve"> × 100 </m:t>
        </m:r>
      </m:oMath>
    </w:p>
    <w:p w14:paraId="507B6D1F" w14:textId="67C50087" w:rsidR="004554E2" w:rsidRPr="002B0727" w:rsidRDefault="004554E2" w:rsidP="004554E2">
      <w:pPr>
        <w:tabs>
          <w:tab w:val="left" w:pos="6600"/>
        </w:tabs>
        <w:spacing w:line="256" w:lineRule="auto"/>
        <w:rPr>
          <w:rFonts w:eastAsiaTheme="minorEastAsia"/>
        </w:rPr>
      </w:pPr>
      <w:r w:rsidRPr="002B0727">
        <w:rPr>
          <w:rFonts w:eastAsiaTheme="minorEastAsia"/>
        </w:rPr>
        <w:t xml:space="preserve">8) Cloth cover factor, </w:t>
      </w:r>
      <w:r w:rsidRPr="002B0727">
        <w:rPr>
          <w:rFonts w:eastAsiaTheme="minorEastAsia"/>
        </w:rPr>
        <w:br/>
        <w:t xml:space="preserve">     </w:t>
      </w:r>
      <m:oMath>
        <m:r>
          <m:rPr>
            <m:sty m:val="p"/>
          </m:rPr>
          <w:rPr>
            <w:rFonts w:ascii="Cambria Math" w:eastAsiaTheme="minorEastAsia" w:hAnsi="Cambria Math"/>
          </w:rPr>
          <m:t xml:space="preserve">warp cover factor = </m:t>
        </m:r>
        <m:f>
          <m:fPr>
            <m:ctrlPr>
              <w:rPr>
                <w:rFonts w:ascii="Cambria Math" w:eastAsiaTheme="minorEastAsia" w:hAnsi="Cambria Math"/>
              </w:rPr>
            </m:ctrlPr>
          </m:fPr>
          <m:num>
            <m:r>
              <m:rPr>
                <m:sty m:val="p"/>
              </m:rPr>
              <w:rPr>
                <w:rFonts w:ascii="Cambria Math" w:eastAsiaTheme="minorEastAsia" w:hAnsi="Cambria Math"/>
              </w:rPr>
              <m:t xml:space="preserve">EPI </m:t>
            </m:r>
          </m:num>
          <m:den>
            <m:rad>
              <m:radPr>
                <m:degHide m:val="1"/>
                <m:ctrlPr>
                  <w:rPr>
                    <w:rFonts w:ascii="Cambria Math" w:eastAsiaTheme="minorEastAsia" w:hAnsi="Cambria Math"/>
                  </w:rPr>
                </m:ctrlPr>
              </m:radPr>
              <m:deg/>
              <m:e>
                <m:r>
                  <m:rPr>
                    <m:sty m:val="p"/>
                  </m:rPr>
                  <w:rPr>
                    <w:rFonts w:ascii="Cambria Math" w:eastAsiaTheme="minorEastAsia" w:hAnsi="Cambria Math"/>
                  </w:rPr>
                  <m:t xml:space="preserve">warp count </m:t>
                </m:r>
              </m:e>
            </m:rad>
          </m:den>
        </m:f>
      </m:oMath>
      <w:r w:rsidRPr="002B0727">
        <w:rPr>
          <w:rFonts w:eastAsiaTheme="minorEastAsia"/>
        </w:rPr>
        <w:br/>
        <w:t xml:space="preserve">    </w:t>
      </w:r>
      <m:oMath>
        <m:r>
          <m:rPr>
            <m:sty m:val="p"/>
          </m:rPr>
          <w:rPr>
            <w:rFonts w:ascii="Cambria Math" w:eastAsiaTheme="minorEastAsia" w:hAnsi="Cambria Math"/>
          </w:rPr>
          <m:t xml:space="preserve">weft cover factor = </m:t>
        </m:r>
        <m:f>
          <m:fPr>
            <m:ctrlPr>
              <w:rPr>
                <w:rFonts w:ascii="Cambria Math" w:eastAsiaTheme="minorEastAsia" w:hAnsi="Cambria Math"/>
              </w:rPr>
            </m:ctrlPr>
          </m:fPr>
          <m:num>
            <m:r>
              <m:rPr>
                <m:sty m:val="p"/>
              </m:rPr>
              <w:rPr>
                <w:rFonts w:ascii="Cambria Math" w:eastAsiaTheme="minorEastAsia" w:hAnsi="Cambria Math"/>
              </w:rPr>
              <m:t xml:space="preserve">PPI </m:t>
            </m:r>
          </m:num>
          <m:den>
            <m:rad>
              <m:radPr>
                <m:degHide m:val="1"/>
                <m:ctrlPr>
                  <w:rPr>
                    <w:rFonts w:ascii="Cambria Math" w:eastAsiaTheme="minorEastAsia" w:hAnsi="Cambria Math"/>
                  </w:rPr>
                </m:ctrlPr>
              </m:radPr>
              <m:deg/>
              <m:e>
                <m:r>
                  <m:rPr>
                    <m:sty m:val="p"/>
                  </m:rPr>
                  <w:rPr>
                    <w:rFonts w:ascii="Cambria Math" w:eastAsiaTheme="minorEastAsia" w:hAnsi="Cambria Math"/>
                  </w:rPr>
                  <m:t>weft count</m:t>
                </m:r>
              </m:e>
            </m:rad>
          </m:den>
        </m:f>
      </m:oMath>
    </w:p>
    <w:p w14:paraId="2A162F7B" w14:textId="37647906" w:rsidR="004554E2" w:rsidRPr="002B0727" w:rsidRDefault="004554E2" w:rsidP="004554E2">
      <w:pPr>
        <w:tabs>
          <w:tab w:val="left" w:pos="6600"/>
        </w:tabs>
        <w:spacing w:line="256" w:lineRule="auto"/>
        <w:rPr>
          <w:rFonts w:eastAsiaTheme="minorEastAsia"/>
        </w:rPr>
      </w:pPr>
      <w:r w:rsidRPr="002B0727">
        <w:rPr>
          <w:rFonts w:eastAsiaTheme="minorEastAsia"/>
        </w:rPr>
        <w:t xml:space="preserve">  Cloth cover factor = warp cover factor + weft cover factor – {(warp cover factor – weft cover factor) / 28}</w:t>
      </w:r>
    </w:p>
    <w:p w14:paraId="302846C5" w14:textId="77777777" w:rsidR="004554E2" w:rsidRPr="002B0727" w:rsidRDefault="004554E2" w:rsidP="004554E2">
      <w:pPr>
        <w:jc w:val="both"/>
      </w:pPr>
    </w:p>
    <w:p w14:paraId="142FB92E" w14:textId="77777777" w:rsidR="004554E2" w:rsidRPr="002B0727" w:rsidRDefault="004554E2" w:rsidP="004554E2">
      <w:pPr>
        <w:jc w:val="both"/>
        <w:rPr>
          <w:b/>
          <w:bCs/>
        </w:rPr>
      </w:pPr>
      <w:r w:rsidRPr="002B0727">
        <w:rPr>
          <w:b/>
          <w:bCs/>
        </w:rPr>
        <w:t>6.4 Finishing</w:t>
      </w:r>
    </w:p>
    <w:p w14:paraId="05DFC360" w14:textId="77777777" w:rsidR="004554E2" w:rsidRPr="002B0727" w:rsidRDefault="004554E2" w:rsidP="004554E2">
      <w:pPr>
        <w:jc w:val="both"/>
      </w:pPr>
      <w:r w:rsidRPr="002B0727">
        <w:t xml:space="preserve">Fabric finishing is the final step in the denim manufacturing process. This is where the finished products are applied, and it can have a massive effect on how the cloth looks, feels, and fades. The following calculation are used as follows: </w:t>
      </w:r>
    </w:p>
    <w:p w14:paraId="7456ED0C" w14:textId="77777777" w:rsidR="004554E2" w:rsidRPr="002B0727" w:rsidRDefault="004554E2" w:rsidP="004554E2">
      <w:pPr>
        <w:tabs>
          <w:tab w:val="left" w:pos="2090"/>
        </w:tabs>
        <w:spacing w:line="256" w:lineRule="auto"/>
        <w:rPr>
          <w:rFonts w:eastAsiaTheme="minorEastAsia"/>
        </w:rPr>
      </w:pPr>
      <w:r w:rsidRPr="002B0727">
        <w:rPr>
          <w:rFonts w:eastAsiaTheme="minorEastAsia"/>
        </w:rPr>
        <w:t xml:space="preserve">1) </w:t>
      </w:r>
      <m:oMath>
        <m:r>
          <m:rPr>
            <m:sty m:val="p"/>
          </m:rPr>
          <w:rPr>
            <w:rFonts w:ascii="Cambria Math" w:eastAsiaTheme="minorEastAsia" w:hAnsi="Cambria Math"/>
          </w:rPr>
          <m:t xml:space="preserve">warp / length shrinkage (%) = (Greigh pick - Finished Pick) ×100 ÷ Finished Pick   </m:t>
        </m:r>
      </m:oMath>
    </w:p>
    <w:p w14:paraId="45D0E7E2" w14:textId="2A6B9421" w:rsidR="004554E2" w:rsidRPr="002B0727" w:rsidRDefault="004554E2" w:rsidP="004554E2">
      <w:pPr>
        <w:tabs>
          <w:tab w:val="left" w:pos="2090"/>
        </w:tabs>
        <w:spacing w:line="256" w:lineRule="auto"/>
        <w:rPr>
          <w:rFonts w:eastAsiaTheme="minorEastAsia"/>
        </w:rPr>
      </w:pPr>
      <w:r w:rsidRPr="002B0727">
        <w:rPr>
          <w:rFonts w:eastAsiaTheme="minorEastAsia"/>
        </w:rPr>
        <w:t>2) Skew (%)</w:t>
      </w:r>
      <w:r w:rsidRPr="002B0727">
        <w:rPr>
          <w:rFonts w:eastAsiaTheme="minorEastAsia"/>
        </w:rPr>
        <w:br/>
      </w:r>
      <m:oMathPara>
        <m:oMathParaPr>
          <m:jc m:val="left"/>
        </m:oMathParaPr>
        <m:oMath>
          <m:r>
            <m:rPr>
              <m:sty m:val="p"/>
            </m:rPr>
            <w:rPr>
              <w:rFonts w:ascii="Cambria Math" w:eastAsiaTheme="minorEastAsia" w:hAnsi="Cambria Math"/>
            </w:rPr>
            <m:t xml:space="preserve">A→ skew(C.M) ÷ 2.54 × 100 ÷ width (inch) </m:t>
          </m:r>
        </m:oMath>
      </m:oMathPara>
    </w:p>
    <w:p w14:paraId="7A5CB31F" w14:textId="77777777" w:rsidR="004554E2" w:rsidRPr="002B0727" w:rsidRDefault="004554E2" w:rsidP="004554E2">
      <w:pPr>
        <w:tabs>
          <w:tab w:val="left" w:pos="2090"/>
        </w:tabs>
        <w:spacing w:line="256" w:lineRule="auto"/>
        <w:rPr>
          <w:rFonts w:eastAsiaTheme="minorEastAsia"/>
        </w:rPr>
      </w:pPr>
      <m:oMathPara>
        <m:oMathParaPr>
          <m:jc m:val="left"/>
        </m:oMathParaPr>
        <m:oMath>
          <m:r>
            <m:rPr>
              <m:sty m:val="p"/>
            </m:rPr>
            <w:rPr>
              <w:rFonts w:ascii="Cambria Math" w:eastAsiaTheme="minorEastAsia" w:hAnsi="Cambria Math"/>
            </w:rPr>
            <m:t xml:space="preserve">B → skew(inch) × 100 ÷ width (inch) </m:t>
          </m:r>
        </m:oMath>
      </m:oMathPara>
    </w:p>
    <w:p w14:paraId="5150AD4A" w14:textId="77777777" w:rsidR="004554E2" w:rsidRPr="002B0727" w:rsidRDefault="004554E2" w:rsidP="004554E2">
      <w:pPr>
        <w:tabs>
          <w:tab w:val="left" w:pos="2090"/>
        </w:tabs>
        <w:spacing w:line="256" w:lineRule="auto"/>
        <w:rPr>
          <w:rFonts w:eastAsiaTheme="minorEastAsia"/>
        </w:rPr>
      </w:pPr>
      <w:r w:rsidRPr="002B0727">
        <w:rPr>
          <w:rFonts w:eastAsiaTheme="minorEastAsia"/>
        </w:rPr>
        <w:t xml:space="preserve">3) Meter to Yards </w:t>
      </w:r>
    </w:p>
    <w:p w14:paraId="1F14C1A2" w14:textId="77777777" w:rsidR="004554E2" w:rsidRPr="002B0727" w:rsidRDefault="004554E2" w:rsidP="004554E2">
      <w:pPr>
        <w:tabs>
          <w:tab w:val="left" w:pos="2090"/>
        </w:tabs>
        <w:spacing w:line="256" w:lineRule="auto"/>
        <w:rPr>
          <w:rFonts w:eastAsiaTheme="minorEastAsia"/>
        </w:rPr>
      </w:pPr>
      <w:r w:rsidRPr="002B0727">
        <w:rPr>
          <w:rFonts w:eastAsiaTheme="minorEastAsia"/>
        </w:rPr>
        <w:t xml:space="preserve"> </w:t>
      </w:r>
      <m:oMath>
        <m:r>
          <m:rPr>
            <m:sty m:val="p"/>
          </m:rPr>
          <w:rPr>
            <w:rFonts w:ascii="Cambria Math" w:eastAsiaTheme="minorEastAsia" w:hAnsi="Cambria Math"/>
          </w:rPr>
          <m:t xml:space="preserve">A → length(meter) × 1.0936 = yards </m:t>
        </m:r>
      </m:oMath>
    </w:p>
    <w:p w14:paraId="7A551DD8" w14:textId="77777777" w:rsidR="004554E2" w:rsidRPr="002B0727" w:rsidRDefault="004554E2" w:rsidP="004554E2">
      <w:pPr>
        <w:spacing w:line="256" w:lineRule="auto"/>
        <w:rPr>
          <w:rFonts w:eastAsiaTheme="minorEastAsia"/>
        </w:rPr>
      </w:pPr>
      <m:oMathPara>
        <m:oMathParaPr>
          <m:jc m:val="left"/>
        </m:oMathParaPr>
        <m:oMath>
          <m:r>
            <m:rPr>
              <m:sty m:val="p"/>
            </m:rPr>
            <w:rPr>
              <w:rFonts w:ascii="Cambria Math" w:eastAsiaTheme="minorEastAsia" w:hAnsi="Cambria Math"/>
            </w:rPr>
            <m:t>B → length(yards) ÷ 1.0936 = meter</m:t>
          </m:r>
        </m:oMath>
      </m:oMathPara>
    </w:p>
    <w:p w14:paraId="2E66D7F0" w14:textId="77777777" w:rsidR="004554E2" w:rsidRPr="002B0727" w:rsidRDefault="004554E2" w:rsidP="004554E2">
      <w:pPr>
        <w:spacing w:line="256" w:lineRule="auto"/>
        <w:rPr>
          <w:rFonts w:eastAsiaTheme="minorEastAsia"/>
        </w:rPr>
      </w:pPr>
      <w:r w:rsidRPr="002B0727">
        <w:rPr>
          <w:rFonts w:eastAsiaTheme="minorEastAsia"/>
        </w:rPr>
        <w:t xml:space="preserve">4) </w:t>
      </w:r>
      <m:oMath>
        <m:r>
          <m:rPr>
            <m:sty m:val="p"/>
          </m:rPr>
          <w:rPr>
            <w:rFonts w:ascii="Cambria Math" w:eastAsiaTheme="minorEastAsia" w:hAnsi="Cambria Math"/>
          </w:rPr>
          <m:t xml:space="preserve">After wash fabric shrinkage </m:t>
        </m:r>
        <m:d>
          <m:dPr>
            <m:ctrlPr>
              <w:rPr>
                <w:rFonts w:ascii="Cambria Math" w:eastAsiaTheme="minorEastAsia" w:hAnsi="Cambria Math"/>
              </w:rPr>
            </m:ctrlPr>
          </m:dPr>
          <m:e>
            <m:r>
              <m:rPr>
                <m:sty m:val="p"/>
              </m:rPr>
              <w:rPr>
                <w:rFonts w:ascii="Cambria Math" w:eastAsiaTheme="minorEastAsia" w:hAnsi="Cambria Math"/>
              </w:rPr>
              <m:t>warp</m:t>
            </m:r>
            <m:r>
              <m:rPr>
                <m:lit/>
                <m:sty m:val="p"/>
              </m:rPr>
              <w:rPr>
                <w:rFonts w:ascii="Cambria Math" w:eastAsiaTheme="minorEastAsia" w:hAnsi="Cambria Math"/>
              </w:rPr>
              <m:t>/</m:t>
            </m:r>
            <m:r>
              <m:rPr>
                <m:sty m:val="p"/>
              </m:rPr>
              <w:rPr>
                <w:rFonts w:ascii="Cambria Math" w:eastAsiaTheme="minorEastAsia" w:hAnsi="Cambria Math"/>
              </w:rPr>
              <m:t>length</m:t>
            </m:r>
          </m:e>
        </m:d>
      </m:oMath>
    </w:p>
    <w:p w14:paraId="3A76DE64" w14:textId="77777777" w:rsidR="004554E2" w:rsidRPr="002B0727" w:rsidRDefault="004554E2" w:rsidP="004554E2">
      <w:pPr>
        <w:spacing w:line="256" w:lineRule="auto"/>
        <w:rPr>
          <w:rFonts w:eastAsiaTheme="minorEastAsia"/>
        </w:rPr>
      </w:pPr>
      <m:oMathPara>
        <m:oMath>
          <m:r>
            <m:rPr>
              <m:sty m:val="p"/>
            </m:rPr>
            <w:rPr>
              <w:rFonts w:ascii="Cambria Math" w:eastAsiaTheme="minorEastAsia" w:hAnsi="Cambria Math"/>
            </w:rPr>
            <m:t xml:space="preserve">    = (Finished Pack - after wash pack) × 100 ÷ after wash pack </m:t>
          </m:r>
        </m:oMath>
      </m:oMathPara>
    </w:p>
    <w:p w14:paraId="6108EC5A" w14:textId="77777777" w:rsidR="00AF7D48" w:rsidRDefault="00AF7D48" w:rsidP="00D62FD0">
      <w:pPr>
        <w:rPr>
          <w:b/>
          <w:bCs/>
          <w:lang w:val="en-SG"/>
        </w:rPr>
      </w:pPr>
    </w:p>
    <w:p w14:paraId="249BBA62" w14:textId="77777777" w:rsidR="00D62FD0" w:rsidRDefault="00D62FD0" w:rsidP="00D62FD0">
      <w:pPr>
        <w:rPr>
          <w:b/>
          <w:bCs/>
          <w:lang w:val="en-SG"/>
        </w:rPr>
      </w:pPr>
      <w:r w:rsidRPr="00E56D3A">
        <w:rPr>
          <w:b/>
          <w:bCs/>
          <w:lang w:val="en-SG"/>
        </w:rPr>
        <w:t>Conclusion</w:t>
      </w:r>
    </w:p>
    <w:p w14:paraId="054A057E" w14:textId="5C3A70AB" w:rsidR="00D62FD0" w:rsidRPr="00F32EF7" w:rsidRDefault="00AF7D48" w:rsidP="00D62FD0">
      <w:pPr>
        <w:jc w:val="both"/>
        <w:rPr>
          <w:lang w:val="en-SG"/>
        </w:rPr>
      </w:pPr>
      <w:r>
        <w:t>This paper</w:t>
      </w:r>
      <w:r w:rsidR="00D62FD0">
        <w:t xml:space="preserve"> shown the denim sector of textile industry and also we describe the different section of denim industry. Denim sector is important part of textile industry. The country benefited from denim sector because day by day denim sector </w:t>
      </w:r>
      <w:r w:rsidR="003740B7">
        <w:t>developed.</w:t>
      </w:r>
      <w:r w:rsidR="00D62FD0">
        <w:t xml:space="preserve"> All the section is play a vital role in textile industry. The main aim of the paper is </w:t>
      </w:r>
      <w:r w:rsidR="003740B7">
        <w:t>knowing</w:t>
      </w:r>
      <w:r w:rsidR="00D62FD0">
        <w:t xml:space="preserve"> all the section of denim industry and also how to </w:t>
      </w:r>
      <w:r w:rsidR="003740B7">
        <w:t>be increased</w:t>
      </w:r>
      <w:r w:rsidR="00D62FD0">
        <w:t xml:space="preserve"> productivity. When we read this paper we can easily know about denim sector of textile industry. Denim play </w:t>
      </w:r>
      <w:r w:rsidR="00CA5ECD">
        <w:t>vital</w:t>
      </w:r>
      <w:r w:rsidR="00D62FD0">
        <w:t xml:space="preserve"> role in textile sector. Sewing section, cutting section, IE department, washing </w:t>
      </w:r>
      <w:r w:rsidR="003740B7">
        <w:t>sector, finishing</w:t>
      </w:r>
      <w:r w:rsidR="00D62FD0">
        <w:t xml:space="preserve"> department all are included in denim sector. Above this section we </w:t>
      </w:r>
      <w:r w:rsidR="00CA5ECD">
        <w:t>can’t</w:t>
      </w:r>
      <w:r w:rsidR="00D62FD0">
        <w:t xml:space="preserve"> imagine denim sector of textile industry. In this paper we have shown sewing problems </w:t>
      </w:r>
      <w:r w:rsidR="003740B7">
        <w:t>and how</w:t>
      </w:r>
      <w:r w:rsidR="00D62FD0">
        <w:t xml:space="preserve"> to overcome this </w:t>
      </w:r>
      <w:r w:rsidR="00CA5ECD">
        <w:t xml:space="preserve">problem, </w:t>
      </w:r>
      <w:r w:rsidR="00D62FD0">
        <w:t xml:space="preserve">washing defects and how to minimize the washing </w:t>
      </w:r>
      <w:r w:rsidR="00CA5ECD">
        <w:t xml:space="preserve">problem, </w:t>
      </w:r>
      <w:r w:rsidR="00D62FD0">
        <w:t xml:space="preserve">cutting measurement and function of cutting, industrial Engineering purposes and CAD </w:t>
      </w:r>
      <w:r w:rsidR="00D62FD0">
        <w:lastRenderedPageBreak/>
        <w:t xml:space="preserve">system which </w:t>
      </w:r>
      <w:r w:rsidR="00D62FD0" w:rsidRPr="000D410A">
        <w:rPr>
          <w:lang w:val="en-SG"/>
        </w:rPr>
        <w:t>They've played a key role in reducing the cycle time, increasing accuracy, and placing clothes products in stores significantly closer to when customers need them.</w:t>
      </w:r>
      <w:r w:rsidR="00D62FD0" w:rsidRPr="00D43358">
        <w:t xml:space="preserve"> </w:t>
      </w:r>
      <w:r w:rsidR="00D62FD0">
        <w:t>Bangladesh is exporting denim products approximately 200 million pieces every year all over the world. Bangladesh is recognized as one of the most significant centers for denim apparel production in the world. It ranks as the second-largest denim garments exporter after China (According to WTO).</w:t>
      </w:r>
      <w:r w:rsidR="00D62FD0" w:rsidRPr="00D43358">
        <w:t xml:space="preserve"> </w:t>
      </w:r>
      <w:r w:rsidR="00D62FD0">
        <w:t xml:space="preserve"> The statistical review shows that the denim sector of Bangladesh plays a very important role in the denim market all over the world. Especially after the denim sector of China, Bangladesh's position. Seeing such a huge achievement in the denim sector of Bangladesh, other countries can also become competitive. Denim garments are one of the most necessary parts of the textile sector in Bangladesh. In the global market all over the world, Bangladesh is now more prominent as a supplier of denim products.</w:t>
      </w:r>
      <w:r w:rsidR="00D62FD0" w:rsidRPr="00F32EF7">
        <w:t xml:space="preserve"> </w:t>
      </w:r>
      <w:r w:rsidR="00D62FD0">
        <w:t xml:space="preserve">Therefore, Bangladesh will be more interested to take the denim sector to the first position. By reviewing this </w:t>
      </w:r>
      <w:r w:rsidR="003740B7">
        <w:t>paper,</w:t>
      </w:r>
      <w:r w:rsidR="00D62FD0">
        <w:t xml:space="preserve"> the manufacturer of denim garments in Bangladesh and other countries will be more interest and improve their economy by exporting their denim products all over the world.</w:t>
      </w:r>
      <w:r w:rsidR="00D62FD0" w:rsidRPr="00F32EF7">
        <w:t xml:space="preserve"> </w:t>
      </w:r>
      <w:r w:rsidR="00D62FD0">
        <w:t xml:space="preserve">Finally, it will help to </w:t>
      </w:r>
      <w:r w:rsidR="00CA5ECD">
        <w:t>develop</w:t>
      </w:r>
      <w:r w:rsidR="00D62FD0">
        <w:t xml:space="preserve"> the economy and people living standards of Bangladesh.</w:t>
      </w:r>
    </w:p>
    <w:p w14:paraId="03C1559E" w14:textId="77777777" w:rsidR="00D62FD0" w:rsidRPr="00E56D3A" w:rsidRDefault="00D62FD0" w:rsidP="00D62FD0">
      <w:pPr>
        <w:rPr>
          <w:b/>
          <w:bCs/>
          <w:lang w:val="en-SG"/>
        </w:rPr>
      </w:pPr>
    </w:p>
    <w:p w14:paraId="2AFE53A2" w14:textId="77777777" w:rsidR="00D62FD0" w:rsidRPr="001B7B82" w:rsidRDefault="00D62FD0" w:rsidP="00D62FD0">
      <w:pPr>
        <w:rPr>
          <w:b/>
          <w:bCs/>
          <w:lang w:val="en-SG"/>
        </w:rPr>
      </w:pPr>
    </w:p>
    <w:p w14:paraId="4AF46857" w14:textId="77777777" w:rsidR="001D215D" w:rsidRDefault="001D215D" w:rsidP="00A0298E">
      <w:pPr>
        <w:widowControl w:val="0"/>
        <w:autoSpaceDE w:val="0"/>
        <w:autoSpaceDN w:val="0"/>
        <w:adjustRightInd w:val="0"/>
        <w:spacing w:line="240" w:lineRule="auto"/>
        <w:rPr>
          <w:b/>
          <w:bCs/>
        </w:rPr>
      </w:pPr>
    </w:p>
    <w:p w14:paraId="72AFB250" w14:textId="555A17FE" w:rsidR="00A0298E" w:rsidRDefault="00A0298E" w:rsidP="00A0298E">
      <w:pPr>
        <w:widowControl w:val="0"/>
        <w:autoSpaceDE w:val="0"/>
        <w:autoSpaceDN w:val="0"/>
        <w:adjustRightInd w:val="0"/>
        <w:spacing w:line="240" w:lineRule="auto"/>
      </w:pPr>
    </w:p>
    <w:p w14:paraId="7C57451C" w14:textId="3B033B35" w:rsidR="00793196" w:rsidRDefault="00793196" w:rsidP="00A0298E">
      <w:pPr>
        <w:widowControl w:val="0"/>
        <w:autoSpaceDE w:val="0"/>
        <w:autoSpaceDN w:val="0"/>
        <w:adjustRightInd w:val="0"/>
        <w:spacing w:line="240" w:lineRule="auto"/>
      </w:pPr>
    </w:p>
    <w:p w14:paraId="060339CC" w14:textId="44CCFCE8" w:rsidR="00793196" w:rsidRDefault="00793196" w:rsidP="00A0298E">
      <w:pPr>
        <w:widowControl w:val="0"/>
        <w:autoSpaceDE w:val="0"/>
        <w:autoSpaceDN w:val="0"/>
        <w:adjustRightInd w:val="0"/>
        <w:spacing w:line="240" w:lineRule="auto"/>
      </w:pPr>
    </w:p>
    <w:p w14:paraId="070F3A29" w14:textId="6E36DD41" w:rsidR="00793196" w:rsidRDefault="00793196" w:rsidP="00A0298E">
      <w:pPr>
        <w:widowControl w:val="0"/>
        <w:autoSpaceDE w:val="0"/>
        <w:autoSpaceDN w:val="0"/>
        <w:adjustRightInd w:val="0"/>
        <w:spacing w:line="240" w:lineRule="auto"/>
      </w:pPr>
    </w:p>
    <w:p w14:paraId="49D306D1" w14:textId="3FB951AC" w:rsidR="00793196" w:rsidRDefault="00793196" w:rsidP="00A0298E">
      <w:pPr>
        <w:widowControl w:val="0"/>
        <w:autoSpaceDE w:val="0"/>
        <w:autoSpaceDN w:val="0"/>
        <w:adjustRightInd w:val="0"/>
        <w:spacing w:line="240" w:lineRule="auto"/>
      </w:pPr>
    </w:p>
    <w:p w14:paraId="437F13D8" w14:textId="7D290F92" w:rsidR="00793196" w:rsidRDefault="00793196" w:rsidP="00A0298E">
      <w:pPr>
        <w:widowControl w:val="0"/>
        <w:autoSpaceDE w:val="0"/>
        <w:autoSpaceDN w:val="0"/>
        <w:adjustRightInd w:val="0"/>
        <w:spacing w:line="240" w:lineRule="auto"/>
      </w:pPr>
    </w:p>
    <w:p w14:paraId="2B474688" w14:textId="686997DC" w:rsidR="00793196" w:rsidRDefault="00793196" w:rsidP="00A0298E">
      <w:pPr>
        <w:widowControl w:val="0"/>
        <w:autoSpaceDE w:val="0"/>
        <w:autoSpaceDN w:val="0"/>
        <w:adjustRightInd w:val="0"/>
        <w:spacing w:line="240" w:lineRule="auto"/>
      </w:pPr>
    </w:p>
    <w:p w14:paraId="35F3C590" w14:textId="63EEFBB4" w:rsidR="00793196" w:rsidRDefault="00793196" w:rsidP="00A0298E">
      <w:pPr>
        <w:widowControl w:val="0"/>
        <w:autoSpaceDE w:val="0"/>
        <w:autoSpaceDN w:val="0"/>
        <w:adjustRightInd w:val="0"/>
        <w:spacing w:line="240" w:lineRule="auto"/>
      </w:pPr>
    </w:p>
    <w:p w14:paraId="623B12C9" w14:textId="0F4CA687" w:rsidR="00793196" w:rsidRDefault="00793196" w:rsidP="00A0298E">
      <w:pPr>
        <w:widowControl w:val="0"/>
        <w:autoSpaceDE w:val="0"/>
        <w:autoSpaceDN w:val="0"/>
        <w:adjustRightInd w:val="0"/>
        <w:spacing w:line="240" w:lineRule="auto"/>
      </w:pPr>
    </w:p>
    <w:p w14:paraId="0A9D460A" w14:textId="4E949B90" w:rsidR="00793196" w:rsidRDefault="00793196" w:rsidP="00A0298E">
      <w:pPr>
        <w:widowControl w:val="0"/>
        <w:autoSpaceDE w:val="0"/>
        <w:autoSpaceDN w:val="0"/>
        <w:adjustRightInd w:val="0"/>
        <w:spacing w:line="240" w:lineRule="auto"/>
      </w:pPr>
    </w:p>
    <w:p w14:paraId="3620CA6A" w14:textId="23021BF4" w:rsidR="00793196" w:rsidRDefault="00793196" w:rsidP="00A0298E">
      <w:pPr>
        <w:widowControl w:val="0"/>
        <w:autoSpaceDE w:val="0"/>
        <w:autoSpaceDN w:val="0"/>
        <w:adjustRightInd w:val="0"/>
        <w:spacing w:line="240" w:lineRule="auto"/>
      </w:pPr>
    </w:p>
    <w:p w14:paraId="22F71225" w14:textId="7B7FD940" w:rsidR="00793196" w:rsidRDefault="00793196" w:rsidP="00A0298E">
      <w:pPr>
        <w:widowControl w:val="0"/>
        <w:autoSpaceDE w:val="0"/>
        <w:autoSpaceDN w:val="0"/>
        <w:adjustRightInd w:val="0"/>
        <w:spacing w:line="240" w:lineRule="auto"/>
      </w:pPr>
    </w:p>
    <w:p w14:paraId="72BE54D9" w14:textId="0AC9F88E" w:rsidR="00793196" w:rsidRDefault="00793196" w:rsidP="00A0298E">
      <w:pPr>
        <w:widowControl w:val="0"/>
        <w:autoSpaceDE w:val="0"/>
        <w:autoSpaceDN w:val="0"/>
        <w:adjustRightInd w:val="0"/>
        <w:spacing w:line="240" w:lineRule="auto"/>
      </w:pPr>
    </w:p>
    <w:p w14:paraId="01510C79" w14:textId="1D5829DE" w:rsidR="00793196" w:rsidRDefault="00793196" w:rsidP="00A0298E">
      <w:pPr>
        <w:widowControl w:val="0"/>
        <w:autoSpaceDE w:val="0"/>
        <w:autoSpaceDN w:val="0"/>
        <w:adjustRightInd w:val="0"/>
        <w:spacing w:line="240" w:lineRule="auto"/>
      </w:pPr>
    </w:p>
    <w:p w14:paraId="5A4AEE0F" w14:textId="079B9493" w:rsidR="00793196" w:rsidRDefault="00793196" w:rsidP="00A0298E">
      <w:pPr>
        <w:widowControl w:val="0"/>
        <w:autoSpaceDE w:val="0"/>
        <w:autoSpaceDN w:val="0"/>
        <w:adjustRightInd w:val="0"/>
        <w:spacing w:line="240" w:lineRule="auto"/>
      </w:pPr>
    </w:p>
    <w:p w14:paraId="769F8266" w14:textId="77777777" w:rsidR="00793196" w:rsidRDefault="00793196" w:rsidP="00A0298E">
      <w:pPr>
        <w:widowControl w:val="0"/>
        <w:autoSpaceDE w:val="0"/>
        <w:autoSpaceDN w:val="0"/>
        <w:adjustRightInd w:val="0"/>
        <w:spacing w:line="240" w:lineRule="auto"/>
      </w:pPr>
    </w:p>
    <w:p w14:paraId="61ABA2CE" w14:textId="0626DAE3" w:rsidR="003253D8" w:rsidRPr="00CA5ECD" w:rsidRDefault="003253D8" w:rsidP="003253D8">
      <w:pPr>
        <w:widowControl w:val="0"/>
        <w:autoSpaceDE w:val="0"/>
        <w:autoSpaceDN w:val="0"/>
        <w:adjustRightInd w:val="0"/>
        <w:spacing w:line="240" w:lineRule="auto"/>
        <w:ind w:left="640" w:hanging="640"/>
        <w:rPr>
          <w:b/>
        </w:rPr>
      </w:pPr>
      <w:r w:rsidRPr="00CA5ECD">
        <w:rPr>
          <w:b/>
        </w:rPr>
        <w:lastRenderedPageBreak/>
        <w:t>References</w:t>
      </w:r>
    </w:p>
    <w:p w14:paraId="1BA7E7D8" w14:textId="77777777" w:rsidR="00160711" w:rsidRDefault="00160711" w:rsidP="003253D8">
      <w:pPr>
        <w:widowControl w:val="0"/>
        <w:autoSpaceDE w:val="0"/>
        <w:autoSpaceDN w:val="0"/>
        <w:adjustRightInd w:val="0"/>
        <w:spacing w:line="240" w:lineRule="auto"/>
        <w:ind w:left="640" w:hanging="640"/>
      </w:pPr>
    </w:p>
    <w:p w14:paraId="3B1CADEF" w14:textId="73988B8D" w:rsidR="005E7A56" w:rsidRPr="005E7A56" w:rsidRDefault="00BD3B22" w:rsidP="005E7A56">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5E7A56" w:rsidRPr="005E7A56">
        <w:rPr>
          <w:noProof/>
        </w:rPr>
        <w:t>[1]</w:t>
      </w:r>
      <w:r w:rsidR="005E7A56" w:rsidRPr="005E7A56">
        <w:rPr>
          <w:noProof/>
        </w:rPr>
        <w:tab/>
        <w:t xml:space="preserve">M. A. Halim and T. Islam, “Washing Defects and Remedial actions of Denim Garments and Statistical Review of Denim Sectors in Emerging Economy,” </w:t>
      </w:r>
      <w:r w:rsidR="005E7A56" w:rsidRPr="005E7A56">
        <w:rPr>
          <w:i/>
          <w:iCs/>
          <w:noProof/>
        </w:rPr>
        <w:t>J. Manag. Sci. Eng. Res.</w:t>
      </w:r>
      <w:r w:rsidR="005E7A56" w:rsidRPr="005E7A56">
        <w:rPr>
          <w:noProof/>
        </w:rPr>
        <w:t>, vol. 4, no. 1, Apr. 2021, doi: 10.30564/jmser.v4i1.2941.</w:t>
      </w:r>
    </w:p>
    <w:p w14:paraId="56496C22"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w:t>
      </w:r>
      <w:r w:rsidRPr="005E7A56">
        <w:rPr>
          <w:noProof/>
        </w:rPr>
        <w:tab/>
        <w:t xml:space="preserve">R. Paul, “Denim and jeans: An overview,” </w:t>
      </w:r>
      <w:r w:rsidRPr="005E7A56">
        <w:rPr>
          <w:i/>
          <w:iCs/>
          <w:noProof/>
        </w:rPr>
        <w:t>Denim Manuf. Finish. Appl.</w:t>
      </w:r>
      <w:r w:rsidRPr="005E7A56">
        <w:rPr>
          <w:noProof/>
        </w:rPr>
        <w:t>, pp. 1–11, Jan. 2015, doi: 10.1016/B978-0-85709-843-6.00001-9.</w:t>
      </w:r>
    </w:p>
    <w:p w14:paraId="59C64B09"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w:t>
      </w:r>
      <w:r w:rsidRPr="005E7A56">
        <w:rPr>
          <w:noProof/>
        </w:rPr>
        <w:tab/>
        <w:t xml:space="preserve">M. R. Khan </w:t>
      </w:r>
      <w:r w:rsidRPr="005E7A56">
        <w:rPr>
          <w:i/>
          <w:iCs/>
          <w:noProof/>
        </w:rPr>
        <w:t>et al.</w:t>
      </w:r>
      <w:r w:rsidRPr="005E7A56">
        <w:rPr>
          <w:noProof/>
        </w:rPr>
        <w:t>, “ICME11-FL-022 EFFECT OF BLEACH WASH ON THE PHYSICAL AND,” vol. 2011, no. December, pp. 18–20, 2011.</w:t>
      </w:r>
    </w:p>
    <w:p w14:paraId="27398DAF"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w:t>
      </w:r>
      <w:r w:rsidRPr="005E7A56">
        <w:rPr>
          <w:noProof/>
        </w:rPr>
        <w:tab/>
        <w:t>“Bangladeshi denim leads the global market in 2020.” https://www.textiletoday.com.bd/bangladeshi-denim-leads-global-market-2020/ (accessed Nov. 04, 2021).</w:t>
      </w:r>
    </w:p>
    <w:p w14:paraId="65FD3E40"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5]</w:t>
      </w:r>
      <w:r w:rsidRPr="005E7A56">
        <w:rPr>
          <w:noProof/>
        </w:rPr>
        <w:tab/>
        <w:t>“Challenges and opportunities of Bangladesh denim industry.” https://www.textiletoday.com.bd/challenges-opportunities-bangladesh-denim-industry/ (accessed Nov. 04, 2021).</w:t>
      </w:r>
    </w:p>
    <w:p w14:paraId="3F4A089F"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6]</w:t>
      </w:r>
      <w:r w:rsidRPr="005E7A56">
        <w:rPr>
          <w:noProof/>
        </w:rPr>
        <w:tab/>
        <w:t>“Shasha Denims Ltd. | Textile Today.” https://www.textiletoday.com.bd/topics/shasha-denims-ltd/ (accessed Nov. 04, 2021).</w:t>
      </w:r>
    </w:p>
    <w:p w14:paraId="1639A0C5"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7]</w:t>
      </w:r>
      <w:r w:rsidRPr="005E7A56">
        <w:rPr>
          <w:noProof/>
        </w:rPr>
        <w:tab/>
        <w:t>“THE CHITTAGONG UNIVERSITY Faculty of Business Administration,” vol. 33, 2018.</w:t>
      </w:r>
    </w:p>
    <w:p w14:paraId="3BD95359"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8]</w:t>
      </w:r>
      <w:r w:rsidRPr="005E7A56">
        <w:rPr>
          <w:noProof/>
        </w:rPr>
        <w:tab/>
        <w:t>“Flow Chart of Fabric Inventory System in Garments Industry - Textile Flowchart.” https://www.textileflowchart.com/2015/05/flow-chart-of-fabric-inventory-system-in-garments-industry.html (accessed Nov. 04, 2021).</w:t>
      </w:r>
    </w:p>
    <w:p w14:paraId="1B5F5680"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9]</w:t>
      </w:r>
      <w:r w:rsidRPr="005E7A56">
        <w:rPr>
          <w:noProof/>
        </w:rPr>
        <w:tab/>
        <w:t xml:space="preserve">F. Hosen </w:t>
      </w:r>
      <w:r w:rsidRPr="005E7A56">
        <w:rPr>
          <w:i/>
          <w:iCs/>
          <w:noProof/>
        </w:rPr>
        <w:t>et al.</w:t>
      </w:r>
      <w:r w:rsidRPr="005E7A56">
        <w:rPr>
          <w:noProof/>
        </w:rPr>
        <w:t>, “Assessment and Evaluation of the Production Merchandising of a Denim Pant,” doi: 10.34104/ajeit.020.0910100.</w:t>
      </w:r>
    </w:p>
    <w:p w14:paraId="338625D2"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0]</w:t>
      </w:r>
      <w:r w:rsidRPr="005E7A56">
        <w:rPr>
          <w:noProof/>
        </w:rPr>
        <w:tab/>
        <w:t>“Types of Samples in Garment Industry – Online Textile Academy.” https://www.onlinetextileacademy.com/types-samples-garment-industry/ (accessed Nov. 04, 2021).</w:t>
      </w:r>
    </w:p>
    <w:p w14:paraId="3C65C168"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1]</w:t>
      </w:r>
      <w:r w:rsidRPr="005E7A56">
        <w:rPr>
          <w:noProof/>
        </w:rPr>
        <w:tab/>
        <w:t xml:space="preserve">“Cutting Section in Apparel Industry | Cutting Room Terminology | Textile Study Center,” </w:t>
      </w:r>
      <w:r w:rsidRPr="005E7A56">
        <w:rPr>
          <w:i/>
          <w:iCs/>
          <w:noProof/>
        </w:rPr>
        <w:t>https://textilestudycenter.com/</w:t>
      </w:r>
      <w:r w:rsidRPr="005E7A56">
        <w:rPr>
          <w:noProof/>
        </w:rPr>
        <w:t>, Accessed: Nov. 04, 2021. [Online]. Available: https://textilestudycenter.com/cutting-section-in-apparel-industry-cutting-room-terminology/.</w:t>
      </w:r>
    </w:p>
    <w:p w14:paraId="26B97DA3"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2]</w:t>
      </w:r>
      <w:r w:rsidRPr="005E7A56">
        <w:rPr>
          <w:noProof/>
        </w:rPr>
        <w:tab/>
        <w:t>“Functions of Cutting Department in Garment Industry.” https://www.onlineclothingstudy.com/2015/10/functions-of-cutting-department-in.html (accessed Nov. 07, 2021).</w:t>
      </w:r>
    </w:p>
    <w:p w14:paraId="35159B4D"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3]</w:t>
      </w:r>
      <w:r w:rsidRPr="005E7A56">
        <w:rPr>
          <w:noProof/>
        </w:rPr>
        <w:tab/>
        <w:t>S. E. E. Profile, “Apparel Analysis for Layout Planning in Sewing Section,” no. May, 2015.</w:t>
      </w:r>
    </w:p>
    <w:p w14:paraId="18F39E95"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4]</w:t>
      </w:r>
      <w:r w:rsidRPr="005E7A56">
        <w:rPr>
          <w:noProof/>
        </w:rPr>
        <w:tab/>
        <w:t xml:space="preserve">“Sewing Section Inspection in Garments | Textile Merchandising.” http://textilemerchandising.com/sewing-section-inspection-garments/ (accessed Nov. 05, </w:t>
      </w:r>
      <w:r w:rsidRPr="005E7A56">
        <w:rPr>
          <w:noProof/>
        </w:rPr>
        <w:lastRenderedPageBreak/>
        <w:t>2021).</w:t>
      </w:r>
    </w:p>
    <w:p w14:paraId="55178A27"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5]</w:t>
      </w:r>
      <w:r w:rsidRPr="005E7A56">
        <w:rPr>
          <w:noProof/>
        </w:rPr>
        <w:tab/>
        <w:t xml:space="preserve">F. T. Giachet, C. Vineis, D. O. Sanchez Ramirez, R. A. Carletto, A. Varesano, and G. Mazzuchetti, “Reversible and washing resistant textile-based optical pH sensors by dyeing fabrics with curcuma,” </w:t>
      </w:r>
      <w:r w:rsidRPr="005E7A56">
        <w:rPr>
          <w:i/>
          <w:iCs/>
          <w:noProof/>
        </w:rPr>
        <w:t>Fibers Polym. 2017 184</w:t>
      </w:r>
      <w:r w:rsidRPr="005E7A56">
        <w:rPr>
          <w:noProof/>
        </w:rPr>
        <w:t>, vol. 18, no. 4, pp. 720–730, May 2017, doi: 10.1007/S12221-017-6757-Z.</w:t>
      </w:r>
    </w:p>
    <w:p w14:paraId="031BD3B6"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6]</w:t>
      </w:r>
      <w:r w:rsidRPr="005E7A56">
        <w:rPr>
          <w:noProof/>
        </w:rPr>
        <w:tab/>
        <w:t>“Different Types of Garments Wash | Textile Merchandising.” http://textilemerchandising.com/different-types-of-garments-wash/ (accessed Nov. 05, 2021).</w:t>
      </w:r>
    </w:p>
    <w:p w14:paraId="5D95A2EA"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7]</w:t>
      </w:r>
      <w:r w:rsidRPr="005E7A56">
        <w:rPr>
          <w:noProof/>
        </w:rPr>
        <w:tab/>
        <w:t>“Garments Washing | The objects of Garment Washing - Textile Storage.” http://textilestorage.blogspot.com/2015/03/garments-washing-objects-of-garment.html (accessed Nov. 07, 2021).</w:t>
      </w:r>
    </w:p>
    <w:p w14:paraId="5097D4E2"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8]</w:t>
      </w:r>
      <w:r w:rsidRPr="005E7A56">
        <w:rPr>
          <w:noProof/>
        </w:rPr>
        <w:tab/>
        <w:t>“Garment Washing | Process Flow Chart of Garments Washing - Garments Merchandising.” https://garmentsmerchandising.com/process-flow-chart-of-garments-washing/ (accessed Nov. 07, 2021).</w:t>
      </w:r>
    </w:p>
    <w:p w14:paraId="6BCEC5D4"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19]</w:t>
      </w:r>
      <w:r w:rsidRPr="005E7A56">
        <w:rPr>
          <w:noProof/>
        </w:rPr>
        <w:tab/>
        <w:t xml:space="preserve">dell, “C1082083313,” </w:t>
      </w:r>
      <w:r w:rsidRPr="005E7A56">
        <w:rPr>
          <w:i/>
          <w:iCs/>
          <w:noProof/>
        </w:rPr>
        <w:t>Int. J. Innov. Technol. Explor. Eng.</w:t>
      </w:r>
      <w:r w:rsidRPr="005E7A56">
        <w:rPr>
          <w:noProof/>
        </w:rPr>
        <w:t>, no. 33, pp. 2278–3075, 2013.</w:t>
      </w:r>
    </w:p>
    <w:p w14:paraId="76884D26"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0]</w:t>
      </w:r>
      <w:r w:rsidRPr="005E7A56">
        <w:rPr>
          <w:noProof/>
        </w:rPr>
        <w:tab/>
        <w:t>P. Wamanrao Chandurkar and M. Vijay Kakde, “Improve the Productivity with help of Industrial Engineering Techniques Terry Fabric Manufacturing View project Influence of sewing parameters on seam performanse of a garment. View project,” Accessed: Nov. 06, 2021. [Online]. Available: https://www.researchgate.net/publication/284506085.</w:t>
      </w:r>
    </w:p>
    <w:p w14:paraId="6604A3D0"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1]</w:t>
      </w:r>
      <w:r w:rsidRPr="005E7A56">
        <w:rPr>
          <w:noProof/>
        </w:rPr>
        <w:tab/>
        <w:t>“Industrial Engineering | Flow Chart of Industrial Engineering (IE) - Garments Merchandising.” https://garmentsmerchandising.com/process-flow-chart-of-industrial-engineering-ie/ (accessed Nov. 07, 2021).</w:t>
      </w:r>
    </w:p>
    <w:p w14:paraId="5B0D49E3"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2]</w:t>
      </w:r>
      <w:r w:rsidRPr="005E7A56">
        <w:rPr>
          <w:noProof/>
        </w:rPr>
        <w:tab/>
        <w:t>“Functions of Finishing Department in Garment Industry.” https://www.onlineclothingstudy.com/2015/10/functions-of-finishing-department-in.html (accessed Nov. 06, 2021).</w:t>
      </w:r>
    </w:p>
    <w:p w14:paraId="27D875D0"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3]</w:t>
      </w:r>
      <w:r w:rsidRPr="005E7A56">
        <w:rPr>
          <w:noProof/>
        </w:rPr>
        <w:tab/>
        <w:t>“IE in Apparel Manufacturing-7: Machinery and Manpower Planning - Apparel Resources.” https://apparelresources.com/business-news/manufacturing/industrial-engineering-in-apparel-manufacturing-vii/ (accessed Nov. 06, 2021).</w:t>
      </w:r>
    </w:p>
    <w:p w14:paraId="362C7911"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4]</w:t>
      </w:r>
      <w:r w:rsidRPr="005E7A56">
        <w:rPr>
          <w:noProof/>
        </w:rPr>
        <w:tab/>
        <w:t>M. S. Sadik, “Faculty of Engineering Department of Textile Engineering Course Title: Industrial Attachment Course Code: TE 418 Section : A Submitted By.”</w:t>
      </w:r>
    </w:p>
    <w:p w14:paraId="632D461C"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5]</w:t>
      </w:r>
      <w:r w:rsidRPr="005E7A56">
        <w:rPr>
          <w:noProof/>
        </w:rPr>
        <w:tab/>
        <w:t>“How to Determine Machines Requirement for a New Factory?” https://www.onlineclothingstudy.com/2012/08/how-to-determine-machines-requirement.html (accessed Nov. 06, 2021).</w:t>
      </w:r>
    </w:p>
    <w:p w14:paraId="5AE77E35"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6]</w:t>
      </w:r>
      <w:r w:rsidRPr="005E7A56">
        <w:rPr>
          <w:noProof/>
        </w:rPr>
        <w:tab/>
        <w:t>“Textile Raw Material and Its Importance in Textile Manufacturing.” https://textilelearner.net/textile-raw-material/ (accessed Nov. 06, 2021).</w:t>
      </w:r>
    </w:p>
    <w:p w14:paraId="7DE18F84"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7]</w:t>
      </w:r>
      <w:r w:rsidRPr="005E7A56">
        <w:rPr>
          <w:noProof/>
        </w:rPr>
        <w:tab/>
        <w:t>“Types of Denim Fabric Used in Garments Manufacturing - Garments Merchandising.” https://garmentsmerchandising.com/types-of-denim-fabric-used-in-garments-manufacturing/ (accessed Nov. 06, 2021).</w:t>
      </w:r>
    </w:p>
    <w:p w14:paraId="514BBA1B"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lastRenderedPageBreak/>
        <w:t>[28]</w:t>
      </w:r>
      <w:r w:rsidRPr="005E7A56">
        <w:rPr>
          <w:noProof/>
        </w:rPr>
        <w:tab/>
        <w:t>“Denim Fabrics - properties and types - Textile School.” https://www.textileschool.com/298/denim-fabrics/ (accessed Nov. 06, 2021).</w:t>
      </w:r>
    </w:p>
    <w:p w14:paraId="612F8116"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29]</w:t>
      </w:r>
      <w:r w:rsidRPr="005E7A56">
        <w:rPr>
          <w:noProof/>
        </w:rPr>
        <w:tab/>
        <w:t>“Types of Buttons Used in Garments | Textile Merchandising.” https://textilemerchandising.com/types-buttons-used-garments/ (accessed Nov. 06, 2021).</w:t>
      </w:r>
    </w:p>
    <w:p w14:paraId="76781CAE"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0]</w:t>
      </w:r>
      <w:r w:rsidRPr="005E7A56">
        <w:rPr>
          <w:noProof/>
        </w:rPr>
        <w:tab/>
        <w:t>“Different Types of Buttons Used in Garments - Textile Learner.” https://textilelearner.net/different-types-of-buttons-used-in-garments/ (accessed Nov. 06, 2021).</w:t>
      </w:r>
    </w:p>
    <w:p w14:paraId="78F12A6E"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1]</w:t>
      </w:r>
      <w:r w:rsidRPr="005E7A56">
        <w:rPr>
          <w:noProof/>
        </w:rPr>
        <w:tab/>
        <w:t>“How To Calculate Button Size By Ligne | Decorative Zips and Fashion Trend.” https://www.sbs-zipper.com/blog/how-to-calculate-button-size-by-ligne/ (accessed Nov. 06, 2021).</w:t>
      </w:r>
    </w:p>
    <w:p w14:paraId="56F5BB77"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2]</w:t>
      </w:r>
      <w:r w:rsidRPr="005E7A56">
        <w:rPr>
          <w:noProof/>
        </w:rPr>
        <w:tab/>
        <w:t>“General Classification of Zipper | Textile Merchandising.” https://textilemerchandising.com/general-classification-of-zipper/ (accessed Nov. 06, 2021).</w:t>
      </w:r>
    </w:p>
    <w:p w14:paraId="2C25A7A9"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3]</w:t>
      </w:r>
      <w:r w:rsidRPr="005E7A56">
        <w:rPr>
          <w:noProof/>
        </w:rPr>
        <w:tab/>
        <w:t>“Structure of a Zipper / YKK FASTENING PRODUCTS GROUP.” https://www.ykkfastening.com/products/zipper/s_zipper.html (accessed Nov. 06, 2021).</w:t>
      </w:r>
    </w:p>
    <w:p w14:paraId="3B9DD9A8"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4]</w:t>
      </w:r>
      <w:r w:rsidRPr="005E7A56">
        <w:rPr>
          <w:noProof/>
        </w:rPr>
        <w:tab/>
        <w:t>“Pakistan Textile Journal. January-2010 - Apparel &amp; Knitwear-World recession and the impact..” http://www.ptj.com.pk/Web-2010/01-10/Sumit-Mandal.htm (accessed Nov. 06, 2021).</w:t>
      </w:r>
    </w:p>
    <w:p w14:paraId="31B3E503"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5]</w:t>
      </w:r>
      <w:r w:rsidRPr="005E7A56">
        <w:rPr>
          <w:noProof/>
        </w:rPr>
        <w:tab/>
        <w:t>“List of Sewing Thread Used in Garment Manufacturing - Garments Merchandising.” https://garmentsmerchandising.com/list-of-sewing-thread-used-in-garment-manufacturing/ (accessed Nov. 06, 2021).</w:t>
      </w:r>
    </w:p>
    <w:p w14:paraId="5D657BE8"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6]</w:t>
      </w:r>
      <w:r w:rsidRPr="005E7A56">
        <w:rPr>
          <w:noProof/>
        </w:rPr>
        <w:tab/>
        <w:t xml:space="preserve">L. Santos-Roldán, B. Palacios-Florencio, and J. M. Berbel-Pineda, “The textile products labelling analysis and requirements,” </w:t>
      </w:r>
      <w:r w:rsidRPr="005E7A56">
        <w:rPr>
          <w:i/>
          <w:iCs/>
          <w:noProof/>
        </w:rPr>
        <w:t>Fash. Text. 2020 71</w:t>
      </w:r>
      <w:r w:rsidRPr="005E7A56">
        <w:rPr>
          <w:noProof/>
        </w:rPr>
        <w:t>, vol. 7, no. 1, pp. 1–24, Apr. 2020, doi: 10.1186/S40691-019-0202-4.</w:t>
      </w:r>
    </w:p>
    <w:p w14:paraId="194F48A1"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7]</w:t>
      </w:r>
      <w:r w:rsidRPr="005E7A56">
        <w:rPr>
          <w:noProof/>
        </w:rPr>
        <w:tab/>
        <w:t>“Classification of Label in Textile., Functions and Importance.” https://leartex.com/classification-of-label-in-textile/ (accessed Nov. 07, 2021).</w:t>
      </w:r>
    </w:p>
    <w:p w14:paraId="11A1F7B2"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8]</w:t>
      </w:r>
      <w:r w:rsidRPr="005E7A56">
        <w:rPr>
          <w:noProof/>
        </w:rPr>
        <w:tab/>
        <w:t>K. M. F. Hasan, D. Arjun, J. Hiranmayee, and &amp; M. N. Farheen, “Related papers Midpat t ern-150612153323-lva1-app6891 T haraka Rat hnaweera Pat abendige Effect ive Mechanical and Chemical Washing Process in Garment Indust ries TECHNOLOGY OF INDUSTRIAL DENIM WASHING: REVIEW.”</w:t>
      </w:r>
    </w:p>
    <w:p w14:paraId="0DA82BC7"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39]</w:t>
      </w:r>
      <w:r w:rsidRPr="005E7A56">
        <w:rPr>
          <w:noProof/>
        </w:rPr>
        <w:tab/>
        <w:t>E. Khalil, “Sustainable and Ecological Finishing Technology for Denim Jeans Related papers Technology of Indust rial Denim Washing: Review TJPRC Publicat ion Invest igat ion of t he Influence of Pot assium Permanganat e on Denim Jeans Processing During Acid … Sustainable and Ecological Finishing Technology for Denim Jeans,” 2015.</w:t>
      </w:r>
    </w:p>
    <w:p w14:paraId="07A4290B"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0]</w:t>
      </w:r>
      <w:r w:rsidRPr="005E7A56">
        <w:rPr>
          <w:noProof/>
        </w:rPr>
        <w:tab/>
        <w:t>M. R. Hawlader and M. R. Hossain, “Effect of Dry Wash on Denim Garments,” Jan. 2019, Accessed: Nov. 07, 2021. [Online]. Available: dspace.daffodilvarsity.edu.bd:8080/handle/123456789/2978.</w:t>
      </w:r>
    </w:p>
    <w:p w14:paraId="3FC743DE"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1]</w:t>
      </w:r>
      <w:r w:rsidRPr="005E7A56">
        <w:rPr>
          <w:noProof/>
        </w:rPr>
        <w:tab/>
        <w:t xml:space="preserve">E. Hamard, B. Cazacliu, A. Razakamanantsoa, and J. C. Morel, “Cob, a vernacular earth construction process in the context of modern sustainable building,” </w:t>
      </w:r>
      <w:r w:rsidRPr="005E7A56">
        <w:rPr>
          <w:i/>
          <w:iCs/>
          <w:noProof/>
        </w:rPr>
        <w:t>Build. Environ.</w:t>
      </w:r>
      <w:r w:rsidRPr="005E7A56">
        <w:rPr>
          <w:noProof/>
        </w:rPr>
        <w:t xml:space="preserve">, vol. </w:t>
      </w:r>
      <w:r w:rsidRPr="005E7A56">
        <w:rPr>
          <w:noProof/>
        </w:rPr>
        <w:lastRenderedPageBreak/>
        <w:t>106, pp. 103–119, Sep. 2016, doi: 10.1016/J.BUILDENV.2016.06.009.</w:t>
      </w:r>
    </w:p>
    <w:p w14:paraId="5A837051"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2]</w:t>
      </w:r>
      <w:r w:rsidRPr="005E7A56">
        <w:rPr>
          <w:noProof/>
        </w:rPr>
        <w:tab/>
        <w:t>“2.2. METHODS 2.2.1. Application process of Potassium per.”</w:t>
      </w:r>
    </w:p>
    <w:p w14:paraId="7F78B700"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3]</w:t>
      </w:r>
      <w:r w:rsidRPr="005E7A56">
        <w:rPr>
          <w:noProof/>
        </w:rPr>
        <w:tab/>
        <w:t>J. Sarkar and M. Rashaduzzaman, “Laser Fading Technology: Facts and Opportunities Surface Treatment by Garments Washing View project Influence of Industrial Garments Washing on Different Garments View project The Curator Of Technology-GROOV NZ | High-Tech Gadgets Laser fading technology: facts and opportunities,” 2014, Accessed: Nov. 07, 2021. [Online]. Available: https://www.researchgate.net/publication/348960038.</w:t>
      </w:r>
    </w:p>
    <w:p w14:paraId="55118A90"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4]</w:t>
      </w:r>
      <w:r w:rsidRPr="005E7A56">
        <w:rPr>
          <w:noProof/>
        </w:rPr>
        <w:tab/>
        <w:t>M. S. Rana, “Study on Different Types of Washing Effect on Denim Garments,” 2020, Accessed: Nov. 07, 2021. [Online]. Available: dspace.daffodilvarsity.edu.bd:8080/handle/123456789/6238.</w:t>
      </w:r>
    </w:p>
    <w:p w14:paraId="1CFD910E"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5]</w:t>
      </w:r>
      <w:r w:rsidRPr="005E7A56">
        <w:rPr>
          <w:noProof/>
        </w:rPr>
        <w:tab/>
        <w:t xml:space="preserve">C. W. Kan, “Washing techniques for denim jeans,” </w:t>
      </w:r>
      <w:r w:rsidRPr="005E7A56">
        <w:rPr>
          <w:i/>
          <w:iCs/>
          <w:noProof/>
        </w:rPr>
        <w:t>Denim Manuf. Finish. Appl.</w:t>
      </w:r>
      <w:r w:rsidRPr="005E7A56">
        <w:rPr>
          <w:noProof/>
        </w:rPr>
        <w:t>, pp. 313–356, Jan. 2015, doi: 10.1016/B978-0-85709-843-6.00011-1.</w:t>
      </w:r>
    </w:p>
    <w:p w14:paraId="46B2784A"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6]</w:t>
      </w:r>
      <w:r w:rsidRPr="005E7A56">
        <w:rPr>
          <w:noProof/>
        </w:rPr>
        <w:tab/>
        <w:t>M. A. Hossain and M. NazmusSalahin, “Investigation on the defects found in washed woven garments,” Apr. 2019, Accessed: Nov. 07, 2021. [Online]. Available: dspace.daffodilvarsity.edu.bd:8080/handle/123456789/3657.</w:t>
      </w:r>
    </w:p>
    <w:p w14:paraId="47BD7D2F"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7]</w:t>
      </w:r>
      <w:r w:rsidRPr="005E7A56">
        <w:rPr>
          <w:noProof/>
        </w:rPr>
        <w:tab/>
        <w:t xml:space="preserve">A. P. Periyasamy and H. Venkatesan, “Eco-materials in textile finishing,” </w:t>
      </w:r>
      <w:r w:rsidRPr="005E7A56">
        <w:rPr>
          <w:i/>
          <w:iCs/>
          <w:noProof/>
        </w:rPr>
        <w:t>Handb. Ecomater.</w:t>
      </w:r>
      <w:r w:rsidRPr="005E7A56">
        <w:rPr>
          <w:noProof/>
        </w:rPr>
        <w:t>, vol. 3, pp. 1461–1482, Feb. 2019, doi: 10.1007/978-3-319-68255-6_55.</w:t>
      </w:r>
    </w:p>
    <w:p w14:paraId="4B7846CB"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8]</w:t>
      </w:r>
      <w:r w:rsidRPr="005E7A56">
        <w:rPr>
          <w:noProof/>
        </w:rPr>
        <w:tab/>
        <w:t xml:space="preserve">P. D. Venkatraman and C. M. Liauw, “Use of a carbon dioxide laser for environmentally beneficial generation of distressed/faded effects on indigo dyed denim fabric: Evaluation of colour change, fibre morphology, degradation and textile properties,” </w:t>
      </w:r>
      <w:r w:rsidRPr="005E7A56">
        <w:rPr>
          <w:i/>
          <w:iCs/>
          <w:noProof/>
        </w:rPr>
        <w:t>Opt. Laser Technol.</w:t>
      </w:r>
      <w:r w:rsidRPr="005E7A56">
        <w:rPr>
          <w:noProof/>
        </w:rPr>
        <w:t>, vol. 111, pp. 701–713, Apr. 2019, doi: 10.1016/J.OPTLASTEC.2018.09.004.</w:t>
      </w:r>
    </w:p>
    <w:p w14:paraId="6040C7F7"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49]</w:t>
      </w:r>
      <w:r w:rsidRPr="005E7A56">
        <w:rPr>
          <w:noProof/>
        </w:rPr>
        <w:tab/>
        <w:t xml:space="preserve">“Denim Wet Process | Enzyme Wash | Textile Study Center,” </w:t>
      </w:r>
      <w:r w:rsidRPr="005E7A56">
        <w:rPr>
          <w:i/>
          <w:iCs/>
          <w:noProof/>
        </w:rPr>
        <w:t>https://textilestudycenter.com/</w:t>
      </w:r>
      <w:r w:rsidRPr="005E7A56">
        <w:rPr>
          <w:noProof/>
        </w:rPr>
        <w:t>, Accessed: Nov. 07, 2021. [Online]. Available: https://textilestudycenter.com/denim-wet-process-enzyme-wash/.</w:t>
      </w:r>
    </w:p>
    <w:p w14:paraId="30442FFD"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50]</w:t>
      </w:r>
      <w:r w:rsidRPr="005E7A56">
        <w:rPr>
          <w:noProof/>
        </w:rPr>
        <w:tab/>
        <w:t xml:space="preserve">C. W. Kan, C. F. Lam, C. K. Chan, and S. P. Ng, “Using atmospheric pressure plasma treatment for treating grey cotton fabric,” </w:t>
      </w:r>
      <w:r w:rsidRPr="005E7A56">
        <w:rPr>
          <w:i/>
          <w:iCs/>
          <w:noProof/>
        </w:rPr>
        <w:t>Carbohydr. Polym.</w:t>
      </w:r>
      <w:r w:rsidRPr="005E7A56">
        <w:rPr>
          <w:noProof/>
        </w:rPr>
        <w:t>, vol. 102, no. 1, pp. 167–173, Feb. 2014, doi: 10.1016/J.CARBPOL.2013.11.015.</w:t>
      </w:r>
    </w:p>
    <w:p w14:paraId="42F1CDE8"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51]</w:t>
      </w:r>
      <w:r w:rsidRPr="005E7A56">
        <w:rPr>
          <w:noProof/>
        </w:rPr>
        <w:tab/>
        <w:t>“Types of stone wash &amp; their effects on the denim fabric | Processing, Dyeing &amp; Finishing | Features | The ITJ.” https://indiantextilejournal.com/articles/fadetails.asp?id=2683 (accessed Nov. 07, 2021).</w:t>
      </w:r>
    </w:p>
    <w:p w14:paraId="517524AE"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52]</w:t>
      </w:r>
      <w:r w:rsidRPr="005E7A56">
        <w:rPr>
          <w:noProof/>
        </w:rPr>
        <w:tab/>
        <w:t xml:space="preserve">S. S. Alam, “An explanation of bleach wash on denim cotton fabrics,” </w:t>
      </w:r>
      <w:r w:rsidRPr="005E7A56">
        <w:rPr>
          <w:i/>
          <w:iCs/>
          <w:noProof/>
        </w:rPr>
        <w:t>J. Text. Eng. Fash. Technol.</w:t>
      </w:r>
      <w:r w:rsidRPr="005E7A56">
        <w:rPr>
          <w:noProof/>
        </w:rPr>
        <w:t>, vol. Volume 7, no. Issue 3, pp. 87–90, May 2021, doi: 10.15406/JTEFT.2021.07.00272.</w:t>
      </w:r>
    </w:p>
    <w:p w14:paraId="160D1A87"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53]</w:t>
      </w:r>
      <w:r w:rsidRPr="005E7A56">
        <w:rPr>
          <w:noProof/>
        </w:rPr>
        <w:tab/>
        <w:t>“Enzyme washing | Flow chart of Enzyme wash | How to apply Enzyme washing technique in a Washing Plant - Textiles Scholars - The Home Of Textile Learners.” https://textilesscholars.blogspot.com/2019/05/enzyme-washing-flow-chart-of-enzyme.html (accessed Nov. 07, 2021).</w:t>
      </w:r>
    </w:p>
    <w:p w14:paraId="0FBF756D"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54]</w:t>
      </w:r>
      <w:r w:rsidRPr="005E7A56">
        <w:rPr>
          <w:noProof/>
        </w:rPr>
        <w:tab/>
        <w:t xml:space="preserve">“Different Types of Acid Wash Operation against Some Specific Buyer Order.” https://www.textileblog.com/different-types-of-acid-wash-operation/ (accessed Nov. 07, </w:t>
      </w:r>
      <w:r w:rsidRPr="005E7A56">
        <w:rPr>
          <w:noProof/>
        </w:rPr>
        <w:lastRenderedPageBreak/>
        <w:t>2021).</w:t>
      </w:r>
    </w:p>
    <w:p w14:paraId="3F089BE8" w14:textId="77777777" w:rsidR="005E7A56" w:rsidRPr="005E7A56" w:rsidRDefault="005E7A56" w:rsidP="005E7A56">
      <w:pPr>
        <w:widowControl w:val="0"/>
        <w:autoSpaceDE w:val="0"/>
        <w:autoSpaceDN w:val="0"/>
        <w:adjustRightInd w:val="0"/>
        <w:spacing w:line="240" w:lineRule="auto"/>
        <w:ind w:left="640" w:hanging="640"/>
        <w:rPr>
          <w:noProof/>
        </w:rPr>
      </w:pPr>
      <w:r w:rsidRPr="005E7A56">
        <w:rPr>
          <w:noProof/>
        </w:rPr>
        <w:t>[55]</w:t>
      </w:r>
      <w:r w:rsidRPr="005E7A56">
        <w:rPr>
          <w:noProof/>
        </w:rPr>
        <w:tab/>
        <w:t xml:space="preserve">A. Ben Fraj and B. Jaouachi, “Effects of ozone treatment on denim garment properties,” </w:t>
      </w:r>
      <w:r w:rsidRPr="005E7A56">
        <w:rPr>
          <w:i/>
          <w:iCs/>
          <w:noProof/>
        </w:rPr>
        <w:t>Color. Technol.</w:t>
      </w:r>
      <w:r w:rsidRPr="005E7A56">
        <w:rPr>
          <w:noProof/>
        </w:rPr>
        <w:t>, vol. 137, no. 6, pp. 678–688, Dec. 2021, doi: 10.1111/COTE.12568.</w:t>
      </w:r>
    </w:p>
    <w:p w14:paraId="7E843871" w14:textId="58C01B34" w:rsidR="00ED44EF" w:rsidRDefault="00BD3B22" w:rsidP="00CA5ECD">
      <w:pPr>
        <w:jc w:val="both"/>
      </w:pPr>
      <w:r>
        <w:fldChar w:fldCharType="end"/>
      </w:r>
    </w:p>
    <w:p w14:paraId="3D942080" w14:textId="77777777" w:rsidR="00B303FD" w:rsidRDefault="00B303FD" w:rsidP="00CA5ECD">
      <w:pPr>
        <w:jc w:val="both"/>
      </w:pPr>
    </w:p>
    <w:p w14:paraId="76AFA3FD" w14:textId="77777777" w:rsidR="00B303FD" w:rsidRDefault="00B303FD" w:rsidP="00CA5ECD">
      <w:pPr>
        <w:jc w:val="both"/>
      </w:pPr>
    </w:p>
    <w:p w14:paraId="4B332AC7" w14:textId="77777777" w:rsidR="00B303FD" w:rsidRDefault="00B303FD" w:rsidP="00CA5ECD">
      <w:pPr>
        <w:jc w:val="both"/>
      </w:pPr>
    </w:p>
    <w:p w14:paraId="04FCF687" w14:textId="77777777" w:rsidR="00B303FD" w:rsidRDefault="00B303FD" w:rsidP="00CA5ECD">
      <w:pPr>
        <w:jc w:val="both"/>
      </w:pPr>
    </w:p>
    <w:p w14:paraId="778A5189" w14:textId="77777777" w:rsidR="00B303FD" w:rsidRDefault="00B303FD" w:rsidP="00CA5ECD">
      <w:pPr>
        <w:jc w:val="both"/>
      </w:pPr>
    </w:p>
    <w:p w14:paraId="1066F354" w14:textId="77777777" w:rsidR="00B303FD" w:rsidRDefault="00B303FD" w:rsidP="00CA5ECD">
      <w:pPr>
        <w:jc w:val="both"/>
      </w:pPr>
    </w:p>
    <w:p w14:paraId="5891890C" w14:textId="77777777" w:rsidR="00B303FD" w:rsidRDefault="00B303FD" w:rsidP="00CA5ECD">
      <w:pPr>
        <w:jc w:val="both"/>
      </w:pPr>
    </w:p>
    <w:p w14:paraId="62437FA7" w14:textId="77777777" w:rsidR="00B303FD" w:rsidRDefault="00B303FD" w:rsidP="00CA5ECD">
      <w:pPr>
        <w:jc w:val="both"/>
      </w:pPr>
    </w:p>
    <w:p w14:paraId="528511E4" w14:textId="77777777" w:rsidR="00B303FD" w:rsidRDefault="00B303FD" w:rsidP="00CA5ECD">
      <w:pPr>
        <w:jc w:val="both"/>
      </w:pPr>
    </w:p>
    <w:p w14:paraId="52E60412" w14:textId="7D87B07C" w:rsidR="00B303FD" w:rsidRPr="00CA5ECD" w:rsidRDefault="00B303FD" w:rsidP="00CA5ECD">
      <w:pPr>
        <w:jc w:val="both"/>
      </w:pPr>
    </w:p>
    <w:sectPr w:rsidR="00B303FD" w:rsidRPr="00CA5E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8D67C" w14:textId="77777777" w:rsidR="00475853" w:rsidRDefault="00475853" w:rsidP="00D14214">
      <w:pPr>
        <w:spacing w:after="0" w:line="240" w:lineRule="auto"/>
      </w:pPr>
      <w:r>
        <w:separator/>
      </w:r>
    </w:p>
  </w:endnote>
  <w:endnote w:type="continuationSeparator" w:id="0">
    <w:p w14:paraId="370BB72E" w14:textId="77777777" w:rsidR="00475853" w:rsidRDefault="00475853" w:rsidP="00D142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altName w:val="Roboto"/>
    <w:charset w:val="00"/>
    <w:family w:val="auto"/>
    <w:pitch w:val="variable"/>
    <w:sig w:usb0="E00002FF" w:usb1="5000205B" w:usb2="00000020" w:usb3="00000000" w:csb0="0000019F" w:csb1="00000000"/>
  </w:font>
  <w:font w:name="Tw Cen MT">
    <w:altName w:val="Times New Roman"/>
    <w:panose1 w:val="020B0602020104020603"/>
    <w:charset w:val="00"/>
    <w:family w:val="swiss"/>
    <w:pitch w:val="variable"/>
    <w:sig w:usb0="00000007" w:usb1="00000000" w:usb2="00000000" w:usb3="00000000" w:csb0="00000003" w:csb1="00000000"/>
  </w:font>
  <w:font w:name="Open Sans">
    <w:altName w:val="Arial"/>
    <w:charset w:val="00"/>
    <w:family w:val="swiss"/>
    <w:pitch w:val="variable"/>
    <w:sig w:usb0="E00002EF" w:usb1="4000205B" w:usb2="00000028" w:usb3="00000000" w:csb0="0000019F" w:csb1="00000000"/>
  </w:font>
  <w:font w:name="Lato">
    <w:altName w:val="Arial"/>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B67BE" w14:textId="77777777" w:rsidR="00475853" w:rsidRDefault="00475853" w:rsidP="00D14214">
      <w:pPr>
        <w:spacing w:after="0" w:line="240" w:lineRule="auto"/>
      </w:pPr>
      <w:r>
        <w:separator/>
      </w:r>
    </w:p>
  </w:footnote>
  <w:footnote w:type="continuationSeparator" w:id="0">
    <w:p w14:paraId="6CFCC360" w14:textId="77777777" w:rsidR="00475853" w:rsidRDefault="00475853" w:rsidP="00D142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23A99"/>
    <w:multiLevelType w:val="hybridMultilevel"/>
    <w:tmpl w:val="19321B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B34A3"/>
    <w:multiLevelType w:val="hybridMultilevel"/>
    <w:tmpl w:val="37787BCA"/>
    <w:lvl w:ilvl="0" w:tplc="0409000B">
      <w:start w:val="1"/>
      <w:numFmt w:val="bullet"/>
      <w:lvlText w:val=""/>
      <w:lvlJc w:val="left"/>
      <w:pPr>
        <w:ind w:left="1920" w:hanging="360"/>
      </w:pPr>
      <w:rPr>
        <w:rFonts w:ascii="Wingdings" w:hAnsi="Wingdings" w:hint="default"/>
      </w:rPr>
    </w:lvl>
    <w:lvl w:ilvl="1" w:tplc="04090003" w:tentative="1">
      <w:start w:val="1"/>
      <w:numFmt w:val="bullet"/>
      <w:lvlText w:val="o"/>
      <w:lvlJc w:val="left"/>
      <w:pPr>
        <w:ind w:left="2640" w:hanging="360"/>
      </w:pPr>
      <w:rPr>
        <w:rFonts w:ascii="Courier New" w:hAnsi="Courier New" w:cs="Courier New" w:hint="default"/>
      </w:rPr>
    </w:lvl>
    <w:lvl w:ilvl="2" w:tplc="04090005" w:tentative="1">
      <w:start w:val="1"/>
      <w:numFmt w:val="bullet"/>
      <w:lvlText w:val=""/>
      <w:lvlJc w:val="left"/>
      <w:pPr>
        <w:ind w:left="3360" w:hanging="360"/>
      </w:pPr>
      <w:rPr>
        <w:rFonts w:ascii="Wingdings" w:hAnsi="Wingdings" w:hint="default"/>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2" w15:restartNumberingAfterBreak="0">
    <w:nsid w:val="079E5E1F"/>
    <w:multiLevelType w:val="hybridMultilevel"/>
    <w:tmpl w:val="B4A247D4"/>
    <w:lvl w:ilvl="0" w:tplc="E2B83DE4">
      <w:start w:val="1"/>
      <w:numFmt w:val="decimal"/>
      <w:lvlText w:val="%1."/>
      <w:lvlJc w:val="left"/>
      <w:pPr>
        <w:ind w:left="720" w:hanging="360"/>
      </w:pPr>
      <w:rPr>
        <w:rFonts w:ascii="inherit" w:eastAsia="Times New Roman" w:hAnsi="inherit" w:cs="Arial" w:hint="default"/>
        <w:b/>
        <w:color w:val="222222"/>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395EF8"/>
    <w:multiLevelType w:val="multilevel"/>
    <w:tmpl w:val="4D1CB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853971"/>
    <w:multiLevelType w:val="multilevel"/>
    <w:tmpl w:val="CEB6DB9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000D34"/>
    <w:multiLevelType w:val="multilevel"/>
    <w:tmpl w:val="6E10C6A4"/>
    <w:lvl w:ilvl="0">
      <w:start w:val="1"/>
      <w:numFmt w:val="decimal"/>
      <w:lvlText w:val="%1."/>
      <w:lvlJc w:val="left"/>
      <w:pPr>
        <w:tabs>
          <w:tab w:val="num" w:pos="3330"/>
        </w:tabs>
        <w:ind w:left="3330" w:hanging="360"/>
      </w:pPr>
    </w:lvl>
    <w:lvl w:ilvl="1" w:tentative="1">
      <w:start w:val="1"/>
      <w:numFmt w:val="decimal"/>
      <w:lvlText w:val="%2."/>
      <w:lvlJc w:val="left"/>
      <w:pPr>
        <w:tabs>
          <w:tab w:val="num" w:pos="4050"/>
        </w:tabs>
        <w:ind w:left="4050" w:hanging="360"/>
      </w:pPr>
    </w:lvl>
    <w:lvl w:ilvl="2" w:tentative="1">
      <w:start w:val="1"/>
      <w:numFmt w:val="decimal"/>
      <w:lvlText w:val="%3."/>
      <w:lvlJc w:val="left"/>
      <w:pPr>
        <w:tabs>
          <w:tab w:val="num" w:pos="4770"/>
        </w:tabs>
        <w:ind w:left="4770" w:hanging="360"/>
      </w:pPr>
    </w:lvl>
    <w:lvl w:ilvl="3" w:tentative="1">
      <w:start w:val="1"/>
      <w:numFmt w:val="decimal"/>
      <w:lvlText w:val="%4."/>
      <w:lvlJc w:val="left"/>
      <w:pPr>
        <w:tabs>
          <w:tab w:val="num" w:pos="5490"/>
        </w:tabs>
        <w:ind w:left="5490" w:hanging="360"/>
      </w:pPr>
    </w:lvl>
    <w:lvl w:ilvl="4" w:tentative="1">
      <w:start w:val="1"/>
      <w:numFmt w:val="decimal"/>
      <w:lvlText w:val="%5."/>
      <w:lvlJc w:val="left"/>
      <w:pPr>
        <w:tabs>
          <w:tab w:val="num" w:pos="6210"/>
        </w:tabs>
        <w:ind w:left="6210" w:hanging="360"/>
      </w:pPr>
    </w:lvl>
    <w:lvl w:ilvl="5" w:tentative="1">
      <w:start w:val="1"/>
      <w:numFmt w:val="decimal"/>
      <w:lvlText w:val="%6."/>
      <w:lvlJc w:val="left"/>
      <w:pPr>
        <w:tabs>
          <w:tab w:val="num" w:pos="6930"/>
        </w:tabs>
        <w:ind w:left="6930" w:hanging="360"/>
      </w:pPr>
    </w:lvl>
    <w:lvl w:ilvl="6" w:tentative="1">
      <w:start w:val="1"/>
      <w:numFmt w:val="decimal"/>
      <w:lvlText w:val="%7."/>
      <w:lvlJc w:val="left"/>
      <w:pPr>
        <w:tabs>
          <w:tab w:val="num" w:pos="7650"/>
        </w:tabs>
        <w:ind w:left="7650" w:hanging="360"/>
      </w:pPr>
    </w:lvl>
    <w:lvl w:ilvl="7" w:tentative="1">
      <w:start w:val="1"/>
      <w:numFmt w:val="decimal"/>
      <w:lvlText w:val="%8."/>
      <w:lvlJc w:val="left"/>
      <w:pPr>
        <w:tabs>
          <w:tab w:val="num" w:pos="8370"/>
        </w:tabs>
        <w:ind w:left="8370" w:hanging="360"/>
      </w:pPr>
    </w:lvl>
    <w:lvl w:ilvl="8" w:tentative="1">
      <w:start w:val="1"/>
      <w:numFmt w:val="decimal"/>
      <w:lvlText w:val="%9."/>
      <w:lvlJc w:val="left"/>
      <w:pPr>
        <w:tabs>
          <w:tab w:val="num" w:pos="9090"/>
        </w:tabs>
        <w:ind w:left="9090" w:hanging="360"/>
      </w:pPr>
    </w:lvl>
  </w:abstractNum>
  <w:abstractNum w:abstractNumId="6" w15:restartNumberingAfterBreak="0">
    <w:nsid w:val="15F809A6"/>
    <w:multiLevelType w:val="hybridMultilevel"/>
    <w:tmpl w:val="00C0116C"/>
    <w:lvl w:ilvl="0" w:tplc="9AA6534C">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422434"/>
    <w:multiLevelType w:val="hybridMultilevel"/>
    <w:tmpl w:val="D8A6DA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23A4CBC"/>
    <w:multiLevelType w:val="hybridMultilevel"/>
    <w:tmpl w:val="13CA9F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B12059"/>
    <w:multiLevelType w:val="multilevel"/>
    <w:tmpl w:val="39D86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61B1CEC"/>
    <w:multiLevelType w:val="multilevel"/>
    <w:tmpl w:val="9AF05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732B5E"/>
    <w:multiLevelType w:val="hybridMultilevel"/>
    <w:tmpl w:val="CCA09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EC1DC5"/>
    <w:multiLevelType w:val="hybridMultilevel"/>
    <w:tmpl w:val="345C13CA"/>
    <w:lvl w:ilvl="0" w:tplc="04090005">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3" w15:restartNumberingAfterBreak="0">
    <w:nsid w:val="40ED090F"/>
    <w:multiLevelType w:val="hybridMultilevel"/>
    <w:tmpl w:val="34EA5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220179"/>
    <w:multiLevelType w:val="hybridMultilevel"/>
    <w:tmpl w:val="47E0B1FC"/>
    <w:lvl w:ilvl="0" w:tplc="04090001">
      <w:start w:val="1"/>
      <w:numFmt w:val="bullet"/>
      <w:lvlText w:val=""/>
      <w:lvlJc w:val="left"/>
      <w:pPr>
        <w:ind w:left="1799" w:hanging="360"/>
      </w:pPr>
      <w:rPr>
        <w:rFonts w:ascii="Symbol" w:hAnsi="Symbol" w:hint="default"/>
      </w:rPr>
    </w:lvl>
    <w:lvl w:ilvl="1" w:tplc="04090003" w:tentative="1">
      <w:start w:val="1"/>
      <w:numFmt w:val="bullet"/>
      <w:lvlText w:val="o"/>
      <w:lvlJc w:val="left"/>
      <w:pPr>
        <w:ind w:left="2519" w:hanging="360"/>
      </w:pPr>
      <w:rPr>
        <w:rFonts w:ascii="Courier New" w:hAnsi="Courier New" w:cs="Courier New" w:hint="default"/>
      </w:rPr>
    </w:lvl>
    <w:lvl w:ilvl="2" w:tplc="04090005" w:tentative="1">
      <w:start w:val="1"/>
      <w:numFmt w:val="bullet"/>
      <w:lvlText w:val=""/>
      <w:lvlJc w:val="left"/>
      <w:pPr>
        <w:ind w:left="3239" w:hanging="360"/>
      </w:pPr>
      <w:rPr>
        <w:rFonts w:ascii="Wingdings" w:hAnsi="Wingdings" w:hint="default"/>
      </w:rPr>
    </w:lvl>
    <w:lvl w:ilvl="3" w:tplc="04090001" w:tentative="1">
      <w:start w:val="1"/>
      <w:numFmt w:val="bullet"/>
      <w:lvlText w:val=""/>
      <w:lvlJc w:val="left"/>
      <w:pPr>
        <w:ind w:left="3959" w:hanging="360"/>
      </w:pPr>
      <w:rPr>
        <w:rFonts w:ascii="Symbol" w:hAnsi="Symbol" w:hint="default"/>
      </w:rPr>
    </w:lvl>
    <w:lvl w:ilvl="4" w:tplc="04090003" w:tentative="1">
      <w:start w:val="1"/>
      <w:numFmt w:val="bullet"/>
      <w:lvlText w:val="o"/>
      <w:lvlJc w:val="left"/>
      <w:pPr>
        <w:ind w:left="4679" w:hanging="360"/>
      </w:pPr>
      <w:rPr>
        <w:rFonts w:ascii="Courier New" w:hAnsi="Courier New" w:cs="Courier New" w:hint="default"/>
      </w:rPr>
    </w:lvl>
    <w:lvl w:ilvl="5" w:tplc="04090005" w:tentative="1">
      <w:start w:val="1"/>
      <w:numFmt w:val="bullet"/>
      <w:lvlText w:val=""/>
      <w:lvlJc w:val="left"/>
      <w:pPr>
        <w:ind w:left="5399" w:hanging="360"/>
      </w:pPr>
      <w:rPr>
        <w:rFonts w:ascii="Wingdings" w:hAnsi="Wingdings" w:hint="default"/>
      </w:rPr>
    </w:lvl>
    <w:lvl w:ilvl="6" w:tplc="04090001" w:tentative="1">
      <w:start w:val="1"/>
      <w:numFmt w:val="bullet"/>
      <w:lvlText w:val=""/>
      <w:lvlJc w:val="left"/>
      <w:pPr>
        <w:ind w:left="6119" w:hanging="360"/>
      </w:pPr>
      <w:rPr>
        <w:rFonts w:ascii="Symbol" w:hAnsi="Symbol" w:hint="default"/>
      </w:rPr>
    </w:lvl>
    <w:lvl w:ilvl="7" w:tplc="04090003" w:tentative="1">
      <w:start w:val="1"/>
      <w:numFmt w:val="bullet"/>
      <w:lvlText w:val="o"/>
      <w:lvlJc w:val="left"/>
      <w:pPr>
        <w:ind w:left="6839" w:hanging="360"/>
      </w:pPr>
      <w:rPr>
        <w:rFonts w:ascii="Courier New" w:hAnsi="Courier New" w:cs="Courier New" w:hint="default"/>
      </w:rPr>
    </w:lvl>
    <w:lvl w:ilvl="8" w:tplc="04090005" w:tentative="1">
      <w:start w:val="1"/>
      <w:numFmt w:val="bullet"/>
      <w:lvlText w:val=""/>
      <w:lvlJc w:val="left"/>
      <w:pPr>
        <w:ind w:left="7559" w:hanging="360"/>
      </w:pPr>
      <w:rPr>
        <w:rFonts w:ascii="Wingdings" w:hAnsi="Wingdings" w:hint="default"/>
      </w:rPr>
    </w:lvl>
  </w:abstractNum>
  <w:abstractNum w:abstractNumId="15" w15:restartNumberingAfterBreak="0">
    <w:nsid w:val="447F7522"/>
    <w:multiLevelType w:val="hybridMultilevel"/>
    <w:tmpl w:val="35905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A047A6"/>
    <w:multiLevelType w:val="hybridMultilevel"/>
    <w:tmpl w:val="0F50C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A43D1"/>
    <w:multiLevelType w:val="hybridMultilevel"/>
    <w:tmpl w:val="4760C0EE"/>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8" w15:restartNumberingAfterBreak="0">
    <w:nsid w:val="49061F8F"/>
    <w:multiLevelType w:val="multilevel"/>
    <w:tmpl w:val="E8F239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4223352"/>
    <w:multiLevelType w:val="hybridMultilevel"/>
    <w:tmpl w:val="14D82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406200"/>
    <w:multiLevelType w:val="multilevel"/>
    <w:tmpl w:val="E8A6B3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AC13B8F"/>
    <w:multiLevelType w:val="hybridMultilevel"/>
    <w:tmpl w:val="A734F838"/>
    <w:lvl w:ilvl="0" w:tplc="04090005">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2" w15:restartNumberingAfterBreak="0">
    <w:nsid w:val="6D1A402A"/>
    <w:multiLevelType w:val="hybridMultilevel"/>
    <w:tmpl w:val="8072FF86"/>
    <w:lvl w:ilvl="0" w:tplc="04090005">
      <w:start w:val="1"/>
      <w:numFmt w:val="bullet"/>
      <w:lvlText w:val=""/>
      <w:lvlJc w:val="left"/>
      <w:pPr>
        <w:ind w:left="783" w:hanging="360"/>
      </w:pPr>
      <w:rPr>
        <w:rFonts w:ascii="Wingdings" w:hAnsi="Wingdings"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num w:numId="1">
    <w:abstractNumId w:val="13"/>
  </w:num>
  <w:num w:numId="2">
    <w:abstractNumId w:val="19"/>
  </w:num>
  <w:num w:numId="3">
    <w:abstractNumId w:val="11"/>
  </w:num>
  <w:num w:numId="4">
    <w:abstractNumId w:val="14"/>
  </w:num>
  <w:num w:numId="5">
    <w:abstractNumId w:val="16"/>
  </w:num>
  <w:num w:numId="6">
    <w:abstractNumId w:val="17"/>
  </w:num>
  <w:num w:numId="7">
    <w:abstractNumId w:val="7"/>
  </w:num>
  <w:num w:numId="8">
    <w:abstractNumId w:val="0"/>
  </w:num>
  <w:num w:numId="9">
    <w:abstractNumId w:val="22"/>
  </w:num>
  <w:num w:numId="10">
    <w:abstractNumId w:val="8"/>
  </w:num>
  <w:num w:numId="11">
    <w:abstractNumId w:val="12"/>
  </w:num>
  <w:num w:numId="12">
    <w:abstractNumId w:val="21"/>
  </w:num>
  <w:num w:numId="13">
    <w:abstractNumId w:val="18"/>
  </w:num>
  <w:num w:numId="14">
    <w:abstractNumId w:val="20"/>
  </w:num>
  <w:num w:numId="15">
    <w:abstractNumId w:val="10"/>
  </w:num>
  <w:num w:numId="16">
    <w:abstractNumId w:val="9"/>
  </w:num>
  <w:num w:numId="17">
    <w:abstractNumId w:val="3"/>
  </w:num>
  <w:num w:numId="18">
    <w:abstractNumId w:val="2"/>
  </w:num>
  <w:num w:numId="19">
    <w:abstractNumId w:val="4"/>
  </w:num>
  <w:num w:numId="20">
    <w:abstractNumId w:val="5"/>
  </w:num>
  <w:num w:numId="21">
    <w:abstractNumId w:val="15"/>
  </w:num>
  <w:num w:numId="22">
    <w:abstractNumId w:val="1"/>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44EF"/>
    <w:rsid w:val="00035B87"/>
    <w:rsid w:val="00040BC4"/>
    <w:rsid w:val="000463CC"/>
    <w:rsid w:val="00050743"/>
    <w:rsid w:val="000B0FB2"/>
    <w:rsid w:val="000F188E"/>
    <w:rsid w:val="00113084"/>
    <w:rsid w:val="00124994"/>
    <w:rsid w:val="001305B3"/>
    <w:rsid w:val="001504CF"/>
    <w:rsid w:val="00150D38"/>
    <w:rsid w:val="001563AE"/>
    <w:rsid w:val="00160711"/>
    <w:rsid w:val="00160D5D"/>
    <w:rsid w:val="0016460B"/>
    <w:rsid w:val="0017538C"/>
    <w:rsid w:val="0018184B"/>
    <w:rsid w:val="0019026D"/>
    <w:rsid w:val="001943EF"/>
    <w:rsid w:val="001A428A"/>
    <w:rsid w:val="001A4A79"/>
    <w:rsid w:val="001B6F2D"/>
    <w:rsid w:val="001B7DB9"/>
    <w:rsid w:val="001C53DB"/>
    <w:rsid w:val="001D215D"/>
    <w:rsid w:val="00203C00"/>
    <w:rsid w:val="00220393"/>
    <w:rsid w:val="00232E6D"/>
    <w:rsid w:val="00264143"/>
    <w:rsid w:val="00274C08"/>
    <w:rsid w:val="00293169"/>
    <w:rsid w:val="00295738"/>
    <w:rsid w:val="0029754C"/>
    <w:rsid w:val="002A50CE"/>
    <w:rsid w:val="002A7283"/>
    <w:rsid w:val="002D60E5"/>
    <w:rsid w:val="002E2F61"/>
    <w:rsid w:val="002E4092"/>
    <w:rsid w:val="002E4C9C"/>
    <w:rsid w:val="002F3C28"/>
    <w:rsid w:val="00302BD7"/>
    <w:rsid w:val="00312FF8"/>
    <w:rsid w:val="0031437E"/>
    <w:rsid w:val="003253D8"/>
    <w:rsid w:val="003275A8"/>
    <w:rsid w:val="00351A5D"/>
    <w:rsid w:val="00356A4F"/>
    <w:rsid w:val="003740B7"/>
    <w:rsid w:val="003D6144"/>
    <w:rsid w:val="003D64DB"/>
    <w:rsid w:val="003E34D7"/>
    <w:rsid w:val="003E5618"/>
    <w:rsid w:val="003E7451"/>
    <w:rsid w:val="00407CB9"/>
    <w:rsid w:val="00414DB2"/>
    <w:rsid w:val="00421798"/>
    <w:rsid w:val="0043407A"/>
    <w:rsid w:val="004354B1"/>
    <w:rsid w:val="004402C3"/>
    <w:rsid w:val="00441904"/>
    <w:rsid w:val="004479BA"/>
    <w:rsid w:val="00453D5D"/>
    <w:rsid w:val="004554E2"/>
    <w:rsid w:val="004610FC"/>
    <w:rsid w:val="00475853"/>
    <w:rsid w:val="00497DDB"/>
    <w:rsid w:val="004D0076"/>
    <w:rsid w:val="004E4FD6"/>
    <w:rsid w:val="004F2343"/>
    <w:rsid w:val="00513FE5"/>
    <w:rsid w:val="00516222"/>
    <w:rsid w:val="00535FEA"/>
    <w:rsid w:val="00535FF8"/>
    <w:rsid w:val="005369F5"/>
    <w:rsid w:val="00555662"/>
    <w:rsid w:val="0059478F"/>
    <w:rsid w:val="005A0CC2"/>
    <w:rsid w:val="005B1D12"/>
    <w:rsid w:val="005B2A87"/>
    <w:rsid w:val="005E7A56"/>
    <w:rsid w:val="006002FD"/>
    <w:rsid w:val="00610D28"/>
    <w:rsid w:val="00624F49"/>
    <w:rsid w:val="0062544A"/>
    <w:rsid w:val="006541D2"/>
    <w:rsid w:val="0065631C"/>
    <w:rsid w:val="006703B6"/>
    <w:rsid w:val="006745A4"/>
    <w:rsid w:val="006750CD"/>
    <w:rsid w:val="00685B84"/>
    <w:rsid w:val="00691B6D"/>
    <w:rsid w:val="006A48B4"/>
    <w:rsid w:val="006A6260"/>
    <w:rsid w:val="006B29A3"/>
    <w:rsid w:val="006D2B44"/>
    <w:rsid w:val="006D4D47"/>
    <w:rsid w:val="006E306F"/>
    <w:rsid w:val="006E393F"/>
    <w:rsid w:val="00701D34"/>
    <w:rsid w:val="0071450E"/>
    <w:rsid w:val="00717F37"/>
    <w:rsid w:val="00747419"/>
    <w:rsid w:val="00750320"/>
    <w:rsid w:val="00762F03"/>
    <w:rsid w:val="00766371"/>
    <w:rsid w:val="00766D9A"/>
    <w:rsid w:val="0077003E"/>
    <w:rsid w:val="00781AFD"/>
    <w:rsid w:val="00793196"/>
    <w:rsid w:val="00795475"/>
    <w:rsid w:val="0079618C"/>
    <w:rsid w:val="007F70D4"/>
    <w:rsid w:val="00807103"/>
    <w:rsid w:val="00825892"/>
    <w:rsid w:val="00851A5E"/>
    <w:rsid w:val="008809E7"/>
    <w:rsid w:val="00893A38"/>
    <w:rsid w:val="00894649"/>
    <w:rsid w:val="008A5C5C"/>
    <w:rsid w:val="008C20CF"/>
    <w:rsid w:val="009107E8"/>
    <w:rsid w:val="00926442"/>
    <w:rsid w:val="00933ED5"/>
    <w:rsid w:val="009403A4"/>
    <w:rsid w:val="00950A14"/>
    <w:rsid w:val="009A2A5F"/>
    <w:rsid w:val="009B371D"/>
    <w:rsid w:val="009B578D"/>
    <w:rsid w:val="009D48D8"/>
    <w:rsid w:val="009D7917"/>
    <w:rsid w:val="00A0298E"/>
    <w:rsid w:val="00A163C0"/>
    <w:rsid w:val="00A24622"/>
    <w:rsid w:val="00A51294"/>
    <w:rsid w:val="00A74DC0"/>
    <w:rsid w:val="00A83C74"/>
    <w:rsid w:val="00A84D29"/>
    <w:rsid w:val="00AA4A33"/>
    <w:rsid w:val="00AA7EF4"/>
    <w:rsid w:val="00AC5635"/>
    <w:rsid w:val="00AE2E0B"/>
    <w:rsid w:val="00AF7D48"/>
    <w:rsid w:val="00B11A64"/>
    <w:rsid w:val="00B261CD"/>
    <w:rsid w:val="00B303FD"/>
    <w:rsid w:val="00B35477"/>
    <w:rsid w:val="00B633C4"/>
    <w:rsid w:val="00B72523"/>
    <w:rsid w:val="00B85395"/>
    <w:rsid w:val="00B95E68"/>
    <w:rsid w:val="00BD3B22"/>
    <w:rsid w:val="00BE7A63"/>
    <w:rsid w:val="00BF7A2A"/>
    <w:rsid w:val="00C135EB"/>
    <w:rsid w:val="00C23E24"/>
    <w:rsid w:val="00C2754C"/>
    <w:rsid w:val="00C341DF"/>
    <w:rsid w:val="00C960DA"/>
    <w:rsid w:val="00CA5ECD"/>
    <w:rsid w:val="00CA7EE7"/>
    <w:rsid w:val="00CD6BC3"/>
    <w:rsid w:val="00D07BB0"/>
    <w:rsid w:val="00D10010"/>
    <w:rsid w:val="00D14214"/>
    <w:rsid w:val="00D35006"/>
    <w:rsid w:val="00D61695"/>
    <w:rsid w:val="00D62AF8"/>
    <w:rsid w:val="00D62FD0"/>
    <w:rsid w:val="00D953AC"/>
    <w:rsid w:val="00D956A9"/>
    <w:rsid w:val="00D96619"/>
    <w:rsid w:val="00DE1B3D"/>
    <w:rsid w:val="00E20337"/>
    <w:rsid w:val="00E20406"/>
    <w:rsid w:val="00E41FBE"/>
    <w:rsid w:val="00E41FDE"/>
    <w:rsid w:val="00E759C2"/>
    <w:rsid w:val="00EA4618"/>
    <w:rsid w:val="00EB1902"/>
    <w:rsid w:val="00EB2419"/>
    <w:rsid w:val="00EB5024"/>
    <w:rsid w:val="00EC4209"/>
    <w:rsid w:val="00EC7A96"/>
    <w:rsid w:val="00ED44EF"/>
    <w:rsid w:val="00EE270F"/>
    <w:rsid w:val="00EF0324"/>
    <w:rsid w:val="00F01719"/>
    <w:rsid w:val="00F07094"/>
    <w:rsid w:val="00F507A5"/>
    <w:rsid w:val="00F655AA"/>
    <w:rsid w:val="00F81785"/>
    <w:rsid w:val="00F95C10"/>
    <w:rsid w:val="00FA459A"/>
    <w:rsid w:val="00FA4965"/>
    <w:rsid w:val="00FA59E3"/>
    <w:rsid w:val="00FD044A"/>
    <w:rsid w:val="00FF0B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886951"/>
  <w15:chartTrackingRefBased/>
  <w15:docId w15:val="{E6E4AB0F-4913-41E1-A443-2910F78DA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4EF"/>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D44EF"/>
    <w:rPr>
      <w:i/>
      <w:iCs/>
    </w:rPr>
  </w:style>
  <w:style w:type="table" w:styleId="PlainTable2">
    <w:name w:val="Plain Table 2"/>
    <w:basedOn w:val="TableNormal"/>
    <w:uiPriority w:val="42"/>
    <w:rsid w:val="00DE1B3D"/>
    <w:pPr>
      <w:spacing w:after="0" w:line="240" w:lineRule="auto"/>
    </w:pPr>
    <w:rPr>
      <w:rFonts w:ascii="Times New Roman" w:hAnsi="Times New Roman" w:cs="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F01719"/>
    <w:pPr>
      <w:ind w:left="720"/>
      <w:contextualSpacing/>
    </w:pPr>
  </w:style>
  <w:style w:type="table" w:styleId="TableGrid">
    <w:name w:val="Table Grid"/>
    <w:basedOn w:val="TableNormal"/>
    <w:uiPriority w:val="39"/>
    <w:rsid w:val="00497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42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214"/>
    <w:rPr>
      <w:rFonts w:ascii="Times New Roman" w:hAnsi="Times New Roman" w:cs="Times New Roman"/>
      <w:sz w:val="24"/>
      <w:szCs w:val="24"/>
    </w:rPr>
  </w:style>
  <w:style w:type="paragraph" w:styleId="Footer">
    <w:name w:val="footer"/>
    <w:basedOn w:val="Normal"/>
    <w:link w:val="FooterChar"/>
    <w:uiPriority w:val="99"/>
    <w:unhideWhenUsed/>
    <w:rsid w:val="00D142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214"/>
    <w:rPr>
      <w:rFonts w:ascii="Times New Roman" w:hAnsi="Times New Roman" w:cs="Times New Roman"/>
      <w:sz w:val="24"/>
      <w:szCs w:val="24"/>
    </w:rPr>
  </w:style>
  <w:style w:type="character" w:customStyle="1" w:styleId="muitypography-root">
    <w:name w:val="muitypography-root"/>
    <w:basedOn w:val="DefaultParagraphFont"/>
    <w:rsid w:val="00762F03"/>
  </w:style>
  <w:style w:type="character" w:styleId="Strong">
    <w:name w:val="Strong"/>
    <w:basedOn w:val="DefaultParagraphFont"/>
    <w:uiPriority w:val="22"/>
    <w:qFormat/>
    <w:rsid w:val="00894649"/>
    <w:rPr>
      <w:b/>
      <w:bCs/>
    </w:rPr>
  </w:style>
  <w:style w:type="character" w:styleId="Hyperlink">
    <w:name w:val="Hyperlink"/>
    <w:basedOn w:val="DefaultParagraphFont"/>
    <w:uiPriority w:val="99"/>
    <w:unhideWhenUsed/>
    <w:rsid w:val="0018184B"/>
    <w:rPr>
      <w:color w:val="0563C1" w:themeColor="hyperlink"/>
      <w:u w:val="single"/>
    </w:rPr>
  </w:style>
  <w:style w:type="character" w:customStyle="1" w:styleId="UnresolvedMention1">
    <w:name w:val="Unresolved Mention1"/>
    <w:basedOn w:val="DefaultParagraphFont"/>
    <w:uiPriority w:val="99"/>
    <w:semiHidden/>
    <w:unhideWhenUsed/>
    <w:rsid w:val="0018184B"/>
    <w:rPr>
      <w:color w:val="605E5C"/>
      <w:shd w:val="clear" w:color="auto" w:fill="E1DFDD"/>
    </w:rPr>
  </w:style>
  <w:style w:type="table" w:customStyle="1" w:styleId="TableGrid1">
    <w:name w:val="Table Grid1"/>
    <w:basedOn w:val="TableNormal"/>
    <w:next w:val="TableGrid"/>
    <w:uiPriority w:val="39"/>
    <w:rsid w:val="00D100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902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95E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13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B2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38448">
      <w:bodyDiv w:val="1"/>
      <w:marLeft w:val="0"/>
      <w:marRight w:val="0"/>
      <w:marTop w:val="0"/>
      <w:marBottom w:val="0"/>
      <w:divBdr>
        <w:top w:val="none" w:sz="0" w:space="0" w:color="auto"/>
        <w:left w:val="none" w:sz="0" w:space="0" w:color="auto"/>
        <w:bottom w:val="none" w:sz="0" w:space="0" w:color="auto"/>
        <w:right w:val="none" w:sz="0" w:space="0" w:color="auto"/>
      </w:divBdr>
    </w:div>
    <w:div w:id="86386020">
      <w:bodyDiv w:val="1"/>
      <w:marLeft w:val="0"/>
      <w:marRight w:val="0"/>
      <w:marTop w:val="0"/>
      <w:marBottom w:val="0"/>
      <w:divBdr>
        <w:top w:val="none" w:sz="0" w:space="0" w:color="auto"/>
        <w:left w:val="none" w:sz="0" w:space="0" w:color="auto"/>
        <w:bottom w:val="none" w:sz="0" w:space="0" w:color="auto"/>
        <w:right w:val="none" w:sz="0" w:space="0" w:color="auto"/>
      </w:divBdr>
    </w:div>
    <w:div w:id="95637372">
      <w:bodyDiv w:val="1"/>
      <w:marLeft w:val="0"/>
      <w:marRight w:val="0"/>
      <w:marTop w:val="0"/>
      <w:marBottom w:val="0"/>
      <w:divBdr>
        <w:top w:val="none" w:sz="0" w:space="0" w:color="auto"/>
        <w:left w:val="none" w:sz="0" w:space="0" w:color="auto"/>
        <w:bottom w:val="none" w:sz="0" w:space="0" w:color="auto"/>
        <w:right w:val="none" w:sz="0" w:space="0" w:color="auto"/>
      </w:divBdr>
    </w:div>
    <w:div w:id="262886614">
      <w:bodyDiv w:val="1"/>
      <w:marLeft w:val="0"/>
      <w:marRight w:val="0"/>
      <w:marTop w:val="0"/>
      <w:marBottom w:val="0"/>
      <w:divBdr>
        <w:top w:val="none" w:sz="0" w:space="0" w:color="auto"/>
        <w:left w:val="none" w:sz="0" w:space="0" w:color="auto"/>
        <w:bottom w:val="none" w:sz="0" w:space="0" w:color="auto"/>
        <w:right w:val="none" w:sz="0" w:space="0" w:color="auto"/>
      </w:divBdr>
    </w:div>
    <w:div w:id="382220581">
      <w:bodyDiv w:val="1"/>
      <w:marLeft w:val="0"/>
      <w:marRight w:val="0"/>
      <w:marTop w:val="0"/>
      <w:marBottom w:val="0"/>
      <w:divBdr>
        <w:top w:val="none" w:sz="0" w:space="0" w:color="auto"/>
        <w:left w:val="none" w:sz="0" w:space="0" w:color="auto"/>
        <w:bottom w:val="none" w:sz="0" w:space="0" w:color="auto"/>
        <w:right w:val="none" w:sz="0" w:space="0" w:color="auto"/>
      </w:divBdr>
    </w:div>
    <w:div w:id="396444214">
      <w:bodyDiv w:val="1"/>
      <w:marLeft w:val="0"/>
      <w:marRight w:val="0"/>
      <w:marTop w:val="0"/>
      <w:marBottom w:val="0"/>
      <w:divBdr>
        <w:top w:val="none" w:sz="0" w:space="0" w:color="auto"/>
        <w:left w:val="none" w:sz="0" w:space="0" w:color="auto"/>
        <w:bottom w:val="none" w:sz="0" w:space="0" w:color="auto"/>
        <w:right w:val="none" w:sz="0" w:space="0" w:color="auto"/>
      </w:divBdr>
    </w:div>
    <w:div w:id="476455888">
      <w:bodyDiv w:val="1"/>
      <w:marLeft w:val="0"/>
      <w:marRight w:val="0"/>
      <w:marTop w:val="0"/>
      <w:marBottom w:val="0"/>
      <w:divBdr>
        <w:top w:val="none" w:sz="0" w:space="0" w:color="auto"/>
        <w:left w:val="none" w:sz="0" w:space="0" w:color="auto"/>
        <w:bottom w:val="none" w:sz="0" w:space="0" w:color="auto"/>
        <w:right w:val="none" w:sz="0" w:space="0" w:color="auto"/>
      </w:divBdr>
    </w:div>
    <w:div w:id="561139000">
      <w:bodyDiv w:val="1"/>
      <w:marLeft w:val="0"/>
      <w:marRight w:val="0"/>
      <w:marTop w:val="0"/>
      <w:marBottom w:val="0"/>
      <w:divBdr>
        <w:top w:val="none" w:sz="0" w:space="0" w:color="auto"/>
        <w:left w:val="none" w:sz="0" w:space="0" w:color="auto"/>
        <w:bottom w:val="none" w:sz="0" w:space="0" w:color="auto"/>
        <w:right w:val="none" w:sz="0" w:space="0" w:color="auto"/>
      </w:divBdr>
    </w:div>
    <w:div w:id="637733984">
      <w:bodyDiv w:val="1"/>
      <w:marLeft w:val="0"/>
      <w:marRight w:val="0"/>
      <w:marTop w:val="0"/>
      <w:marBottom w:val="0"/>
      <w:divBdr>
        <w:top w:val="none" w:sz="0" w:space="0" w:color="auto"/>
        <w:left w:val="none" w:sz="0" w:space="0" w:color="auto"/>
        <w:bottom w:val="none" w:sz="0" w:space="0" w:color="auto"/>
        <w:right w:val="none" w:sz="0" w:space="0" w:color="auto"/>
      </w:divBdr>
    </w:div>
    <w:div w:id="637876878">
      <w:bodyDiv w:val="1"/>
      <w:marLeft w:val="0"/>
      <w:marRight w:val="0"/>
      <w:marTop w:val="0"/>
      <w:marBottom w:val="0"/>
      <w:divBdr>
        <w:top w:val="none" w:sz="0" w:space="0" w:color="auto"/>
        <w:left w:val="none" w:sz="0" w:space="0" w:color="auto"/>
        <w:bottom w:val="none" w:sz="0" w:space="0" w:color="auto"/>
        <w:right w:val="none" w:sz="0" w:space="0" w:color="auto"/>
      </w:divBdr>
    </w:div>
    <w:div w:id="766969779">
      <w:bodyDiv w:val="1"/>
      <w:marLeft w:val="0"/>
      <w:marRight w:val="0"/>
      <w:marTop w:val="0"/>
      <w:marBottom w:val="0"/>
      <w:divBdr>
        <w:top w:val="none" w:sz="0" w:space="0" w:color="auto"/>
        <w:left w:val="none" w:sz="0" w:space="0" w:color="auto"/>
        <w:bottom w:val="none" w:sz="0" w:space="0" w:color="auto"/>
        <w:right w:val="none" w:sz="0" w:space="0" w:color="auto"/>
      </w:divBdr>
    </w:div>
    <w:div w:id="799616576">
      <w:bodyDiv w:val="1"/>
      <w:marLeft w:val="0"/>
      <w:marRight w:val="0"/>
      <w:marTop w:val="0"/>
      <w:marBottom w:val="0"/>
      <w:divBdr>
        <w:top w:val="none" w:sz="0" w:space="0" w:color="auto"/>
        <w:left w:val="none" w:sz="0" w:space="0" w:color="auto"/>
        <w:bottom w:val="none" w:sz="0" w:space="0" w:color="auto"/>
        <w:right w:val="none" w:sz="0" w:space="0" w:color="auto"/>
      </w:divBdr>
    </w:div>
    <w:div w:id="879518212">
      <w:bodyDiv w:val="1"/>
      <w:marLeft w:val="0"/>
      <w:marRight w:val="0"/>
      <w:marTop w:val="0"/>
      <w:marBottom w:val="0"/>
      <w:divBdr>
        <w:top w:val="none" w:sz="0" w:space="0" w:color="auto"/>
        <w:left w:val="none" w:sz="0" w:space="0" w:color="auto"/>
        <w:bottom w:val="none" w:sz="0" w:space="0" w:color="auto"/>
        <w:right w:val="none" w:sz="0" w:space="0" w:color="auto"/>
      </w:divBdr>
    </w:div>
    <w:div w:id="942415820">
      <w:bodyDiv w:val="1"/>
      <w:marLeft w:val="0"/>
      <w:marRight w:val="0"/>
      <w:marTop w:val="0"/>
      <w:marBottom w:val="0"/>
      <w:divBdr>
        <w:top w:val="none" w:sz="0" w:space="0" w:color="auto"/>
        <w:left w:val="none" w:sz="0" w:space="0" w:color="auto"/>
        <w:bottom w:val="none" w:sz="0" w:space="0" w:color="auto"/>
        <w:right w:val="none" w:sz="0" w:space="0" w:color="auto"/>
      </w:divBdr>
    </w:div>
    <w:div w:id="945425421">
      <w:bodyDiv w:val="1"/>
      <w:marLeft w:val="0"/>
      <w:marRight w:val="0"/>
      <w:marTop w:val="0"/>
      <w:marBottom w:val="0"/>
      <w:divBdr>
        <w:top w:val="none" w:sz="0" w:space="0" w:color="auto"/>
        <w:left w:val="none" w:sz="0" w:space="0" w:color="auto"/>
        <w:bottom w:val="none" w:sz="0" w:space="0" w:color="auto"/>
        <w:right w:val="none" w:sz="0" w:space="0" w:color="auto"/>
      </w:divBdr>
    </w:div>
    <w:div w:id="1025594816">
      <w:bodyDiv w:val="1"/>
      <w:marLeft w:val="0"/>
      <w:marRight w:val="0"/>
      <w:marTop w:val="0"/>
      <w:marBottom w:val="0"/>
      <w:divBdr>
        <w:top w:val="none" w:sz="0" w:space="0" w:color="auto"/>
        <w:left w:val="none" w:sz="0" w:space="0" w:color="auto"/>
        <w:bottom w:val="none" w:sz="0" w:space="0" w:color="auto"/>
        <w:right w:val="none" w:sz="0" w:space="0" w:color="auto"/>
      </w:divBdr>
    </w:div>
    <w:div w:id="1039166376">
      <w:bodyDiv w:val="1"/>
      <w:marLeft w:val="0"/>
      <w:marRight w:val="0"/>
      <w:marTop w:val="0"/>
      <w:marBottom w:val="0"/>
      <w:divBdr>
        <w:top w:val="none" w:sz="0" w:space="0" w:color="auto"/>
        <w:left w:val="none" w:sz="0" w:space="0" w:color="auto"/>
        <w:bottom w:val="none" w:sz="0" w:space="0" w:color="auto"/>
        <w:right w:val="none" w:sz="0" w:space="0" w:color="auto"/>
      </w:divBdr>
    </w:div>
    <w:div w:id="1440643377">
      <w:bodyDiv w:val="1"/>
      <w:marLeft w:val="0"/>
      <w:marRight w:val="0"/>
      <w:marTop w:val="0"/>
      <w:marBottom w:val="0"/>
      <w:divBdr>
        <w:top w:val="none" w:sz="0" w:space="0" w:color="auto"/>
        <w:left w:val="none" w:sz="0" w:space="0" w:color="auto"/>
        <w:bottom w:val="none" w:sz="0" w:space="0" w:color="auto"/>
        <w:right w:val="none" w:sz="0" w:space="0" w:color="auto"/>
      </w:divBdr>
    </w:div>
    <w:div w:id="1463115429">
      <w:bodyDiv w:val="1"/>
      <w:marLeft w:val="0"/>
      <w:marRight w:val="0"/>
      <w:marTop w:val="0"/>
      <w:marBottom w:val="0"/>
      <w:divBdr>
        <w:top w:val="none" w:sz="0" w:space="0" w:color="auto"/>
        <w:left w:val="none" w:sz="0" w:space="0" w:color="auto"/>
        <w:bottom w:val="none" w:sz="0" w:space="0" w:color="auto"/>
        <w:right w:val="none" w:sz="0" w:space="0" w:color="auto"/>
      </w:divBdr>
    </w:div>
    <w:div w:id="1528716647">
      <w:bodyDiv w:val="1"/>
      <w:marLeft w:val="0"/>
      <w:marRight w:val="0"/>
      <w:marTop w:val="0"/>
      <w:marBottom w:val="0"/>
      <w:divBdr>
        <w:top w:val="none" w:sz="0" w:space="0" w:color="auto"/>
        <w:left w:val="none" w:sz="0" w:space="0" w:color="auto"/>
        <w:bottom w:val="none" w:sz="0" w:space="0" w:color="auto"/>
        <w:right w:val="none" w:sz="0" w:space="0" w:color="auto"/>
      </w:divBdr>
    </w:div>
    <w:div w:id="1548293230">
      <w:bodyDiv w:val="1"/>
      <w:marLeft w:val="0"/>
      <w:marRight w:val="0"/>
      <w:marTop w:val="0"/>
      <w:marBottom w:val="0"/>
      <w:divBdr>
        <w:top w:val="none" w:sz="0" w:space="0" w:color="auto"/>
        <w:left w:val="none" w:sz="0" w:space="0" w:color="auto"/>
        <w:bottom w:val="none" w:sz="0" w:space="0" w:color="auto"/>
        <w:right w:val="none" w:sz="0" w:space="0" w:color="auto"/>
      </w:divBdr>
    </w:div>
    <w:div w:id="1597905174">
      <w:bodyDiv w:val="1"/>
      <w:marLeft w:val="0"/>
      <w:marRight w:val="0"/>
      <w:marTop w:val="0"/>
      <w:marBottom w:val="0"/>
      <w:divBdr>
        <w:top w:val="none" w:sz="0" w:space="0" w:color="auto"/>
        <w:left w:val="none" w:sz="0" w:space="0" w:color="auto"/>
        <w:bottom w:val="none" w:sz="0" w:space="0" w:color="auto"/>
        <w:right w:val="none" w:sz="0" w:space="0" w:color="auto"/>
      </w:divBdr>
    </w:div>
    <w:div w:id="1718699530">
      <w:bodyDiv w:val="1"/>
      <w:marLeft w:val="0"/>
      <w:marRight w:val="0"/>
      <w:marTop w:val="0"/>
      <w:marBottom w:val="0"/>
      <w:divBdr>
        <w:top w:val="none" w:sz="0" w:space="0" w:color="auto"/>
        <w:left w:val="none" w:sz="0" w:space="0" w:color="auto"/>
        <w:bottom w:val="none" w:sz="0" w:space="0" w:color="auto"/>
        <w:right w:val="none" w:sz="0" w:space="0" w:color="auto"/>
      </w:divBdr>
    </w:div>
    <w:div w:id="1759516497">
      <w:bodyDiv w:val="1"/>
      <w:marLeft w:val="0"/>
      <w:marRight w:val="0"/>
      <w:marTop w:val="0"/>
      <w:marBottom w:val="0"/>
      <w:divBdr>
        <w:top w:val="none" w:sz="0" w:space="0" w:color="auto"/>
        <w:left w:val="none" w:sz="0" w:space="0" w:color="auto"/>
        <w:bottom w:val="none" w:sz="0" w:space="0" w:color="auto"/>
        <w:right w:val="none" w:sz="0" w:space="0" w:color="auto"/>
      </w:divBdr>
    </w:div>
    <w:div w:id="1869178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eg"/><Relationship Id="rId28" Type="http://schemas.openxmlformats.org/officeDocument/2006/relationships/image" Target="media/image21.png"/><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ECF9F-9858-40B4-B0C4-FF683DB00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7</TotalTime>
  <Pages>1</Pages>
  <Words>18921</Words>
  <Characters>107851</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Touhidul Islam</dc:creator>
  <cp:keywords/>
  <dc:description/>
  <cp:lastModifiedBy>MD.Touhidul Islam</cp:lastModifiedBy>
  <cp:revision>23</cp:revision>
  <cp:lastPrinted>2021-11-07T16:59:00Z</cp:lastPrinted>
  <dcterms:created xsi:type="dcterms:W3CDTF">2021-11-03T14:53:00Z</dcterms:created>
  <dcterms:modified xsi:type="dcterms:W3CDTF">2021-11-0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ffb849-b069-355b-a30c-9fecf2aa737d</vt:lpwstr>
  </property>
  <property fmtid="{D5CDD505-2E9C-101B-9397-08002B2CF9AE}" pid="24" name="Mendeley Citation Style_1">
    <vt:lpwstr>http://www.zotero.org/styles/ieee</vt:lpwstr>
  </property>
</Properties>
</file>